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4F20EB" w14:textId="77777777" w:rsidR="004971B1" w:rsidRPr="006D0877" w:rsidRDefault="004971B1" w:rsidP="004971B1">
      <w:pPr>
        <w:spacing w:line="360" w:lineRule="auto"/>
        <w:rPr>
          <w:lang w:val="en-GB"/>
        </w:rPr>
      </w:pPr>
    </w:p>
    <w:p w14:paraId="45AE9D32" w14:textId="77777777" w:rsidR="004971B1" w:rsidRPr="006D0877" w:rsidRDefault="004971B1" w:rsidP="004971B1">
      <w:pPr>
        <w:spacing w:line="360" w:lineRule="auto"/>
        <w:outlineLvl w:val="0"/>
        <w:rPr>
          <w:b/>
          <w:u w:val="single"/>
          <w:lang w:val="en-GB"/>
        </w:rPr>
      </w:pPr>
      <w:r w:rsidRPr="006D0877">
        <w:rPr>
          <w:b/>
          <w:u w:val="single"/>
          <w:lang w:val="en-GB"/>
        </w:rPr>
        <w:t xml:space="preserve">Cellular context of </w:t>
      </w:r>
      <w:proofErr w:type="gramStart"/>
      <w:r w:rsidRPr="006D0877">
        <w:rPr>
          <w:b/>
          <w:u w:val="single"/>
          <w:lang w:val="en-GB"/>
        </w:rPr>
        <w:t>endocytosis :</w:t>
      </w:r>
      <w:proofErr w:type="gramEnd"/>
    </w:p>
    <w:p w14:paraId="56D15CD8" w14:textId="77777777" w:rsidR="004971B1" w:rsidRPr="006D0877" w:rsidRDefault="004971B1" w:rsidP="004971B1">
      <w:pPr>
        <w:spacing w:line="360" w:lineRule="auto"/>
        <w:outlineLvl w:val="0"/>
        <w:rPr>
          <w:b/>
          <w:u w:val="single"/>
          <w:lang w:val="en-GB"/>
        </w:rPr>
      </w:pPr>
    </w:p>
    <w:p w14:paraId="38E3AC2D" w14:textId="296158B9" w:rsidR="004971B1" w:rsidRPr="006D0877" w:rsidRDefault="004971B1" w:rsidP="004971B1">
      <w:pPr>
        <w:spacing w:line="360" w:lineRule="auto"/>
        <w:rPr>
          <w:lang w:val="en-GB"/>
        </w:rPr>
      </w:pPr>
      <w:r w:rsidRPr="006D0877">
        <w:rPr>
          <w:lang w:val="en-GB"/>
        </w:rPr>
        <w:t xml:space="preserve">The plasma membrane serves as the defining barrier between the </w:t>
      </w:r>
      <w:commentRangeStart w:id="0"/>
      <w:r w:rsidRPr="006D0877">
        <w:rPr>
          <w:lang w:val="en-GB"/>
        </w:rPr>
        <w:t xml:space="preserve">interior and exterior of the cell, </w:t>
      </w:r>
      <w:commentRangeEnd w:id="0"/>
      <w:r w:rsidRPr="006D0877">
        <w:rPr>
          <w:rStyle w:val="CommentReference"/>
          <w:sz w:val="24"/>
          <w:szCs w:val="24"/>
          <w:lang w:val="en-GB"/>
        </w:rPr>
        <w:commentReference w:id="0"/>
      </w:r>
      <w:r w:rsidRPr="006D0877">
        <w:rPr>
          <w:lang w:val="en-GB"/>
        </w:rPr>
        <w:t>thus creating cellular identity, and facilitating evolution out of the primordial soup into a defined structure that can regulate entry of signals into the cell. In eukaryotes, and with increasing complexity, in multicellular eukaryotes, tuning cellular response to external signals has resulted in a complex network of signa</w:t>
      </w:r>
      <w:r w:rsidR="00A52095">
        <w:rPr>
          <w:lang w:val="en-GB"/>
        </w:rPr>
        <w:t>l</w:t>
      </w:r>
      <w:r w:rsidRPr="006D0877">
        <w:rPr>
          <w:lang w:val="en-GB"/>
        </w:rPr>
        <w:t xml:space="preserve">ling pathways, and tight coupling of these pathways with the process of endocytosis. Endocytosis refers to the uptake of molecules too big to </w:t>
      </w:r>
      <w:r w:rsidR="00050269">
        <w:rPr>
          <w:lang w:val="en-GB"/>
        </w:rPr>
        <w:t xml:space="preserve">simply </w:t>
      </w:r>
      <w:r w:rsidRPr="006D0877">
        <w:rPr>
          <w:lang w:val="en-GB"/>
        </w:rPr>
        <w:t xml:space="preserve">pass through the plasma membrane. It involves the invagination of the plasma membrane into a cargo-filled invagination, and culminates in the severing of this </w:t>
      </w:r>
      <w:r w:rsidR="002C053D">
        <w:rPr>
          <w:lang w:val="en-GB"/>
        </w:rPr>
        <w:t>invagination</w:t>
      </w:r>
      <w:r w:rsidRPr="006D0877">
        <w:rPr>
          <w:lang w:val="en-GB"/>
        </w:rPr>
        <w:t xml:space="preserve"> to</w:t>
      </w:r>
      <w:r w:rsidR="008D67B9">
        <w:rPr>
          <w:lang w:val="en-GB"/>
        </w:rPr>
        <w:t xml:space="preserve"> form a </w:t>
      </w:r>
      <w:r w:rsidRPr="006D0877">
        <w:rPr>
          <w:lang w:val="en-GB"/>
        </w:rPr>
        <w:t>vesicle</w:t>
      </w:r>
      <w:r w:rsidR="008D67B9">
        <w:rPr>
          <w:lang w:val="en-GB"/>
        </w:rPr>
        <w:t xml:space="preserve">. This vesicle and its </w:t>
      </w:r>
      <w:r w:rsidRPr="006D0877">
        <w:rPr>
          <w:lang w:val="en-GB"/>
        </w:rPr>
        <w:t xml:space="preserve">components and contents are then targeted to other cellular organelles for either degradation or recycling. </w:t>
      </w:r>
    </w:p>
    <w:p w14:paraId="236B6731" w14:textId="77777777" w:rsidR="004971B1" w:rsidRPr="006D0877" w:rsidRDefault="004971B1" w:rsidP="004971B1">
      <w:pPr>
        <w:spacing w:line="360" w:lineRule="auto"/>
        <w:rPr>
          <w:lang w:val="en-GB"/>
        </w:rPr>
      </w:pPr>
    </w:p>
    <w:p w14:paraId="6A627E11" w14:textId="3F8D7A45" w:rsidR="004971B1" w:rsidRPr="006D0877" w:rsidRDefault="004971B1" w:rsidP="004971B1">
      <w:pPr>
        <w:spacing w:line="360" w:lineRule="auto"/>
        <w:rPr>
          <w:lang w:val="en-GB"/>
        </w:rPr>
      </w:pPr>
      <w:r w:rsidRPr="006D0877">
        <w:rPr>
          <w:lang w:val="en-GB"/>
        </w:rPr>
        <w:t>Apart from internalizing cargo, endocytosis allows regulation of the plasma membrane itself: its lipid and protein composition, and therefore many of its physical and biochemical properties like tension, rigidity, surface-receptor composition and localization. Cargo taken up by endocytic pathways include these surface-receptors and their ligands, that are transported across the cell, taking part in a signal</w:t>
      </w:r>
      <w:r w:rsidR="00E606E6">
        <w:rPr>
          <w:lang w:val="en-GB"/>
        </w:rPr>
        <w:t>l</w:t>
      </w:r>
      <w:r w:rsidRPr="006D0877">
        <w:rPr>
          <w:lang w:val="en-GB"/>
        </w:rPr>
        <w:t>ing cascade, and forming the link between cell signal</w:t>
      </w:r>
      <w:r w:rsidR="00E606E6">
        <w:rPr>
          <w:lang w:val="en-GB"/>
        </w:rPr>
        <w:t>l</w:t>
      </w:r>
      <w:r w:rsidRPr="006D0877">
        <w:rPr>
          <w:lang w:val="en-GB"/>
        </w:rPr>
        <w:t>ing and endocytosis.</w:t>
      </w:r>
    </w:p>
    <w:p w14:paraId="0AB97C50" w14:textId="4056E55E" w:rsidR="005650A7" w:rsidRPr="006D0877" w:rsidRDefault="00621612" w:rsidP="004971B1">
      <w:pPr>
        <w:spacing w:line="360" w:lineRule="auto"/>
        <w:rPr>
          <w:lang w:val="en-GB"/>
        </w:rPr>
      </w:pPr>
      <w:r w:rsidRPr="006D0877">
        <w:rPr>
          <w:lang w:val="en-GB"/>
        </w:rPr>
        <w:t xml:space="preserve">Endocytosis essentially </w:t>
      </w:r>
      <w:r w:rsidR="005650A7" w:rsidRPr="006D0877">
        <w:rPr>
          <w:lang w:val="en-GB"/>
        </w:rPr>
        <w:t xml:space="preserve">forms the basis of all cellular responses, from </w:t>
      </w:r>
      <w:r w:rsidR="009F24F0" w:rsidRPr="006D0877">
        <w:rPr>
          <w:lang w:val="en-GB"/>
        </w:rPr>
        <w:t xml:space="preserve">incorporating </w:t>
      </w:r>
      <w:r w:rsidR="005650A7" w:rsidRPr="006D0877">
        <w:rPr>
          <w:lang w:val="en-GB"/>
        </w:rPr>
        <w:t>external stimulus,</w:t>
      </w:r>
      <w:r w:rsidR="009F24F0" w:rsidRPr="006D0877">
        <w:rPr>
          <w:lang w:val="en-GB"/>
        </w:rPr>
        <w:t xml:space="preserve"> to</w:t>
      </w:r>
      <w:r w:rsidR="005650A7" w:rsidRPr="006D0877">
        <w:rPr>
          <w:lang w:val="en-GB"/>
        </w:rPr>
        <w:t xml:space="preserve"> </w:t>
      </w:r>
      <w:r w:rsidR="009F24F0" w:rsidRPr="006D0877">
        <w:rPr>
          <w:lang w:val="en-GB"/>
        </w:rPr>
        <w:t xml:space="preserve">communication between </w:t>
      </w:r>
      <w:r w:rsidR="00FE53DD" w:rsidRPr="006D0877">
        <w:rPr>
          <w:lang w:val="en-GB"/>
        </w:rPr>
        <w:t>different cellular compartments</w:t>
      </w:r>
      <w:r w:rsidR="005650A7" w:rsidRPr="006D0877">
        <w:rPr>
          <w:lang w:val="en-GB"/>
        </w:rPr>
        <w:t xml:space="preserve">. This process arguably drove the development of organisms from single cell to multicellular eukaryotes.  </w:t>
      </w:r>
    </w:p>
    <w:p w14:paraId="08E2C77B" w14:textId="0233DCDD" w:rsidR="005650A7" w:rsidRPr="006D0877" w:rsidRDefault="005650A7" w:rsidP="004971B1">
      <w:pPr>
        <w:spacing w:line="360" w:lineRule="auto"/>
        <w:rPr>
          <w:lang w:val="en-GB"/>
        </w:rPr>
      </w:pPr>
    </w:p>
    <w:p w14:paraId="7D09DA3F" w14:textId="159AC8C6" w:rsidR="004971B1" w:rsidRPr="006D0877" w:rsidRDefault="004971B1" w:rsidP="004F6190">
      <w:pPr>
        <w:spacing w:line="360" w:lineRule="auto"/>
        <w:ind w:left="720" w:hanging="720"/>
        <w:rPr>
          <w:lang w:val="en-GB"/>
        </w:rPr>
      </w:pPr>
      <w:r w:rsidRPr="006D0877">
        <w:rPr>
          <w:lang w:val="en-GB"/>
        </w:rPr>
        <w:t>Plasma membrane regulation and internalization of signal</w:t>
      </w:r>
      <w:r w:rsidR="00FF3D76">
        <w:rPr>
          <w:lang w:val="en-GB"/>
        </w:rPr>
        <w:t>l</w:t>
      </w:r>
      <w:r w:rsidRPr="006D0877">
        <w:rPr>
          <w:lang w:val="en-GB"/>
        </w:rPr>
        <w:t xml:space="preserve">ing molecules are critical for the function of the cell. </w:t>
      </w:r>
      <w:r w:rsidRPr="006D0877">
        <w:rPr>
          <w:rFonts w:eastAsia="Times New Roman" w:cs="Times New Roman"/>
          <w:shd w:val="clear" w:color="auto" w:fill="FFFFFF"/>
          <w:lang w:val="en-GB" w:eastAsia="en-GB"/>
        </w:rPr>
        <w:t>Among the vast array of important cargo that are taken up via endocytosis are cholesterol</w:t>
      </w:r>
      <w:r w:rsidR="00336BFC">
        <w:rPr>
          <w:rFonts w:eastAsia="Times New Roman" w:cs="Times New Roman"/>
          <w:shd w:val="clear" w:color="auto" w:fill="FFFFFF"/>
          <w:lang w:val="en-GB" w:eastAsia="en-GB"/>
        </w:rPr>
        <w:t xml:space="preserve"> </w:t>
      </w:r>
      <w:r w:rsidRPr="006D0877">
        <w:rPr>
          <w:lang w:val="en-GB"/>
        </w:rPr>
        <w:fldChar w:fldCharType="begin" w:fldLock="1"/>
      </w:r>
      <w:r w:rsidR="008D0CD4">
        <w:rPr>
          <w:lang w:val="en-GB"/>
        </w:rPr>
        <w:instrText>ADDIN CSL_CITATION {"citationItems":[{"id":"ITEM-1","itemData":{"ISSN":"0027-8424","PMID":"4355366","abstract":"The homozygous form of the autosomal dominant disorder, familial hypercholesterolemia, is characterized by the presence in children of profound hypercholesterolemia, cutaneous planar xanthomas, and rapidly progressive coronary vascular disease that usually results in death before age 30 years. Cultured skin fibroblasts from three unrelated subjects with this disorder showed 40- to 60-fold higher activity of 3-hydroxy-3-methylglutaryl coenzyme A reductase (EC 1.1.1.34), the rate-controlling enzyme in cholesterol biosynthesis, when compared with fibroblasts of seven control subjects. Enhanced enzyme activity resulted from a complete absence of normal feedback suppression by low-density lipoproteins, which led to a marked overproduction of cholesterol by the mutant cells. The demonstration of apparently identical kinetic properties of the reductase activity of control and mutant cells, coupled with the evidence that this enzyme is normally regulated not by allosteric effectors but by alterations in enzyme synthesis and degradation, suggests that the primary genetic abnormality does not involve the structural gene for the enzyme itself, but a hitherto unidentified gene whose product is necessary for mediation of feedback control by lipoproteins. The fibroblasts of two obligate heterozygotes, the parents of one of the homozygotes, showed a pattern of enzyme regulation intermediate between that of controls and homozygotes.","author":[{"dropping-particle":"","family":"Goldstein","given":"J L","non-dropping-particle":"","parse-names":false,"suffix":""},{"dropping-particle":"","family":"Brown","given":"M S","non-dropping-particle":"","parse-names":false,"suffix":""}],"container-title":"Proceedings of the National Academy of Sciences of the United States of America","id":"ITEM-1","issue":"10","issued":{"date-parts":[["1973","10"]]},"page":"2804-8","publisher":"National Academy of Sciences","title":"Familial hypercholesterolemia: identification of a defect in the regulation of 3-hydroxy-3-methylglutaryl coenzyme A reductase activity associated with overproduction of cholesterol.","type":"article-journal","volume":"70"},"uris":["http://www.mendeley.com/documents/?uuid=6e655804-dd65-37ff-8fb4-4d53dd03b1a1"]},{"id":"ITEM-2","itemData":{"ISSN":"0027-8424","PMID":"181751","abstract":"Monolayers of normal human fibroblasts were observed to bind ferritin-labeled low density lipoprotein (LDL-ferritin) at specific receptor sites on the cell surface membrane. When fibroblasts were incubated with LDL-ferritin at 4 degrees, more than 70% of the surface-bound ferritin cores were localized by electron microscopy to short segments of the plasma membrane where the membrane appeared indented and coated on both of its sides by a fuzzy material. These membrane segments corresponded to \"coated regions\" previously described in other cell types. Unver the conditions of these experiments, an average of 55 LDL-ferritin particles were bound to each millimeter of plasma membrane in normal cells. In the presence of a 15-fold excess of native LDL, the number of bound ferritin cores was reduced by 75%, suggesting that the LDL-ferritin was binding to specific LDL receptor sites. Although fibroblasts from a patient with the homozygous form of familial hypercholesterolemia contained the same number of indented, coated membrane regions per millimeter of cell surface as did normal cells, no LDL-ferritin was observed to bind to the cell membrane in these mutant cells. The present ultrastructural data are consistent with previous biochemical and genetic evidence indicating that LDL exerts its regulatory action on cellular cholesterol metabolism in fibroblasts through an interaction with a specific cell surface receptor and that this receptor is defective in homozygous familial hypercholesterolemia fibroblasts. Moreover, the data suggest that the LDL receptor is localized to indented, coated regions of the plasma membrane that appear to participate in the adsorptive endocytosis of proteins.","author":[{"dropping-particle":"","family":"Anderson","given":"R G","non-dropping-particle":"","parse-names":false,"suffix":""},{"dropping-particle":"","family":"Goldstein","given":"J L","non-dropping-particle":"","parse-names":false,"suffix":""},{"dropping-particle":"","family":"Brown","given":"M S","non-dropping-particle":"","parse-names":false,"suffix":""}],"container-title":"Proceedings of the National Academy of Sciences of the United States of America","id":"ITEM-2","issue":"7","issued":{"date-parts":[["1976","7"]]},"page":"2434-8","publisher":"National Academy of Sciences","title":"Localization of low density lipoprotein receptors on plasma membrane of normal human fibroblasts and their absence in cells from a familial hypercholesterolemia homozygote.","type":"article-journal","volume":"73"},"uris":["http://www.mendeley.com/documents/?uuid=0d893888-3ee9-327d-a919-f7dc429ec4b7"]}],"mendeley":{"formattedCitation":"(Goldstein and Brown, 1973; Anderson, Goldstein and Brown, 1976)","plainTextFormattedCitation":"(Goldstein and Brown, 1973; Anderson, Goldstein and Brown, 1976)","previouslyFormattedCitation":"(Goldstein and Brown, 1973; Anderson, Goldstein and Brown, 1976)"},"properties":{"noteIndex":0},"schema":"https://github.com/citation-style-language/schema/raw/master/csl-citation.json"}</w:instrText>
      </w:r>
      <w:r w:rsidRPr="006D0877">
        <w:rPr>
          <w:lang w:val="en-GB"/>
        </w:rPr>
        <w:fldChar w:fldCharType="separate"/>
      </w:r>
      <w:r w:rsidR="00062640" w:rsidRPr="00062640">
        <w:rPr>
          <w:noProof/>
          <w:lang w:val="en-GB"/>
        </w:rPr>
        <w:t>(Goldstein and Brown, 1973; Anderson, Goldstein and Brown, 1976)</w:t>
      </w:r>
      <w:r w:rsidRPr="006D0877">
        <w:rPr>
          <w:lang w:val="en-GB"/>
        </w:rPr>
        <w:fldChar w:fldCharType="end"/>
      </w:r>
      <w:r w:rsidRPr="00062640">
        <w:rPr>
          <w:rFonts w:eastAsia="Times New Roman" w:cs="Times New Roman"/>
          <w:shd w:val="clear" w:color="auto" w:fill="FFFFFF"/>
          <w:lang w:val="en-GB" w:eastAsia="en-GB"/>
        </w:rPr>
        <w:t>, insulin</w:t>
      </w:r>
      <w:r w:rsidR="00535AE7">
        <w:rPr>
          <w:rFonts w:eastAsia="Times New Roman" w:cs="Times New Roman"/>
          <w:shd w:val="clear" w:color="auto" w:fill="FFFFFF"/>
          <w:lang w:val="en-GB" w:eastAsia="en-GB"/>
        </w:rPr>
        <w:t xml:space="preserve"> </w:t>
      </w:r>
      <w:bookmarkStart w:id="1" w:name="_GoBack"/>
      <w:bookmarkEnd w:id="1"/>
      <w:r w:rsidRPr="006D0877">
        <w:rPr>
          <w:rFonts w:eastAsia="Times New Roman" w:cs="Times New Roman"/>
          <w:shd w:val="clear" w:color="auto" w:fill="FFFFFF"/>
          <w:lang w:val="en-GB" w:eastAsia="en-GB"/>
        </w:rPr>
        <w:fldChar w:fldCharType="begin" w:fldLock="1"/>
      </w:r>
      <w:r w:rsidR="008D0CD4">
        <w:rPr>
          <w:rFonts w:eastAsia="Times New Roman" w:cs="Times New Roman"/>
          <w:shd w:val="clear" w:color="auto" w:fill="FFFFFF"/>
          <w:lang w:val="en-GB" w:eastAsia="en-GB"/>
        </w:rPr>
        <w:instrText>ADDIN CSL_CITATION {"citationItems":[{"id":"ITEM-1","itemData":{"ISSN":"0027-8424","PMID":"6818548","abstract":"When 125I-labeled insulin (125I-insulin) is incubated with 3T3-L1 adipocytes and cells processed for electron microscopic autoradiography, the ligand initially localizes preferentially to microvilli and coated pits. As a function of time and temperature, this initial preferential localization to microvilli is lost, and the ligand is internalized by the cell. Serial sections of apparent coated vesicles near the cell surface indicate that about half of these structures are true vesicles and, therefore, intermediates in this receptor-mediated endocytotic process. With time, 125I-insulin localizes to larger intracellular membrane-bounded structures. When cells are incubated with another ligand, cationic ferritin, that is taken up by adsorptive endocytosis, essentially the same structures are involved as for the endocytosis of 125I-insulin. The data suggest that specificity for receptor-mediated endocytosis is conferred by the specific ligand receptor and possibly by ligand-induced receptor mobility in the plane of the plasma membrane. Other structures such as coated pits, coated vesicles, larger vesicles, and secondary lysosomes are common for different ligands.","author":[{"dropping-particle":"","family":"Fan","given":"J Y","non-dropping-particle":"","parse-names":false,"suffix":""},{"dropping-particle":"","family":"Carpentier","given":"J L","non-dropping-particle":"","parse-names":false,"suffix":""},{"dropping-particle":"","family":"Gorden","given":"P","non-dropping-particle":"","parse-names":false,"suffix":""},{"dropping-particle":"","family":"Obberghen","given":"E","non-dropping-particle":"Van","parse-names":false,"suffix":""},{"dropping-particle":"","family":"Blackett","given":"N M","non-dropping-particle":"","parse-names":false,"suffix":""},{"dropping-particle":"","family":"Grunfeld","given":"C","non-dropping-particle":"","parse-names":false,"suffix":""},{"dropping-particle":"","family":"Orci","given":"L","non-dropping-particle":"","parse-names":false,"suffix":""}],"container-title":"Proceedings of the National Academy of Sciences of the United States of America","id":"ITEM-1","issue":"24","issued":{"date-parts":[["1982","12"]]},"page":"7788-91","publisher":"National Academy of Sciences","title":"Receptor-mediated endocytosis of insulin: role of microvilli, coated pits, and coated vesicles.","type":"article-journal","volume":"79"},"uris":["http://www.mendeley.com/documents/?uuid=6a93c407-82e4-34c8-ba71-9e2689c80890"]}],"mendeley":{"formattedCitation":"(Fan &lt;i&gt;et al.&lt;/i&gt;, 1982)","plainTextFormattedCitation":"(Fan et al., 1982)","previouslyFormattedCitation":"(Fan &lt;i&gt;et al.&lt;/i&gt;, 1982)"},"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00062640" w:rsidRPr="00062640">
        <w:rPr>
          <w:rFonts w:eastAsia="Times New Roman" w:cs="Times New Roman"/>
          <w:noProof/>
          <w:shd w:val="clear" w:color="auto" w:fill="FFFFFF"/>
          <w:lang w:val="en-GB" w:eastAsia="en-GB"/>
        </w:rPr>
        <w:t xml:space="preserve">(Fan </w:t>
      </w:r>
      <w:r w:rsidR="00062640" w:rsidRPr="00062640">
        <w:rPr>
          <w:rFonts w:eastAsia="Times New Roman" w:cs="Times New Roman"/>
          <w:i/>
          <w:noProof/>
          <w:shd w:val="clear" w:color="auto" w:fill="FFFFFF"/>
          <w:lang w:val="en-GB" w:eastAsia="en-GB"/>
        </w:rPr>
        <w:t>et al.</w:t>
      </w:r>
      <w:r w:rsidR="00062640" w:rsidRPr="00062640">
        <w:rPr>
          <w:rFonts w:eastAsia="Times New Roman" w:cs="Times New Roman"/>
          <w:noProof/>
          <w:shd w:val="clear" w:color="auto" w:fill="FFFFFF"/>
          <w:lang w:val="en-GB" w:eastAsia="en-GB"/>
        </w:rPr>
        <w:t>, 1982)</w:t>
      </w:r>
      <w:r w:rsidRPr="006D0877">
        <w:rPr>
          <w:rFonts w:eastAsia="Times New Roman" w:cs="Times New Roman"/>
          <w:shd w:val="clear" w:color="auto" w:fill="FFFFFF"/>
          <w:lang w:val="en-GB" w:eastAsia="en-GB"/>
        </w:rPr>
        <w:fldChar w:fldCharType="end"/>
      </w:r>
      <w:r w:rsidRPr="00062640">
        <w:rPr>
          <w:rFonts w:eastAsia="Times New Roman" w:cs="Times New Roman"/>
          <w:shd w:val="clear" w:color="auto" w:fill="FFFFFF"/>
          <w:lang w:val="en-GB" w:eastAsia="en-GB"/>
        </w:rPr>
        <w:t xml:space="preserve">, and other hormones. Not surprisingly, </w:t>
      </w:r>
      <w:r w:rsidRPr="00062640">
        <w:rPr>
          <w:lang w:val="en-GB"/>
        </w:rPr>
        <w:t>many human diseases have been linked to defects in the endocytic pathway like familial hypercholesterolemia</w:t>
      </w:r>
      <w:r w:rsidR="00267F0C">
        <w:rPr>
          <w:lang w:val="en-GB"/>
        </w:rPr>
        <w:t xml:space="preserve"> </w:t>
      </w:r>
      <w:r w:rsidRPr="006D0877">
        <w:rPr>
          <w:lang w:val="en-GB"/>
        </w:rPr>
        <w:fldChar w:fldCharType="begin" w:fldLock="1"/>
      </w:r>
      <w:r w:rsidR="008D0CD4">
        <w:rPr>
          <w:lang w:val="en-GB"/>
        </w:rPr>
        <w:instrText>ADDIN CSL_CITATION {"citationItems":[{"id":"ITEM-1","itemData":{"ISSN":"0027-8424","PMID":"4355366","abstract":"The homozygous form of the autosomal dominant disorder, familial hypercholesterolemia, is characterized by the presence in children of profound hypercholesterolemia, cutaneous planar xanthomas, and rapidly progressive coronary vascular disease that usually results in death before age 30 years. Cultured skin fibroblasts from three unrelated subjects with this disorder showed 40- to 60-fold higher activity of 3-hydroxy-3-methylglutaryl coenzyme A reductase (EC 1.1.1.34), the rate-controlling enzyme in cholesterol biosynthesis, when compared with fibroblasts of seven control subjects. Enhanced enzyme activity resulted from a complete absence of normal feedback suppression by low-density lipoproteins, which led to a marked overproduction of cholesterol by the mutant cells. The demonstration of apparently identical kinetic properties of the reductase activity of control and mutant cells, coupled with the evidence that this enzyme is normally regulated not by allosteric effectors but by alterations in enzyme synthesis and degradation, suggests that the primary genetic abnormality does not involve the structural gene for the enzyme itself, but a hitherto unidentified gene whose product is necessary for mediation of feedback control by lipoproteins. The fibroblasts of two obligate heterozygotes, the parents of one of the homozygotes, showed a pattern of enzyme regulation intermediate between that of controls and homozygotes.","author":[{"dropping-particle":"","family":"Goldstein","given":"J L","non-dropping-particle":"","parse-names":false,"suffix":""},{"dropping-particle":"","family":"Brown","given":"M S","non-dropping-particle":"","parse-names":false,"suffix":""}],"container-title":"Proceedings of the National Academy of Sciences of the United States of America","id":"ITEM-1","issue":"10","issued":{"date-parts":[["1973","10"]]},"page":"2804-8","publisher":"National Academy of Sciences","title":"Familial hypercholesterolemia: identification of a defect in the regulation of 3-hydroxy-3-methylglutaryl coenzyme A reductase activity associated with overproduction of cholesterol.","type":"article-journal","volume":"70"},"uris":["http://www.mendeley.com/documents/?uuid=6e655804-dd65-37ff-8fb4-4d53dd03b1a1"]},{"id":"ITEM-2","itemData":{"ISSN":"0027-8424","PMID":"181751","abstract":"Monolayers of normal human fibroblasts were observed to bind ferritin-labeled low density lipoprotein (LDL-ferritin) at specific receptor sites on the cell surface membrane. When fibroblasts were incubated with LDL-ferritin at 4 degrees, more than 70% of the surface-bound ferritin cores were localized by electron microscopy to short segments of the plasma membrane where the membrane appeared indented and coated on both of its sides by a fuzzy material. These membrane segments corresponded to \"coated regions\" previously described in other cell types. Unver the conditions of these experiments, an average of 55 LDL-ferritin particles were bound to each millimeter of plasma membrane in normal cells. In the presence of a 15-fold excess of native LDL, the number of bound ferritin cores was reduced by 75%, suggesting that the LDL-ferritin was binding to specific LDL receptor sites. Although fibroblasts from a patient with the homozygous form of familial hypercholesterolemia contained the same number of indented, coated membrane regions per millimeter of cell surface as did normal cells, no LDL-ferritin was observed to bind to the cell membrane in these mutant cells. The present ultrastructural data are consistent with previous biochemical and genetic evidence indicating that LDL exerts its regulatory action on cellular cholesterol metabolism in fibroblasts through an interaction with a specific cell surface receptor and that this receptor is defective in homozygous familial hypercholesterolemia fibroblasts. Moreover, the data suggest that the LDL receptor is localized to indented, coated regions of the plasma membrane that appear to participate in the adsorptive endocytosis of proteins.","author":[{"dropping-particle":"","family":"Anderson","given":"R G","non-dropping-particle":"","parse-names":false,"suffix":""},{"dropping-particle":"","family":"Goldstein","given":"J L","non-dropping-particle":"","parse-names":false,"suffix":""},{"dropping-particle":"","family":"Brown","given":"M S","non-dropping-particle":"","parse-names":false,"suffix":""}],"container-title":"Proceedings of the National Academy of Sciences of the United States of America","id":"ITEM-2","issue":"7","issued":{"date-parts":[["1976","7"]]},"page":"2434-8","publisher":"National Academy of Sciences","title":"Localization of low density lipoprotein receptors on plasma membrane of normal human fibroblasts and their absence in cells from a familial hypercholesterolemia homozygote.","type":"article-journal","volume":"73"},"uris":["http://www.mendeley.com/documents/?uuid=0d893888-3ee9-327d-a919-f7dc429ec4b7"]}],"mendeley":{"formattedCitation":"(Goldstein and Brown, 1973; Anderson, Goldstein and Brown, 1976)","plainTextFormattedCitation":"(Goldstein and Brown, 1973; Anderson, Goldstein and Brown, 1976)","previouslyFormattedCitation":"(Goldstein and Brown, 1973; Anderson, Goldstein and Brown, 1976)"},"properties":{"noteIndex":0},"schema":"https://github.com/citation-style-language/schema/raw/master/csl-citation.json"}</w:instrText>
      </w:r>
      <w:r w:rsidRPr="006D0877">
        <w:rPr>
          <w:lang w:val="en-GB"/>
        </w:rPr>
        <w:fldChar w:fldCharType="separate"/>
      </w:r>
      <w:r w:rsidR="00062640" w:rsidRPr="00062640">
        <w:rPr>
          <w:noProof/>
          <w:lang w:val="en-GB"/>
        </w:rPr>
        <w:t>(Goldstein and Brown, 1973; Anderson, Goldstein and Brown, 1976)</w:t>
      </w:r>
      <w:r w:rsidRPr="006D0877">
        <w:rPr>
          <w:lang w:val="en-GB"/>
        </w:rPr>
        <w:fldChar w:fldCharType="end"/>
      </w:r>
      <w:r w:rsidRPr="006D0877">
        <w:rPr>
          <w:lang w:val="en-GB"/>
        </w:rPr>
        <w:t xml:space="preserve"> -the study of which established the field of endocytosis-, Alzheimer’s</w:t>
      </w:r>
      <w:r w:rsidR="00267F0C">
        <w:rPr>
          <w:lang w:val="en-GB"/>
        </w:rPr>
        <w:t xml:space="preserve"> </w:t>
      </w:r>
      <w:r w:rsidRPr="006D0877">
        <w:rPr>
          <w:lang w:val="en-GB"/>
        </w:rPr>
        <w:fldChar w:fldCharType="begin" w:fldLock="1"/>
      </w:r>
      <w:r w:rsidR="008D0CD4">
        <w:rPr>
          <w:lang w:val="en-GB"/>
        </w:rPr>
        <w:instrText>ADDIN CSL_CITATION {"citationItems":[{"id":"ITEM-1","itemData":{"DOI":"10.1101/cshperspect.a016931","ISSN":"1943-0264","PMID":"24789821","abstract":"In addition to their roles in normal cell physiology, endocytic processes play a key role in many diseases. In this review, three diseases are discussed as examples of the role of endocytic processes in disease. The uptake of cholesterol via LDL is central to our understanding of atherosclerosis, and the study of this disease led to many of the key breakthroughs in understanding receptor-mediated endocytosis. Alzheimer's disease is a growing burden as the population ages. Endosomes and lysosomes play important but only partially understood roles in both the formation and the degradation of the amyloid fibrils that are associated with Alzheimer's disease. Inherited lysosomal storage diseases are individually rare, but collectively they affect many individuals. Recent advances are leading to improved enzyme replacement therapy and are also leading to small-molecule drugs to treat some of these diseases.","author":[{"dropping-particle":"","family":"Maxfield","given":"F. R.","non-dropping-particle":"","parse-names":false,"suffix":""}],"container-title":"Cold Spring Harbor Perspectives in Biology","id":"ITEM-1","issue":"5","issued":{"date-parts":[["2014","5","1"]]},"page":"a016931-a016931","title":"Role of Endosomes and Lysosomes in Human Disease","type":"article-journal","volume":"6"},"uris":["http://www.mendeley.com/documents/?uuid=57681f59-ccba-3def-8f79-6e647780f5fb"]}],"mendeley":{"formattedCitation":"(Maxfield, 2014)","plainTextFormattedCitation":"(Maxfield, 2014)","previouslyFormattedCitation":"(Maxfield, 2014)"},"properties":{"noteIndex":0},"schema":"https://github.com/citation-style-language/schema/raw/master/csl-citation.json"}</w:instrText>
      </w:r>
      <w:r w:rsidRPr="006D0877">
        <w:rPr>
          <w:lang w:val="en-GB"/>
        </w:rPr>
        <w:fldChar w:fldCharType="separate"/>
      </w:r>
      <w:r w:rsidR="00062640" w:rsidRPr="00062640">
        <w:rPr>
          <w:noProof/>
          <w:lang w:val="en-GB"/>
        </w:rPr>
        <w:t>(Maxfield, 2014)</w:t>
      </w:r>
      <w:r w:rsidRPr="006D0877">
        <w:rPr>
          <w:lang w:val="en-GB"/>
        </w:rPr>
        <w:fldChar w:fldCharType="end"/>
      </w:r>
      <w:r w:rsidRPr="006D0877">
        <w:rPr>
          <w:lang w:val="en-GB"/>
        </w:rPr>
        <w:t>,</w:t>
      </w:r>
      <w:r w:rsidRPr="006D0877">
        <w:rPr>
          <w:rFonts w:eastAsia="Times New Roman" w:cs="Times New Roman"/>
          <w:shd w:val="clear" w:color="auto" w:fill="FFFFFF"/>
          <w:lang w:val="en-GB" w:eastAsia="en-GB"/>
        </w:rPr>
        <w:t xml:space="preserve"> and some types of cancer</w:t>
      </w:r>
      <w:r w:rsidR="00267F0C">
        <w:rPr>
          <w:rFonts w:eastAsia="Times New Roman" w:cs="Times New Roman"/>
          <w:shd w:val="clear" w:color="auto" w:fill="FFFFFF"/>
          <w:lang w:val="en-GB" w:eastAsia="en-GB"/>
        </w:rPr>
        <w:t xml:space="preserve"> </w:t>
      </w:r>
      <w:r w:rsidRPr="006D0877">
        <w:rPr>
          <w:rFonts w:eastAsia="Times New Roman" w:cs="Times New Roman"/>
          <w:shd w:val="clear" w:color="auto" w:fill="FFFFFF"/>
          <w:lang w:val="en-GB" w:eastAsia="en-GB"/>
        </w:rPr>
        <w:fldChar w:fldCharType="begin" w:fldLock="1"/>
      </w:r>
      <w:r w:rsidR="008D0CD4">
        <w:rPr>
          <w:rFonts w:eastAsia="Times New Roman" w:cs="Times New Roman"/>
          <w:shd w:val="clear" w:color="auto" w:fill="FFFFFF"/>
          <w:lang w:val="en-GB" w:eastAsia="en-GB"/>
        </w:rPr>
        <w:instrText>ADDIN CSL_CITATION {"citationItems":[{"id":"ITEM-1","itemData":{"DOI":"10.1038/nrc2521","ISSN":"1474-175X","author":[{"dropping-particle":"","family":"Mosesson","given":"Yaron","non-dropping-particle":"","parse-names":false,"suffix":""},{"dropping-particle":"","family":"Mills","given":"Gordon B.","non-dropping-particle":"","parse-names":false,"suffix":""},{"dropping-particle":"","family":"Yarden","given":"Yosef","non-dropping-particle":"","parse-names":false,"suffix":""}],"container-title":"Nature Reviews Cancer","id":"ITEM-1","issue":"11","issued":{"date-parts":[["2008","11"]]},"page":"835-850","publisher":"Nature Publishing Group","title":"Derailed endocytosis: an emerging feature of cancer","type":"article-journal","volume":"8"},"uris":["http://www.mendeley.com/documents/?uuid=eccebc67-32c7-37d6-a884-75c0aa554ab0"]}],"mendeley":{"formattedCitation":"(Mosesson, Mills and Yarden, 2008)","plainTextFormattedCitation":"(Mosesson, Mills and Yarden, 2008)","previouslyFormattedCitation":"(Mosesson, Mills and Yarden, 2008)"},"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00062640" w:rsidRPr="00062640">
        <w:rPr>
          <w:rFonts w:eastAsia="Times New Roman" w:cs="Times New Roman"/>
          <w:noProof/>
          <w:shd w:val="clear" w:color="auto" w:fill="FFFFFF"/>
          <w:lang w:val="en-GB" w:eastAsia="en-GB"/>
        </w:rPr>
        <w:t>(Mosesson, Mills and Yarden, 2008)</w:t>
      </w:r>
      <w:r w:rsidRPr="006D0877">
        <w:rPr>
          <w:rFonts w:eastAsia="Times New Roman" w:cs="Times New Roman"/>
          <w:shd w:val="clear" w:color="auto" w:fill="FFFFFF"/>
          <w:lang w:val="en-GB" w:eastAsia="en-GB"/>
        </w:rPr>
        <w:fldChar w:fldCharType="end"/>
      </w:r>
      <w:r w:rsidRPr="006D0877">
        <w:rPr>
          <w:rFonts w:eastAsia="Times New Roman" w:cs="Times New Roman"/>
          <w:shd w:val="clear" w:color="auto" w:fill="FFFFFF"/>
          <w:lang w:val="en-GB" w:eastAsia="en-GB"/>
        </w:rPr>
        <w:t xml:space="preserve">. The importance of the endocytic machinery as the entry portal of the cell is evident in the fact that it is hijacked by pathogens like viruses and bacteria to </w:t>
      </w:r>
      <w:r w:rsidRPr="006D0877">
        <w:rPr>
          <w:rFonts w:eastAsia="Times New Roman" w:cs="Times New Roman"/>
          <w:shd w:val="clear" w:color="auto" w:fill="FFFFFF"/>
          <w:lang w:val="en-GB" w:eastAsia="en-GB"/>
        </w:rPr>
        <w:lastRenderedPageBreak/>
        <w:t>enter host cells</w:t>
      </w:r>
      <w:r w:rsidR="00267F0C">
        <w:rPr>
          <w:rFonts w:eastAsia="Times New Roman" w:cs="Times New Roman"/>
          <w:shd w:val="clear" w:color="auto" w:fill="FFFFFF"/>
          <w:lang w:val="en-GB" w:eastAsia="en-GB"/>
        </w:rPr>
        <w:t xml:space="preserve"> </w:t>
      </w:r>
      <w:r w:rsidRPr="006D0877">
        <w:rPr>
          <w:rFonts w:eastAsia="Times New Roman" w:cs="Times New Roman"/>
          <w:shd w:val="clear" w:color="auto" w:fill="FFFFFF"/>
          <w:lang w:val="en-GB" w:eastAsia="en-GB"/>
        </w:rPr>
        <w:fldChar w:fldCharType="begin" w:fldLock="1"/>
      </w:r>
      <w:r w:rsidR="008D0CD4">
        <w:rPr>
          <w:rFonts w:eastAsia="Times New Roman" w:cs="Times New Roman"/>
          <w:shd w:val="clear" w:color="auto" w:fill="FFFFFF"/>
          <w:lang w:val="en-GB" w:eastAsia="en-GB"/>
        </w:rPr>
        <w:instrText>ADDIN CSL_CITATION {"citationItems":[{"id":"ITEM-1","itemData":{"DOI":"10.1146/annurev-biochem-060208-104626","ISSN":"0066-4154","abstract":"Although viruses are simple in structure and composition, their interactions with host cells are complex. Merely to gain entry, animal viruses make use of a repertoire of cellular processes that involve hundreds of cellular proteins. Although some viruses have the capacity to penetrate into the cytosol directly through the plasma membrane, most depend on endocytic uptake, vesicular transport through the cytoplasm, and delivery to endosomes and other intracellular organelles. The internalization may involve clathrin-mediated endocytosis (CME), macropinocytosis, caveolar/lipid raft-mediated endocytosis, or a variety of other still poorly characterized mechanisms. This review focuses on the cell biology of virus entry and the different strategies and endocytic mechanisms used by animal viruses.","author":[{"dropping-particle":"","family":"Mercer","given":"Jason","non-dropping-particle":"","parse-names":false,"suffix":""},{"dropping-particle":"","family":"Schelhaas","given":"Mario","non-dropping-particle":"","parse-names":false,"suffix":""},{"dropping-particle":"","family":"Helenius","given":"Ari","non-dropping-particle":"","parse-names":false,"suffix":""}],"container-title":"Annual Review of Biochemistry","id":"ITEM-1","issue":"1","issued":{"date-parts":[["2010","6","7"]]},"page":"803-833","publisher":" Annual Reviews ","title":"Virus Entry by Endocytosis","type":"article-journal","volume":"79"},"uris":["http://www.mendeley.com/documents/?uuid=3c99bf99-c719-32af-b01b-53d80d2ced17"]}],"mendeley":{"formattedCitation":"(Mercer, Schelhaas and Helenius, 2010)","plainTextFormattedCitation":"(Mercer, Schelhaas and Helenius, 2010)","previouslyFormattedCitation":"(Mercer, Schelhaas and Helenius, 2010)"},"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00062640" w:rsidRPr="00062640">
        <w:rPr>
          <w:rFonts w:eastAsia="Times New Roman" w:cs="Times New Roman"/>
          <w:noProof/>
          <w:shd w:val="clear" w:color="auto" w:fill="FFFFFF"/>
          <w:lang w:val="en-GB" w:eastAsia="en-GB"/>
        </w:rPr>
        <w:t>(Mercer, Schelhaas and Helenius, 2010)</w:t>
      </w:r>
      <w:r w:rsidRPr="006D0877">
        <w:rPr>
          <w:rFonts w:eastAsia="Times New Roman" w:cs="Times New Roman"/>
          <w:shd w:val="clear" w:color="auto" w:fill="FFFFFF"/>
          <w:lang w:val="en-GB" w:eastAsia="en-GB"/>
        </w:rPr>
        <w:fldChar w:fldCharType="end"/>
      </w:r>
      <w:r w:rsidRPr="006D0877">
        <w:rPr>
          <w:rFonts w:eastAsia="Times New Roman" w:cs="Times New Roman"/>
          <w:shd w:val="clear" w:color="auto" w:fill="FFFFFF"/>
          <w:lang w:val="en-GB" w:eastAsia="en-GB"/>
        </w:rPr>
        <w:t xml:space="preserve">. </w:t>
      </w:r>
      <w:r w:rsidRPr="006D0877">
        <w:rPr>
          <w:lang w:val="en-GB"/>
        </w:rPr>
        <w:t>Other components of the cellular signal</w:t>
      </w:r>
      <w:r w:rsidR="00B55F31">
        <w:rPr>
          <w:lang w:val="en-GB"/>
        </w:rPr>
        <w:t>l</w:t>
      </w:r>
      <w:r w:rsidRPr="006D0877">
        <w:rPr>
          <w:lang w:val="en-GB"/>
        </w:rPr>
        <w:t>ing pathway transmit signals across the cell and between various organelles like the Golgi apparatus and endoplasmic reticulum. These membranes undergo similar transitions of the bounding membrane, and have mechanistic and biochemical similarities</w:t>
      </w:r>
      <w:r w:rsidR="0003648E">
        <w:rPr>
          <w:lang w:val="en-GB"/>
        </w:rPr>
        <w:t xml:space="preserve"> </w:t>
      </w:r>
      <w:r w:rsidRPr="006D0877">
        <w:rPr>
          <w:lang w:val="en-GB"/>
        </w:rPr>
        <w:fldChar w:fldCharType="begin" w:fldLock="1"/>
      </w:r>
      <w:r w:rsidR="008D0CD4">
        <w:rPr>
          <w:lang w:val="en-GB"/>
        </w:rPr>
        <w:instrText>ADDIN CSL_CITATION {"citationItems":[{"id":"ITEM-1","itemData":{"DOI":"10.1016/J.CEB.2004.06.009","ISSN":"0955-0674","abstract":"Vesicle and tubule transport containers move proteins and lipids from one membrane system to another. Newly forming transport containers frequently have electron-dense coats. Coats coordinate the accumulation of cargo and sculpt the membrane. Recent advances have shown that components of both COP1 and clathrin-adaptor coats share the same structure and the same motif-based cargo recognition and accessory factor recruitment mechanisms, which leads to insights on conserved aspects of coat recruitment, polymerisation and membrane deformation. These themes point to the way in which evolutionarily conserved features underpin these diverse pathways.","author":[{"dropping-particle":"","family":"McMahon","given":"Harvey T","non-dropping-particle":"","parse-names":false,"suffix":""},{"dropping-particle":"","family":"Mills","given":"Ian G","non-dropping-particle":"","parse-names":false,"suffix":""}],"container-title":"Current Opinion in Cell Biology","id":"ITEM-1","issue":"4","issued":{"date-parts":[["2004","8","1"]]},"page":"379-391","publisher":"Elsevier Current Trends","title":"COP and clathrin-coated vesicle budding: different pathways, common approaches","type":"article-journal","volume":"16"},"uris":["http://www.mendeley.com/documents/?uuid=e15378fc-9254-3c09-adac-50d61ea0dc2d"]},{"id":"ITEM-2","itemData":{"DOI":"10.1016/j.bbamcr.2005.04.005","ISSN":"01674889","PMID":"15922462","abstract":"Clathrin-mediated vesicular trafficking events underpin the vectorial transfer of macromolecules between several eukaryotic membrane-bound compartments. Classical models for coat operation, focused principally on interactions between clathrin, the heterotetrameric adaptor complexes, and cargo molecules, fail to account for the full complexity of the coat assembly and sorting process. New data reveal that targeting of clathrin adaptor complexes is generally supported by phosphoinositides, that cargo recognition by heterotetrameric adaptors depends on phosphorylation-driven conformational alterations, and that dedicated clathrin-associated sorting proteins (CLASPs) exist to promote the selective trafficking of specific categories of cargo. A host of accessory factors also participate in coat polymerization events, and the independently folded appendage domains that project off the heterotetrameric adaptor core function as recruitment platforms that appear to oversee assembly operations. It is also now clear that focal polymerization of branched actin microfilaments contributes to clathrin-coated vesicle assembly and movement at both plasma membrane and Golgi sites. This improved appreciation of the complex mechanisms governing clathrin-dependent sorting events reveals several common principles of clathrin operation at the Golgi and the plasma membrane.","author":[{"dropping-particle":"","family":"Traub","given":"Linton M.","non-dropping-particle":"","parse-names":false,"suffix":""}],"container-title":"Biochimica et Biophysica Acta (BBA) - Molecular Cell Research","id":"ITEM-2","issue":"3","issued":{"date-parts":[["2005","7","10"]]},"page":"415-437","title":"Common principles in clathrin-mediated sorting at the Golgi and the plasma membrane","type":"article-journal","volume":"1744"},"uris":["http://www.mendeley.com/documents/?uuid=d5587cf4-1b63-3742-b9c1-459dd867d643"]}],"mendeley":{"formattedCitation":"(McMahon and Mills, 2004; Traub, 2005)","plainTextFormattedCitation":"(McMahon and Mills, 2004; Traub, 2005)","previouslyFormattedCitation":"(McMahon and Mills, 2004; Traub, 2005)"},"properties":{"noteIndex":0},"schema":"https://github.com/citation-style-language/schema/raw/master/csl-citation.json"}</w:instrText>
      </w:r>
      <w:r w:rsidRPr="006D0877">
        <w:rPr>
          <w:lang w:val="en-GB"/>
        </w:rPr>
        <w:fldChar w:fldCharType="separate"/>
      </w:r>
      <w:r w:rsidR="00062640" w:rsidRPr="00062640">
        <w:rPr>
          <w:noProof/>
          <w:lang w:val="en-GB"/>
        </w:rPr>
        <w:t>(McMahon and Mills, 2004; Traub, 2005)</w:t>
      </w:r>
      <w:r w:rsidRPr="006D0877">
        <w:rPr>
          <w:lang w:val="en-GB"/>
        </w:rPr>
        <w:fldChar w:fldCharType="end"/>
      </w:r>
      <w:r w:rsidR="002E18FF">
        <w:rPr>
          <w:lang w:val="en-GB"/>
        </w:rPr>
        <w:t>, suggesting a universal principle</w:t>
      </w:r>
      <w:r w:rsidR="00E86B83">
        <w:rPr>
          <w:lang w:val="en-GB"/>
        </w:rPr>
        <w:t xml:space="preserve"> of membrane deformation.</w:t>
      </w:r>
      <w:r w:rsidRPr="006D0877">
        <w:rPr>
          <w:lang w:val="en-GB"/>
        </w:rPr>
        <w:t xml:space="preserve"> </w:t>
      </w:r>
    </w:p>
    <w:p w14:paraId="7E069812" w14:textId="77777777" w:rsidR="004971B1" w:rsidRPr="006D0877" w:rsidRDefault="004971B1" w:rsidP="004971B1">
      <w:pPr>
        <w:spacing w:line="360" w:lineRule="auto"/>
        <w:rPr>
          <w:rFonts w:eastAsia="Times New Roman" w:cs="Times New Roman"/>
          <w:lang w:val="en-GB" w:eastAsia="en-GB"/>
        </w:rPr>
      </w:pPr>
    </w:p>
    <w:p w14:paraId="5E04EE09" w14:textId="68A0EE26" w:rsidR="004971B1" w:rsidRPr="006D0877" w:rsidRDefault="004971B1" w:rsidP="004971B1">
      <w:pPr>
        <w:widowControl w:val="0"/>
        <w:autoSpaceDE w:val="0"/>
        <w:autoSpaceDN w:val="0"/>
        <w:adjustRightInd w:val="0"/>
        <w:spacing w:line="360" w:lineRule="auto"/>
        <w:rPr>
          <w:lang w:val="en-GB"/>
        </w:rPr>
      </w:pPr>
      <w:r w:rsidRPr="006D0877">
        <w:rPr>
          <w:lang w:val="en-GB"/>
        </w:rPr>
        <w:t xml:space="preserve">Although many </w:t>
      </w:r>
      <w:commentRangeStart w:id="2"/>
      <w:r w:rsidRPr="006D0877">
        <w:rPr>
          <w:lang w:val="en-GB"/>
        </w:rPr>
        <w:t xml:space="preserve">early discoveries </w:t>
      </w:r>
      <w:commentRangeEnd w:id="2"/>
      <w:r w:rsidR="0060628B">
        <w:rPr>
          <w:rStyle w:val="CommentReference"/>
        </w:rPr>
        <w:commentReference w:id="2"/>
      </w:r>
      <w:r w:rsidRPr="006D0877">
        <w:rPr>
          <w:lang w:val="en-GB"/>
        </w:rPr>
        <w:t>relating to endocytic pathways were identified in mammalian cell types</w:t>
      </w:r>
      <w:r w:rsidR="002D78C7">
        <w:rPr>
          <w:lang w:val="en-GB"/>
        </w:rPr>
        <w:t xml:space="preserve"> </w:t>
      </w:r>
      <w:r w:rsidRPr="006D0877">
        <w:rPr>
          <w:lang w:val="en-GB"/>
        </w:rPr>
        <w:fldChar w:fldCharType="begin" w:fldLock="1"/>
      </w:r>
      <w:r w:rsidR="008D0CD4">
        <w:rPr>
          <w:lang w:val="en-GB"/>
        </w:rPr>
        <w:instrText>ADDIN CSL_CITATION {"citationItems":[{"id":"ITEM-1","itemData":{"DOI":"10.1016/0005-2736(76)90384-9","ISSN":"0005-2736","abstract":"The mechanism of transferrin uptake by reticulocytes was investigated using rabbit transferrin labelled with 125I and 59Fe and rabbit reticulocytes which had been treated with trypsin, Pronase or neuraminidase. Low concentrations of the proteolytic enzymes produced a small increase in transferrin and iron uptake by the cells. However, higher concentrations or incubation of the cells with the enzymes for longer periods caused a marked fall in transferrin and iron uptake. This fall was associated with a reduction in the proportion of cellular transferrin which was bound to a cell membrane component solubilized with the non-ionic detergent, Teric 12A9. The effect of trypsin and Pronase on transferrin release from the cells was investigated in the absence and in the presence of N-ethylmaleimide which inhibits the normal process of transferrin release. It was found that only a small proportion of transferrin which had been taken up by reticulocytes at 37°C but nearly all that taken up 4°C was released when the cells were subsequently incubated with trypsin plus N-ethylmaleimide, despite the fact that about 80% of the 59Fe in the cells was released in both instances. Neuraminidase produced no change in transferrin and iron uptake by the cells. These experiments provide evidence that transferrin uptake by reticulocytes requires interaction with a receptor which is protein in nature and that following uptake at 37°C, most of the transferrin is located at a site unavailable to the action of proteolytic enzymes. The results support the hypothesis that transferrin enters reticulocytes by endocytosis.","author":[{"dropping-particle":"","family":"Hemmaplardh","given":"Deeporn","non-dropping-particle":"","parse-names":false,"suffix":""},{"dropping-particle":"","family":"Morgan","given":"E.H.","non-dropping-particle":"","parse-names":false,"suffix":""}],"container-title":"Biochimica et Biophysica Acta (BBA) - Biomembranes","id":"ITEM-1","issue":"3","issued":{"date-parts":[["1976","3","19"]]},"page":"385-398","publisher":"Elsevier","title":"Transferrin uptake and release by reticulocytes treated with proteolytic enzymes and neuraminidase","type":"article-journal","volume":"426"},"uris":["http://www.mendeley.com/documents/?uuid=25d052fb-a7e0-37f7-9c61-e96ab073ee66"]},{"id":"ITEM-2","itemData":{"ISSN":"0021-9258","PMID":"6259157","author":[{"dropping-particle":"","family":"Karin","given":"M","non-dropping-particle":"","parse-names":false,"suffix":""},{"dropping-particle":"","family":"Mintz","given":"B","non-dropping-particle":"","parse-names":false,"suffix":""}],"container-title":"The Journal of biological chemistry","id":"ITEM-2","issue":"7","issued":{"date-parts":[["1981","4","10"]]},"page":"3245-52","title":"Receptor-mediated endocytosis of transferrin in developmentally totipotent mouse teratocarcinoma stem cells.","type":"article-journal","volume":"256"},"uris":["http://www.mendeley.com/documents/?uuid=f4741106-2a29-39bf-a0b2-d868e04dc86a"]}],"mendeley":{"formattedCitation":"(Hemmaplardh and Morgan, 1976; Karin and Mintz, 1981)","plainTextFormattedCitation":"(Hemmaplardh and Morgan, 1976; Karin and Mintz, 1981)","previouslyFormattedCitation":"(Hemmaplardh and Morgan, 1976; Karin and Mintz, 1981)"},"properties":{"noteIndex":0},"schema":"https://github.com/citation-style-language/schema/raw/master/csl-citation.json"}</w:instrText>
      </w:r>
      <w:r w:rsidRPr="006D0877">
        <w:rPr>
          <w:lang w:val="en-GB"/>
        </w:rPr>
        <w:fldChar w:fldCharType="separate"/>
      </w:r>
      <w:r w:rsidR="00062640" w:rsidRPr="00062640">
        <w:rPr>
          <w:noProof/>
          <w:lang w:val="en-GB"/>
        </w:rPr>
        <w:t>(Hemmaplardh and Morgan, 1976; Karin and Mintz, 1981)</w:t>
      </w:r>
      <w:r w:rsidRPr="006D0877">
        <w:rPr>
          <w:lang w:val="en-GB"/>
        </w:rPr>
        <w:fldChar w:fldCharType="end"/>
      </w:r>
      <w:r w:rsidRPr="006D0877">
        <w:rPr>
          <w:lang w:val="en-GB"/>
        </w:rPr>
        <w:t xml:space="preserve">, description of endocytosis in </w:t>
      </w:r>
      <w:proofErr w:type="spellStart"/>
      <w:r w:rsidRPr="006D0877">
        <w:rPr>
          <w:i/>
          <w:lang w:val="en-GB"/>
        </w:rPr>
        <w:t>S</w:t>
      </w:r>
      <w:r w:rsidR="00B55F31">
        <w:rPr>
          <w:i/>
          <w:lang w:val="en-GB"/>
        </w:rPr>
        <w:t>accharomyces</w:t>
      </w:r>
      <w:r w:rsidRPr="006D0877">
        <w:rPr>
          <w:i/>
          <w:lang w:val="en-GB"/>
        </w:rPr>
        <w:t>.cerevisiae</w:t>
      </w:r>
      <w:proofErr w:type="spellEnd"/>
      <w:r w:rsidR="007660A4">
        <w:rPr>
          <w:i/>
          <w:lang w:val="en-GB"/>
        </w:rPr>
        <w:t xml:space="preserve"> </w:t>
      </w:r>
      <w:r w:rsidRPr="006D0877">
        <w:rPr>
          <w:i/>
          <w:lang w:val="en-GB"/>
        </w:rPr>
        <w:fldChar w:fldCharType="begin" w:fldLock="1"/>
      </w:r>
      <w:r w:rsidR="008D0CD4">
        <w:rPr>
          <w:i/>
          <w:lang w:val="en-GB"/>
        </w:rPr>
        <w:instrText>ADDIN CSL_CITATION {"citationItems":[{"id":"ITEM-1","itemData":{"author":[{"dropping-particle":"","family":"Riezman","given":"Howard","non-dropping-particle":"","parse-names":false,"suffix":""}],"container-title":"Cell","id":"ITEM-1","issue":"0","issued":{"date-parts":[["1985"]]},"page":"1001-1009","title":"Endocytosis in Yeast: Several of the Yeast Secretory Mutants Are Defective in Endocytosis","type":"article-journal","volume":"40"},"uris":["http://www.mendeley.com/documents/?uuid=162beeb9-65de-3152-bb30-15c9b42bf0be"]}],"mendeley":{"formattedCitation":"(Riezman, 1985)","plainTextFormattedCitation":"(Riezman, 1985)","previouslyFormattedCitation":"(Riezman, 1985)"},"properties":{"noteIndex":0},"schema":"https://github.com/citation-style-language/schema/raw/master/csl-citation.json"}</w:instrText>
      </w:r>
      <w:r w:rsidRPr="006D0877">
        <w:rPr>
          <w:i/>
          <w:lang w:val="en-GB"/>
        </w:rPr>
        <w:fldChar w:fldCharType="separate"/>
      </w:r>
      <w:r w:rsidR="00062640" w:rsidRPr="00062640">
        <w:rPr>
          <w:noProof/>
          <w:lang w:val="en-GB"/>
        </w:rPr>
        <w:t>(Riezman, 1985)</w:t>
      </w:r>
      <w:r w:rsidRPr="006D0877">
        <w:rPr>
          <w:i/>
          <w:lang w:val="en-GB"/>
        </w:rPr>
        <w:fldChar w:fldCharType="end"/>
      </w:r>
      <w:r w:rsidR="00142022">
        <w:rPr>
          <w:lang w:val="en-GB"/>
        </w:rPr>
        <w:t xml:space="preserve"> </w:t>
      </w:r>
      <w:r w:rsidRPr="006D0877">
        <w:rPr>
          <w:lang w:val="en-GB"/>
        </w:rPr>
        <w:t>marked the beginning of important findings that were made in the yeast and later verified in mammalian cells. The ease of genetic manipulation, availability of the completed sequence of the yeast genome, and relative simplicity of endocytic pathways- there is only one- drove several discoveries that established yeast as a powerful model organism</w:t>
      </w:r>
      <w:r w:rsidR="002D78C7">
        <w:rPr>
          <w:lang w:val="en-GB"/>
        </w:rPr>
        <w:t xml:space="preserve"> </w:t>
      </w:r>
      <w:r w:rsidRPr="006D0877">
        <w:rPr>
          <w:lang w:val="en-GB"/>
        </w:rPr>
        <w:fldChar w:fldCharType="begin" w:fldLock="1"/>
      </w:r>
      <w:r w:rsidR="008D0CD4">
        <w:rPr>
          <w:lang w:val="en-GB"/>
        </w:rPr>
        <w:instrText>ADDIN CSL_CITATION {"citationItems":[{"id":"ITEM-1","itemData":{"DOI":"10.2741/4149","ISSN":"1093-9946","author":[{"dropping-particle":"","family":"Payne","given":"Gregory","non-dropping-particle":"","parse-names":false,"suffix":""}],"container-title":"Frontiers in Bioscience","id":"ITEM-1","issue":"3","issued":{"date-parts":[["2013"]]},"page":"862","title":"Clathrin, adaptors and disease: Insights from the yeast Saccharomyces cerevisiae","type":"article-journal","volume":"18"},"uris":["http://www.mendeley.com/documents/?uuid=4faece82-190c-312d-86fa-5cfce24350ec"]},{"id":"ITEM-2","itemData":{"DOI":"10.1038/ncb2403","ISSN":"1465-7392","abstract":"Clathrin-mediated endocytosis (CME) is the major pathway for internalization of membrane proteins from the cell surface. Half a century of studies have uncovered tremendous insights into how a clathrin-coated vesicle is formed. More recently, the advent of live-cell imaging has provided a dynamic view of this process. As CME is highly conserved from yeast to humans, budding yeast provides an evolutionary template for this process and has been a valuable system for dissecting the underlying molecular mechanisms. In this review we trace the formation of a clathrin-coated vesicle from initiation to uncoating, focusing on key findings from the yeast system.","author":[{"dropping-particle":"","family":"Boettner","given":"Douglas R.","non-dropping-particle":"","parse-names":false,"suffix":""},{"dropping-particle":"","family":"Chi","given":"Richard J.","non-dropping-particle":"","parse-names":false,"suffix":""},{"dropping-particle":"","family":"Lemmon","given":"Sandra K.","non-dropping-particle":"","parse-names":false,"suffix":""}],"container-title":"Nature Cell Biology","id":"ITEM-2","issue":"1","issued":{"date-parts":[["2012","1"]]},"language":"en","page":"2-10","title":"Lessons from yeast for clathrin-mediated endocytosis","type":"article-journal","volume":"14"},"uris":["http://www.mendeley.com/documents/?uuid=1b10df7f-baa2-408a-8b27-4c00c3794922"]}],"mendeley":{"formattedCitation":"(Boettner, Chi and Lemmon, 2012; Payne, 2013)","plainTextFormattedCitation":"(Boettner, Chi and Lemmon, 2012; Payne, 2013)","previouslyFormattedCitation":"(Boettner, Chi and Lemmon, 2012; Payne, 2013)"},"properties":{"noteIndex":0},"schema":"https://github.com/citation-style-language/schema/raw/master/csl-citation.json"}</w:instrText>
      </w:r>
      <w:r w:rsidRPr="006D0877">
        <w:rPr>
          <w:lang w:val="en-GB"/>
        </w:rPr>
        <w:fldChar w:fldCharType="separate"/>
      </w:r>
      <w:r w:rsidR="00062640" w:rsidRPr="00062640">
        <w:rPr>
          <w:noProof/>
          <w:lang w:val="en-GB"/>
        </w:rPr>
        <w:t>(Boettner, Chi and Lemmon, 2012; Payne, 2013)</w:t>
      </w:r>
      <w:r w:rsidRPr="006D0877">
        <w:rPr>
          <w:lang w:val="en-GB"/>
        </w:rPr>
        <w:fldChar w:fldCharType="end"/>
      </w:r>
      <w:r w:rsidRPr="006D0877">
        <w:rPr>
          <w:lang w:val="en-GB"/>
        </w:rPr>
        <w:t>.</w:t>
      </w:r>
    </w:p>
    <w:p w14:paraId="7E2CC714" w14:textId="77777777" w:rsidR="004971B1" w:rsidRPr="006D0877" w:rsidRDefault="004971B1" w:rsidP="004971B1">
      <w:pPr>
        <w:spacing w:line="360" w:lineRule="auto"/>
        <w:rPr>
          <w:b/>
          <w:u w:val="single"/>
          <w:lang w:val="en-GB"/>
        </w:rPr>
      </w:pPr>
    </w:p>
    <w:p w14:paraId="16DE351E" w14:textId="77777777" w:rsidR="004971B1" w:rsidRPr="006D0877" w:rsidRDefault="004971B1" w:rsidP="004971B1">
      <w:pPr>
        <w:spacing w:line="360" w:lineRule="auto"/>
        <w:outlineLvl w:val="0"/>
        <w:rPr>
          <w:b/>
          <w:u w:val="single"/>
          <w:lang w:val="en-GB"/>
        </w:rPr>
      </w:pPr>
      <w:proofErr w:type="spellStart"/>
      <w:r w:rsidRPr="006D0877">
        <w:rPr>
          <w:b/>
          <w:u w:val="single"/>
          <w:lang w:val="en-GB"/>
        </w:rPr>
        <w:t>Clathrin</w:t>
      </w:r>
      <w:proofErr w:type="spellEnd"/>
      <w:r w:rsidRPr="006D0877">
        <w:rPr>
          <w:b/>
          <w:u w:val="single"/>
          <w:lang w:val="en-GB"/>
        </w:rPr>
        <w:t>-mediated endocytosis (CME)</w:t>
      </w:r>
    </w:p>
    <w:p w14:paraId="65A87445" w14:textId="34C62D3E" w:rsidR="004971B1" w:rsidRPr="006D0877" w:rsidRDefault="004971B1" w:rsidP="004971B1">
      <w:pPr>
        <w:spacing w:line="360" w:lineRule="auto"/>
        <w:rPr>
          <w:b/>
          <w:u w:val="single"/>
          <w:lang w:val="en-GB"/>
        </w:rPr>
      </w:pPr>
    </w:p>
    <w:p w14:paraId="0A817A00" w14:textId="3865E68C" w:rsidR="004971B1" w:rsidRPr="006D0877" w:rsidRDefault="004971B1" w:rsidP="004971B1">
      <w:pPr>
        <w:widowControl w:val="0"/>
        <w:autoSpaceDE w:val="0"/>
        <w:autoSpaceDN w:val="0"/>
        <w:adjustRightInd w:val="0"/>
        <w:spacing w:line="360" w:lineRule="auto"/>
        <w:rPr>
          <w:lang w:val="en-GB"/>
        </w:rPr>
      </w:pPr>
      <w:r w:rsidRPr="006D0877">
        <w:rPr>
          <w:lang w:val="en-GB"/>
        </w:rPr>
        <w:t xml:space="preserve">Many different endocytic pathways </w:t>
      </w:r>
      <w:r w:rsidR="00FE0F99" w:rsidRPr="006D0877">
        <w:rPr>
          <w:lang w:val="en-GB"/>
        </w:rPr>
        <w:t xml:space="preserve">exist </w:t>
      </w:r>
      <w:r w:rsidRPr="006D0877">
        <w:rPr>
          <w:lang w:val="en-GB"/>
        </w:rPr>
        <w:t xml:space="preserve">that facilitate the internalization of cargo at the plasma membrane, as depicted in </w:t>
      </w:r>
      <w:proofErr w:type="spellStart"/>
      <w:r w:rsidRPr="006D0877">
        <w:rPr>
          <w:lang w:val="en-GB"/>
        </w:rPr>
        <w:t>Fig.</w:t>
      </w:r>
      <w:r w:rsidR="0060628B">
        <w:rPr>
          <w:lang w:val="en-GB"/>
        </w:rPr>
        <w:t>_mayor</w:t>
      </w:r>
      <w:proofErr w:type="spellEnd"/>
      <w:r w:rsidR="00FE0F99">
        <w:rPr>
          <w:lang w:val="en-GB"/>
        </w:rPr>
        <w:t>. These pathways select for</w:t>
      </w:r>
      <w:r w:rsidRPr="006D0877">
        <w:rPr>
          <w:lang w:val="en-GB"/>
        </w:rPr>
        <w:t xml:space="preserve"> differ</w:t>
      </w:r>
      <w:r w:rsidR="00FE0F99">
        <w:rPr>
          <w:lang w:val="en-GB"/>
        </w:rPr>
        <w:t>ences</w:t>
      </w:r>
      <w:r w:rsidRPr="006D0877">
        <w:rPr>
          <w:lang w:val="en-GB"/>
        </w:rPr>
        <w:t xml:space="preserve"> in size and type of cargo. Of them, </w:t>
      </w:r>
      <w:proofErr w:type="spellStart"/>
      <w:r w:rsidRPr="006D0877">
        <w:rPr>
          <w:lang w:val="en-GB"/>
        </w:rPr>
        <w:t>Clathrin</w:t>
      </w:r>
      <w:proofErr w:type="spellEnd"/>
      <w:r w:rsidRPr="006D0877">
        <w:rPr>
          <w:lang w:val="en-GB"/>
        </w:rPr>
        <w:t>-mediated endocytosis (CME), is universal among eukaryotes</w:t>
      </w:r>
      <w:r w:rsidR="00DF4A39">
        <w:rPr>
          <w:lang w:val="en-GB"/>
        </w:rPr>
        <w:t xml:space="preserve">. In mammalian cells it </w:t>
      </w:r>
      <w:r w:rsidRPr="006D0877">
        <w:rPr>
          <w:lang w:val="en-GB"/>
        </w:rPr>
        <w:t xml:space="preserve"> contributes to </w:t>
      </w:r>
      <w:r w:rsidR="002332B2">
        <w:rPr>
          <w:lang w:val="en-GB"/>
        </w:rPr>
        <w:t xml:space="preserve">transport of </w:t>
      </w:r>
      <w:commentRangeStart w:id="3"/>
      <w:r w:rsidRPr="006D0877">
        <w:rPr>
          <w:lang w:val="en-GB"/>
        </w:rPr>
        <w:t xml:space="preserve">90% of </w:t>
      </w:r>
      <w:commentRangeEnd w:id="3"/>
      <w:r w:rsidR="0060628B">
        <w:rPr>
          <w:rStyle w:val="CommentReference"/>
        </w:rPr>
        <w:commentReference w:id="3"/>
      </w:r>
      <w:r w:rsidR="00D42138">
        <w:rPr>
          <w:lang w:val="en-GB"/>
        </w:rPr>
        <w:t xml:space="preserve">labelled surface </w:t>
      </w:r>
      <w:r w:rsidR="00AC76DB">
        <w:rPr>
          <w:lang w:val="en-GB"/>
        </w:rPr>
        <w:t>protein</w:t>
      </w:r>
      <w:r w:rsidRPr="006D0877">
        <w:rPr>
          <w:lang w:val="en-GB"/>
        </w:rPr>
        <w:t xml:space="preserve"> the cell</w:t>
      </w:r>
      <w:r w:rsidR="0060628B">
        <w:rPr>
          <w:lang w:val="en-GB"/>
        </w:rPr>
        <w:t xml:space="preserve"> </w:t>
      </w:r>
      <w:r w:rsidRPr="006D0877">
        <w:rPr>
          <w:lang w:val="en-GB"/>
        </w:rPr>
        <w:fldChar w:fldCharType="begin" w:fldLock="1"/>
      </w:r>
      <w:r w:rsidR="008D0CD4">
        <w:rPr>
          <w:lang w:val="en-GB"/>
        </w:rPr>
        <w:instrText>ADDIN CSL_CITATION {"citationItems":[{"id":"ITEM-1","itemData":{"DOI":"10.7554/eLife.03970","ISSN":"2050-084X","abstract":"&lt;p&gt;Several different endocytic pathways have been proposed to function in mammalian cells. Clathrin-coated pits are well defined, but the identity, mechanism and function of alternative pathways have been controversial. Here we apply universal chemical labelling of plasma membrane proteins to define all primary endocytic vesicles, and labelling of specific proteins with a reducible SNAP-tag substrate. These approaches provide high temporal resolution and stringent discrimination between surface-connected and intracellular membranes. We find that at least 95% of the earliest detectable endocytic vesicles arise from clathrin-coated pits. GPI-anchored proteins, candidate cargoes for alternate pathways, are also found to enter the cell predominantly via coated pits. Experiments employing a mutated clathrin adaptor reveal distinct mechanisms for sorting into coated pits, and thereby explain differential effects on the uptake of transferrin and GPI-anchored proteins. These data call for a revision of models for the activity and diversity of endocytic pathways in mammalian cells.&lt;/p&gt;","author":[{"dropping-particle":"","family":"Bitsikas","given":"Vassilis","non-dropping-particle":"","parse-names":false,"suffix":""},{"dropping-particle":"","family":"Corrêa","given":"Ivan R","non-dropping-particle":"","parse-names":false,"suffix":""},{"dropping-particle":"","family":"Nichols","given":"Benjamin J","non-dropping-particle":"","parse-names":false,"suffix":""}],"container-title":"eLife","id":"ITEM-1","issued":{"date-parts":[["2014","9","17"]]},"page":"e03970","publisher":"eLife Sciences Publications Limited","title":"Clathrin-independent pathways do not contribute significantly to endocytic flux","type":"article-journal","volume":"3"},"uris":["http://www.mendeley.com/documents/?uuid=2e1a0be5-e9d8-3da5-bd25-550355a02fff"]}],"mendeley":{"formattedCitation":"(Bitsikas, Corrêa and Nichols, 2014)","plainTextFormattedCitation":"(Bitsikas, Corrêa and Nichols, 2014)","previouslyFormattedCitation":"(Bitsikas, Corrêa and Nichols, 2014)"},"properties":{"noteIndex":0},"schema":"https://github.com/citation-style-language/schema/raw/master/csl-citation.json"}</w:instrText>
      </w:r>
      <w:r w:rsidRPr="006D0877">
        <w:rPr>
          <w:lang w:val="en-GB"/>
        </w:rPr>
        <w:fldChar w:fldCharType="separate"/>
      </w:r>
      <w:r w:rsidR="00062640" w:rsidRPr="00062640">
        <w:rPr>
          <w:noProof/>
          <w:lang w:val="en-GB"/>
        </w:rPr>
        <w:t>(Bitsikas, Corrêa and Nichols, 2014)</w:t>
      </w:r>
      <w:r w:rsidRPr="006D0877">
        <w:rPr>
          <w:lang w:val="en-GB"/>
        </w:rPr>
        <w:fldChar w:fldCharType="end"/>
      </w:r>
      <w:r w:rsidRPr="006D0877">
        <w:rPr>
          <w:lang w:val="en-GB"/>
        </w:rPr>
        <w:t xml:space="preserve">. First identified by studying yolk uptake in mosquitos, ultrastructural studies of their oocytes (where </w:t>
      </w:r>
      <w:r w:rsidR="00322694">
        <w:rPr>
          <w:lang w:val="en-GB"/>
        </w:rPr>
        <w:t>frequency</w:t>
      </w:r>
      <w:r w:rsidR="00322694">
        <w:rPr>
          <w:rStyle w:val="CommentReference"/>
          <w:sz w:val="24"/>
          <w:szCs w:val="24"/>
          <w:lang w:val="en-GB"/>
        </w:rPr>
        <w:t xml:space="preserve"> </w:t>
      </w:r>
      <w:r w:rsidRPr="006D0877">
        <w:rPr>
          <w:lang w:val="en-GB"/>
        </w:rPr>
        <w:t>of uptake events is high enough to be easily studied) identified a bristly coat formation on the cell membrane and similarly bristly vesicles</w:t>
      </w:r>
      <w:r w:rsidR="00FE0F99">
        <w:rPr>
          <w:lang w:val="en-GB"/>
        </w:rPr>
        <w:t>. These vesicles</w:t>
      </w:r>
      <w:r w:rsidRPr="006D0877">
        <w:rPr>
          <w:lang w:val="en-GB"/>
        </w:rPr>
        <w:t xml:space="preserve"> then lost th</w:t>
      </w:r>
      <w:r w:rsidR="00FE0F99">
        <w:rPr>
          <w:lang w:val="en-GB"/>
        </w:rPr>
        <w:t>e</w:t>
      </w:r>
      <w:r w:rsidRPr="006D0877">
        <w:rPr>
          <w:lang w:val="en-GB"/>
        </w:rPr>
        <w:t xml:space="preserve"> </w:t>
      </w:r>
      <w:r w:rsidR="00FE0F99">
        <w:rPr>
          <w:lang w:val="en-GB"/>
        </w:rPr>
        <w:t xml:space="preserve">bristly </w:t>
      </w:r>
      <w:r w:rsidRPr="006D0877">
        <w:rPr>
          <w:lang w:val="en-GB"/>
        </w:rPr>
        <w:t>coat and fused to eventually form yolk bodies in the mature oocyte</w:t>
      </w:r>
      <w:r w:rsidR="00FE0F99">
        <w:rPr>
          <w:lang w:val="en-GB"/>
        </w:rPr>
        <w:t xml:space="preserve"> </w:t>
      </w:r>
      <w:r w:rsidRPr="006D0877">
        <w:rPr>
          <w:lang w:val="en-GB"/>
        </w:rPr>
        <w:fldChar w:fldCharType="begin" w:fldLock="1"/>
      </w:r>
      <w:r w:rsidR="008D0CD4">
        <w:rPr>
          <w:lang w:val="en-GB"/>
        </w:rPr>
        <w:instrText>ADDIN CSL_CITATION {"citationItems":[{"id":"ITEM-1","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1","issued":{"date-parts":[["1964","2"]]},"page":"313-32","title":"YOLK PROTEIN UPTAKE IN THE OOCYTE OF THE MOSQUITO AEDES AEGYPTI. L.","type":"article-journal","volume":"20"},"uris":["http://www.mendeley.com/documents/?uuid=3b9678fe-d7d5-3aa3-8cf4-46be2c45909d"]}],"mendeley":{"formattedCitation":"(ROTH and PORTER, 1964)","plainTextFormattedCitation":"(ROTH and PORTER, 1964)","previouslyFormattedCitation":"(ROTH and PORTER, 1964)"},"properties":{"noteIndex":0},"schema":"https://github.com/citation-style-language/schema/raw/master/csl-citation.json"}</w:instrText>
      </w:r>
      <w:r w:rsidRPr="006D0877">
        <w:rPr>
          <w:lang w:val="en-GB"/>
        </w:rPr>
        <w:fldChar w:fldCharType="separate"/>
      </w:r>
      <w:r w:rsidR="00062640" w:rsidRPr="00062640">
        <w:rPr>
          <w:noProof/>
          <w:lang w:val="en-GB"/>
        </w:rPr>
        <w:t>(ROTH and PORTER, 1964)</w:t>
      </w:r>
      <w:r w:rsidRPr="006D0877">
        <w:rPr>
          <w:lang w:val="en-GB"/>
        </w:rPr>
        <w:fldChar w:fldCharType="end"/>
      </w:r>
      <w:r w:rsidRPr="006D0877">
        <w:rPr>
          <w:lang w:val="en-GB"/>
        </w:rPr>
        <w:t>. The bristle was noted in several cell types, and was later identified as a lattice of a single highly conserved protein</w:t>
      </w:r>
      <w:r w:rsidR="00FE0F99">
        <w:rPr>
          <w:lang w:val="en-GB"/>
        </w:rPr>
        <w:t xml:space="preserve"> </w:t>
      </w:r>
      <w:r w:rsidRPr="006D0877">
        <w:rPr>
          <w:lang w:val="en-GB"/>
        </w:rPr>
        <w:fldChar w:fldCharType="begin" w:fldLock="1"/>
      </w:r>
      <w:r w:rsidR="008D0CD4">
        <w:rPr>
          <w:lang w:val="en-GB"/>
        </w:rPr>
        <w:instrText>ADDIN CSL_CITATION {"citationItems":[{"id":"ITEM-1","itemData":{"DOI":"10.1073/pnas.73.4.1255","ISSN":"0027-8424","author":[{"dropping-particle":"","family":"Pearse","given":"B. M.","non-dropping-particle":"","parse-names":false,"suffix":""}],"container-title":"Proceedings of the National Academy of Sciences","id":"ITEM-1","issue":"4","issued":{"date-parts":[["1976","4","1"]]},"page":"1255-1259","title":"Clathrin: a unique protein associated with intracellular transfer of membrane by coated vesicles.","type":"article-journal","volume":"73"},"uris":["http://www.mendeley.com/documents/?uuid=6debc4d9-0fdc-37bf-9435-b54ebb0c7e3e"]}],"mendeley":{"formattedCitation":"(Pearse, 1976)","plainTextFormattedCitation":"(Pearse, 1976)","previouslyFormattedCitation":"(Pearse, 1976)"},"properties":{"noteIndex":0},"schema":"https://github.com/citation-style-language/schema/raw/master/csl-citation.json"}</w:instrText>
      </w:r>
      <w:r w:rsidRPr="006D0877">
        <w:rPr>
          <w:lang w:val="en-GB"/>
        </w:rPr>
        <w:fldChar w:fldCharType="separate"/>
      </w:r>
      <w:r w:rsidR="00062640" w:rsidRPr="00062640">
        <w:rPr>
          <w:noProof/>
          <w:lang w:val="en-GB"/>
        </w:rPr>
        <w:t>(Pearse, 1976)</w:t>
      </w:r>
      <w:r w:rsidRPr="006D0877">
        <w:rPr>
          <w:lang w:val="en-GB"/>
        </w:rPr>
        <w:fldChar w:fldCharType="end"/>
      </w:r>
      <w:r w:rsidRPr="006D0877">
        <w:rPr>
          <w:lang w:val="en-GB"/>
        </w:rPr>
        <w:t xml:space="preserve">. This protein was named </w:t>
      </w:r>
      <w:proofErr w:type="spellStart"/>
      <w:r w:rsidRPr="006D0877">
        <w:rPr>
          <w:lang w:val="en-GB"/>
        </w:rPr>
        <w:t>Clathrin</w:t>
      </w:r>
      <w:proofErr w:type="spellEnd"/>
      <w:r w:rsidRPr="006D0877">
        <w:rPr>
          <w:lang w:val="en-GB"/>
        </w:rPr>
        <w:t xml:space="preserve">, derived from the </w:t>
      </w:r>
      <w:proofErr w:type="spellStart"/>
      <w:r w:rsidRPr="006D0877">
        <w:rPr>
          <w:lang w:val="en-GB"/>
        </w:rPr>
        <w:t>latin</w:t>
      </w:r>
      <w:proofErr w:type="spellEnd"/>
      <w:r w:rsidRPr="006D0877">
        <w:rPr>
          <w:lang w:val="en-GB"/>
        </w:rPr>
        <w:t xml:space="preserve"> word for lattice. </w:t>
      </w:r>
      <w:proofErr w:type="spellStart"/>
      <w:r w:rsidRPr="006D0877">
        <w:rPr>
          <w:lang w:val="en-GB"/>
        </w:rPr>
        <w:t>Clathrin</w:t>
      </w:r>
      <w:proofErr w:type="spellEnd"/>
      <w:r w:rsidRPr="006D0877">
        <w:rPr>
          <w:lang w:val="en-GB"/>
        </w:rPr>
        <w:t xml:space="preserve"> is formed of light and heavy chains incorporated into a triskelion</w:t>
      </w:r>
      <w:r w:rsidR="00FE0F99">
        <w:rPr>
          <w:lang w:val="en-GB"/>
        </w:rPr>
        <w:t xml:space="preserve"> </w:t>
      </w:r>
      <w:r w:rsidRPr="006D0877">
        <w:rPr>
          <w:lang w:val="en-GB"/>
        </w:rPr>
        <w:fldChar w:fldCharType="begin" w:fldLock="1"/>
      </w:r>
      <w:r w:rsidR="008D0CD4">
        <w:rPr>
          <w:lang w:val="en-GB"/>
        </w:rPr>
        <w:instrText>ADDIN CSL_CITATION {"citationItems":[{"id":"ITEM-1","itemData":{"DOI":"10.1038/289420a0","ISSN":"0028-0836","abstract":"Assembly units of clathrin coats","author":[{"dropping-particle":"","family":"Ungewickell","given":"Ernst","non-dropping-particle":"","parse-names":false,"suffix":""},{"dropping-particle":"","family":"Branton","given":"Daniel","non-dropping-particle":"","parse-names":false,"suffix":""}],"container-title":"Nature","id":"ITEM-1","issue":"5796","issued":{"date-parts":[["1981","1","29"]]},"page":"420-422","publisher":"Nature Publishing Group","title":"Assembly units of clathrin coats","type":"article-journal","volume":"289"},"uris":["http://www.mendeley.com/documents/?uuid=4e7b0a90-271b-311c-b637-81fa377dbdea"]}],"mendeley":{"formattedCitation":"(Ungewickell and Branton, 1981)","plainTextFormattedCitation":"(Ungewickell and Branton, 1981)","previouslyFormattedCitation":"(Ungewickell and Branton, 1981)"},"properties":{"noteIndex":0},"schema":"https://github.com/citation-style-language/schema/raw/master/csl-citation.json"}</w:instrText>
      </w:r>
      <w:r w:rsidRPr="006D0877">
        <w:rPr>
          <w:lang w:val="en-GB"/>
        </w:rPr>
        <w:fldChar w:fldCharType="separate"/>
      </w:r>
      <w:r w:rsidR="00062640" w:rsidRPr="00062640">
        <w:rPr>
          <w:noProof/>
          <w:lang w:val="en-GB"/>
        </w:rPr>
        <w:t>(Ungewickell and Branton, 1981)</w:t>
      </w:r>
      <w:r w:rsidRPr="006D0877">
        <w:rPr>
          <w:lang w:val="en-GB"/>
        </w:rPr>
        <w:fldChar w:fldCharType="end"/>
      </w:r>
      <w:r w:rsidRPr="006D0877">
        <w:rPr>
          <w:lang w:val="en-GB"/>
        </w:rPr>
        <w:t xml:space="preserve"> that assembles into closed hexagonal and pentagonal structures on the inner leaflet of the plasma membrane. </w:t>
      </w:r>
      <w:proofErr w:type="spellStart"/>
      <w:r w:rsidRPr="006D0877">
        <w:rPr>
          <w:lang w:val="en-GB"/>
        </w:rPr>
        <w:t>Clathrin</w:t>
      </w:r>
      <w:proofErr w:type="spellEnd"/>
      <w:r w:rsidRPr="006D0877">
        <w:rPr>
          <w:lang w:val="en-GB"/>
        </w:rPr>
        <w:t>-mediated endocytosis has, since four decades ago, been recognized has an ubiquitous mechanism of membrane uptake in cell types ranging from the frog presynaptic membrane</w:t>
      </w:r>
      <w:r w:rsidRPr="006D0877">
        <w:rPr>
          <w:lang w:val="en-GB"/>
        </w:rPr>
        <w:fldChar w:fldCharType="begin" w:fldLock="1"/>
      </w:r>
      <w:r w:rsidR="008D0CD4">
        <w:rPr>
          <w:lang w:val="en-GB"/>
        </w:rPr>
        <w:instrText>ADDIN CSL_CITATION {"citationItems":[{"id":"ITEM-1","itemData":{"ISSN":"0021-9525","PMID":"4348786","abstract":"When the nerves of isolated frog sartorius muscles were stimulated at 10 Hz, synaptic vesicles in the motor nerve terminals became transiently depleted. This depletion apparently resulted from a redistribution rather than disappearance of synaptic vesicle membrane, since the total amount of membrane comprising these nerve terminals remained constant during stimulation. At 1 min of stimulation, the 30% depletion in synaptic vesicle membrane was nearly balanced by an increase in plasma membrane, suggesting that vesicle membrane rapidly moved to the surface as it might if vesicles released their content of transmitter by exocytosis. After 15 min of stimulation, the 60% depletion of synaptic vesicle membrane was largely balanced by the appearance of numerous irregular membrane-walled cisternae inside the terminals, suggesting that vesicle membrane was retrieved from the surface as cisternae. When muscles were rested after 15 min of stimulation, cisternae disappeared and synaptic vesicles reappeared, suggesting that cisternae divided to form new synaptic vesicles so that the original vesicle membrane was now recycled into new synaptic vesicles. When muscles were soaked in horseradish peroxidase (HRP), this tracerfirst entered the cisternae which formed during stimulation and then entered a large proportion of the synaptic vesicles which reappeared during rest, strengthening the idea that synaptic vesicle membrane added to the surface was retrieved as cisternae which subsequently divided to form new vesicles. When muscles containing HRP in synaptic vesicles were washed to remove extracellular HRP and restimulated, HRP disappeared from vesicles without appearing in the new cisternae formed during the second stimulation, confirming that a one-way recycling of synaptic membrane, from the surface through cisternae to new vesicles, was occurring. Coated vesicles apparently represented the actual mechanism for retrieval of synaptic vesicle membrane from the plasma membrane, because during nerve stimulation they proliferated at regions of the nerve terminals covered by Schwann processes, took up peroxidase, and appeared in various stages of coalescence with cisternae. In contrast, synaptic vesicles did not appear to return directly from the surface to form cisternae, and cisternae themselves never appeared directly connected to the surface. Thus, during stimulation the intracellular compartments of this synapse change shape and take up extracellular protein in a man…","author":[{"dropping-particle":"","family":"Heuser","given":"J E","non-dropping-particle":"","parse-names":false,"suffix":""},{"dropping-particle":"","family":"Reese","given":"T S","non-dropping-particle":"","parse-names":false,"suffix":""}],"container-title":"The Journal of cell biology","id":"ITEM-1","issue":"2","issued":{"date-parts":[["1973","5"]]},"page":"315-44","title":"Evidence for recycling of synaptic vesicle membrane during transmitter release at the frog neuromuscular junction.","type":"article-journal","volume":"57"},"uris":["http://www.mendeley.com/documents/?uuid=6df25f6a-5ca1-3119-936b-0d38ee977e9e"]}],"mendeley":{"formattedCitation":"(Heuser and Reese, 1973)","plainTextFormattedCitation":"(Heuser and Reese, 1973)","previouslyFormattedCitation":"(Heuser and Reese, 1973)"},"properties":{"noteIndex":0},"schema":"https://github.com/citation-style-language/schema/raw/master/csl-citation.json"}</w:instrText>
      </w:r>
      <w:r w:rsidRPr="006D0877">
        <w:rPr>
          <w:lang w:val="en-GB"/>
        </w:rPr>
        <w:fldChar w:fldCharType="separate"/>
      </w:r>
      <w:r w:rsidR="00062640" w:rsidRPr="00062640">
        <w:rPr>
          <w:noProof/>
          <w:lang w:val="en-GB"/>
        </w:rPr>
        <w:t>(Heuser and Reese, 1973)</w:t>
      </w:r>
      <w:r w:rsidRPr="006D0877">
        <w:rPr>
          <w:lang w:val="en-GB"/>
        </w:rPr>
        <w:fldChar w:fldCharType="end"/>
      </w:r>
      <w:r w:rsidRPr="006D0877">
        <w:rPr>
          <w:lang w:val="en-GB"/>
        </w:rPr>
        <w:t xml:space="preserve"> to rat vas deferens</w:t>
      </w:r>
      <w:r w:rsidR="00FE0F99">
        <w:rPr>
          <w:lang w:val="en-GB"/>
        </w:rPr>
        <w:t xml:space="preserve"> </w:t>
      </w:r>
      <w:r w:rsidRPr="006D0877">
        <w:rPr>
          <w:lang w:val="en-GB"/>
        </w:rPr>
        <w:fldChar w:fldCharType="begin" w:fldLock="1"/>
      </w:r>
      <w:r w:rsidR="008D0CD4">
        <w:rPr>
          <w:lang w:val="en-GB"/>
        </w:rPr>
        <w:instrText>ADDIN CSL_CITATION {"citationItems":[{"id":"ITEM-1","itemData":{"DOI":"10.1083/JCB.35.2.357","ISSN":"0021-9525","PMID":"6055991","abstract":"The role of coated vesicles during the absorption of horseradish peroxidase was investigated in the epithelium of the rat vas deferens by electron microscopy and cytochemistry. Peroxidase was introduced into the vas lumen in vivo. Tissue was excised at selected intervals, fixed in formaldehyde-glutaraldehyde, sectioned without freezing, incubated in Karnovsky's medium, postfixed in OsO(4), and processed for electron microscopy. Some controls and peroxidase-perfused specimens were incubated with TPP,(1) GP, and CMP. Attention was focused on the Golgi complex, apical multivesicular bodies, and two populations of coated vesicles; large (&gt; 1000 A) ones concentrated in the apical cytoplasm and small (&lt;750 A) ones found primarily in the Golgi region. 10 min after peroxidase injection, the tracer is found adhering to the surface plasmalemma, concentrated in bristle-coated invaginations, and within large coated vesicles. After 20-45 min, it is present in large smooth vesicles, apical multivesicular bodies, and dense bodies. Peroxidase is not seen in small coated vesicles at any interval. Counts of small coated vesicles reveal that during peroxidase absorption they first increase in number in the Golgi region and later, in the apical cytoplasm. In both control and peroxidase-perfused specimens incubated with TPP, reaction product is seen in several Golgi cisternae and in small coated vesicles in the Golgi region. With GP, reaction product is seen in one to two Golgi cisternae, multivesicular bodies, dense bodies, and small coated vesicles present in the Golgi region or near multivesicular bodies. The results demonstrate that (a) this epithelium functions in the absorption of protein from the duct lumen, (b) large coated vesicles serve as heterophagosomes to transport absorbed protein to lysosomes, and (c) some small coated vesicles serve as primary lysosomes to transport hydrolytic enzymes from the Golgi complex to multivesicular bodies.","author":[{"dropping-particle":"","family":"Friend","given":"D S","non-dropping-particle":"","parse-names":false,"suffix":""},{"dropping-particle":"","family":"Farquhar","given":"M G","non-dropping-particle":"","parse-names":false,"suffix":""}],"container-title":"The Journal of cell biology","id":"ITEM-1","issue":"2","issued":{"date-parts":[["1967","11","1"]]},"page":"357-76","publisher":"Rockefeller University Press","title":"Functions of coated vesicles during protein absorption in the rat vas deferens.","type":"article-journal","volume":"35"},"uris":["http://www.mendeley.com/documents/?uuid=317d595f-5cc7-301a-ae02-5d9cf7a25342"]}],"mendeley":{"formattedCitation":"(Friend and Farquhar, 1967)","plainTextFormattedCitation":"(Friend and Farquhar, 1967)","previouslyFormattedCitation":"(Friend and Farquhar, 1967)"},"properties":{"noteIndex":0},"schema":"https://github.com/citation-style-language/schema/raw/master/csl-citation.json"}</w:instrText>
      </w:r>
      <w:r w:rsidRPr="006D0877">
        <w:rPr>
          <w:lang w:val="en-GB"/>
        </w:rPr>
        <w:fldChar w:fldCharType="separate"/>
      </w:r>
      <w:r w:rsidR="00062640" w:rsidRPr="00062640">
        <w:rPr>
          <w:noProof/>
          <w:lang w:val="en-GB"/>
        </w:rPr>
        <w:t>(Friend and Farquhar, 1967)</w:t>
      </w:r>
      <w:r w:rsidRPr="006D0877">
        <w:rPr>
          <w:lang w:val="en-GB"/>
        </w:rPr>
        <w:fldChar w:fldCharType="end"/>
      </w:r>
      <w:r w:rsidRPr="006D0877">
        <w:rPr>
          <w:lang w:val="en-GB"/>
        </w:rPr>
        <w:t xml:space="preserve">. </w:t>
      </w:r>
      <w:proofErr w:type="spellStart"/>
      <w:r w:rsidRPr="006D0877">
        <w:rPr>
          <w:lang w:val="en-GB"/>
        </w:rPr>
        <w:t>Clathrin</w:t>
      </w:r>
      <w:proofErr w:type="spellEnd"/>
      <w:r w:rsidRPr="006D0877">
        <w:rPr>
          <w:lang w:val="en-GB"/>
        </w:rPr>
        <w:t xml:space="preserve"> has also been observed localizing to the trans-</w:t>
      </w:r>
      <w:proofErr w:type="spellStart"/>
      <w:r w:rsidRPr="006D0877">
        <w:rPr>
          <w:lang w:val="en-GB"/>
        </w:rPr>
        <w:t>golgi</w:t>
      </w:r>
      <w:proofErr w:type="spellEnd"/>
      <w:r w:rsidRPr="006D0877">
        <w:rPr>
          <w:lang w:val="en-GB"/>
        </w:rPr>
        <w:t xml:space="preserve"> network (TGN)</w:t>
      </w:r>
      <w:r w:rsidR="00FE0F99">
        <w:rPr>
          <w:lang w:val="en-GB"/>
        </w:rPr>
        <w:t xml:space="preserve">: </w:t>
      </w:r>
      <w:r w:rsidRPr="006D0877">
        <w:rPr>
          <w:lang w:val="en-GB"/>
        </w:rPr>
        <w:lastRenderedPageBreak/>
        <w:t xml:space="preserve">these </w:t>
      </w:r>
      <w:proofErr w:type="spellStart"/>
      <w:r w:rsidRPr="006D0877">
        <w:rPr>
          <w:lang w:val="en-GB"/>
        </w:rPr>
        <w:t>clathrin</w:t>
      </w:r>
      <w:proofErr w:type="spellEnd"/>
      <w:r w:rsidRPr="006D0877">
        <w:rPr>
          <w:lang w:val="en-GB"/>
        </w:rPr>
        <w:t>-coated vesicles mediate traffic from the TGN to the endosome. Specification of vesicle cargo and targeting to different cellular</w:t>
      </w:r>
      <w:commentRangeStart w:id="4"/>
      <w:r w:rsidRPr="006D0877">
        <w:rPr>
          <w:lang w:val="en-GB"/>
        </w:rPr>
        <w:t xml:space="preserve"> </w:t>
      </w:r>
      <w:commentRangeEnd w:id="4"/>
      <w:r w:rsidRPr="006D0877">
        <w:rPr>
          <w:rStyle w:val="CommentReference"/>
          <w:sz w:val="24"/>
          <w:szCs w:val="24"/>
          <w:lang w:val="en-GB"/>
        </w:rPr>
        <w:commentReference w:id="4"/>
      </w:r>
      <w:r w:rsidRPr="006D0877">
        <w:rPr>
          <w:lang w:val="en-GB"/>
        </w:rPr>
        <w:t xml:space="preserve">compartments is achieved by </w:t>
      </w:r>
      <w:proofErr w:type="spellStart"/>
      <w:r w:rsidRPr="006D0877">
        <w:rPr>
          <w:lang w:val="en-GB"/>
        </w:rPr>
        <w:t>Clathrin</w:t>
      </w:r>
      <w:proofErr w:type="spellEnd"/>
      <w:r w:rsidRPr="006D0877">
        <w:rPr>
          <w:lang w:val="en-GB"/>
        </w:rPr>
        <w:t xml:space="preserve"> interaction with specialized adaptor proteins like the adaptor protein </w:t>
      </w:r>
      <w:proofErr w:type="spellStart"/>
      <w:r w:rsidRPr="006D0877">
        <w:rPr>
          <w:lang w:val="en-GB"/>
        </w:rPr>
        <w:t>complexs</w:t>
      </w:r>
      <w:proofErr w:type="spellEnd"/>
      <w:r w:rsidRPr="006D0877">
        <w:rPr>
          <w:lang w:val="en-GB"/>
        </w:rPr>
        <w:t xml:space="preserve"> (AP), which specify Golgi-to-early endosome traffic, while Golgi-localized gamma-</w:t>
      </w:r>
      <w:proofErr w:type="spellStart"/>
      <w:r w:rsidRPr="006D0877">
        <w:rPr>
          <w:lang w:val="en-GB"/>
        </w:rPr>
        <w:t>adaptin</w:t>
      </w:r>
      <w:proofErr w:type="spellEnd"/>
      <w:r w:rsidRPr="006D0877">
        <w:rPr>
          <w:lang w:val="en-GB"/>
        </w:rPr>
        <w:t xml:space="preserve"> (GGA) complexes specify Golgi-to-late endosome traffic</w:t>
      </w:r>
      <w:r w:rsidR="00FE0F99">
        <w:rPr>
          <w:lang w:val="en-GB"/>
        </w:rPr>
        <w:t xml:space="preserve"> </w:t>
      </w:r>
      <w:r w:rsidRPr="006D0877">
        <w:rPr>
          <w:lang w:val="en-GB"/>
        </w:rPr>
        <w:fldChar w:fldCharType="begin" w:fldLock="1"/>
      </w:r>
      <w:r w:rsidR="008D0CD4">
        <w:rPr>
          <w:lang w:val="en-GB"/>
        </w:rPr>
        <w:instrText>ADDIN CSL_CITATION {"citationItems":[{"id":"ITEM-1","itemData":{"DOI":"10.2741/4149","ISSN":"1093-9946","author":[{"dropping-particle":"","family":"Payne","given":"Gregory","non-dropping-particle":"","parse-names":false,"suffix":""}],"container-title":"Frontiers in Bioscience","id":"ITEM-1","issue":"3","issued":{"date-parts":[["2013"]]},"page":"862","title":"Clathrin, adaptors and disease: Insights from the yeast Saccharomyces cerevisiae","type":"article-journal","volume":"18"},"uris":["http://www.mendeley.com/documents/?uuid=4faece82-190c-312d-86fa-5cfce24350ec"]}],"mendeley":{"formattedCitation":"(Payne, 2013)","plainTextFormattedCitation":"(Payne, 2013)","previouslyFormattedCitation":"(Payne, 2013)"},"properties":{"noteIndex":0},"schema":"https://github.com/citation-style-language/schema/raw/master/csl-citation.json"}</w:instrText>
      </w:r>
      <w:r w:rsidRPr="006D0877">
        <w:rPr>
          <w:lang w:val="en-GB"/>
        </w:rPr>
        <w:fldChar w:fldCharType="separate"/>
      </w:r>
      <w:r w:rsidR="00062640" w:rsidRPr="00062640">
        <w:rPr>
          <w:noProof/>
          <w:lang w:val="en-GB"/>
        </w:rPr>
        <w:t>(Payne, 2013)</w:t>
      </w:r>
      <w:r w:rsidRPr="006D0877">
        <w:rPr>
          <w:lang w:val="en-GB"/>
        </w:rPr>
        <w:fldChar w:fldCharType="end"/>
      </w:r>
      <w:r w:rsidRPr="006D0877">
        <w:rPr>
          <w:lang w:val="en-GB"/>
        </w:rPr>
        <w:t xml:space="preserve">. </w:t>
      </w:r>
    </w:p>
    <w:p w14:paraId="2431F9F0" w14:textId="77777777" w:rsidR="004971B1" w:rsidRPr="006D0877" w:rsidRDefault="004971B1" w:rsidP="004971B1">
      <w:pPr>
        <w:widowControl w:val="0"/>
        <w:autoSpaceDE w:val="0"/>
        <w:autoSpaceDN w:val="0"/>
        <w:adjustRightInd w:val="0"/>
        <w:spacing w:line="360" w:lineRule="auto"/>
        <w:rPr>
          <w:lang w:val="en-GB"/>
        </w:rPr>
      </w:pPr>
    </w:p>
    <w:p w14:paraId="2C4E3EE9" w14:textId="77777777" w:rsidR="004971B1" w:rsidRPr="006D0877" w:rsidRDefault="004971B1" w:rsidP="004971B1">
      <w:pPr>
        <w:widowControl w:val="0"/>
        <w:autoSpaceDE w:val="0"/>
        <w:autoSpaceDN w:val="0"/>
        <w:adjustRightInd w:val="0"/>
        <w:spacing w:line="360" w:lineRule="auto"/>
        <w:rPr>
          <w:lang w:val="en-GB"/>
        </w:rPr>
      </w:pPr>
      <w:r w:rsidRPr="006D0877">
        <w:rPr>
          <w:noProof/>
          <w:lang w:val="en-GB" w:eastAsia="en-GB"/>
        </w:rPr>
        <w:drawing>
          <wp:inline distT="0" distB="0" distL="0" distR="0" wp14:anchorId="0B6FA73E" wp14:editId="556FA51A">
            <wp:extent cx="6180455" cy="3081655"/>
            <wp:effectExtent l="0" t="0" r="0" b="0"/>
            <wp:docPr id="14" name="Picture 14" descr="../../figures/fig2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fig2_screenshot.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80455" cy="3081655"/>
                    </a:xfrm>
                    <a:prstGeom prst="rect">
                      <a:avLst/>
                    </a:prstGeom>
                    <a:noFill/>
                    <a:ln>
                      <a:noFill/>
                    </a:ln>
                  </pic:spPr>
                </pic:pic>
              </a:graphicData>
            </a:graphic>
          </wp:inline>
        </w:drawing>
      </w:r>
    </w:p>
    <w:p w14:paraId="50D03880" w14:textId="77777777" w:rsidR="004971B1" w:rsidRPr="006D0877" w:rsidRDefault="004971B1" w:rsidP="004971B1">
      <w:pPr>
        <w:widowControl w:val="0"/>
        <w:autoSpaceDE w:val="0"/>
        <w:autoSpaceDN w:val="0"/>
        <w:adjustRightInd w:val="0"/>
        <w:spacing w:line="360" w:lineRule="auto"/>
        <w:rPr>
          <w:lang w:val="en-GB"/>
        </w:rPr>
      </w:pPr>
    </w:p>
    <w:p w14:paraId="5F1467C1" w14:textId="77777777" w:rsidR="004971B1" w:rsidRPr="006D0877" w:rsidRDefault="004971B1" w:rsidP="004971B1">
      <w:pPr>
        <w:spacing w:line="360" w:lineRule="auto"/>
        <w:outlineLvl w:val="0"/>
        <w:rPr>
          <w:rFonts w:eastAsia="Times New Roman" w:cs="Times New Roman"/>
          <w:b/>
          <w:lang w:val="en-GB" w:eastAsia="en-GB"/>
        </w:rPr>
      </w:pPr>
      <w:r w:rsidRPr="006D0877">
        <w:rPr>
          <w:b/>
          <w:lang w:val="en-GB"/>
        </w:rPr>
        <w:tab/>
        <w:t>Fig2: Pathways of entry into cells.</w:t>
      </w:r>
    </w:p>
    <w:p w14:paraId="2CDD4E7A" w14:textId="77777777" w:rsidR="004971B1" w:rsidRPr="006D0877" w:rsidRDefault="004971B1" w:rsidP="004971B1">
      <w:pPr>
        <w:spacing w:line="360" w:lineRule="auto"/>
        <w:rPr>
          <w:b/>
          <w:lang w:val="en-GB"/>
        </w:rPr>
      </w:pPr>
    </w:p>
    <w:p w14:paraId="41185F5C" w14:textId="77777777" w:rsidR="004971B1" w:rsidRPr="006D0877" w:rsidRDefault="004971B1" w:rsidP="004971B1">
      <w:pPr>
        <w:spacing w:line="360" w:lineRule="auto"/>
        <w:rPr>
          <w:b/>
          <w:lang w:val="en-GB"/>
        </w:rPr>
      </w:pPr>
    </w:p>
    <w:p w14:paraId="5F0F195F" w14:textId="77777777" w:rsidR="004971B1" w:rsidRPr="006D0877" w:rsidRDefault="004971B1" w:rsidP="004971B1">
      <w:pPr>
        <w:spacing w:line="360" w:lineRule="auto"/>
        <w:outlineLvl w:val="0"/>
        <w:rPr>
          <w:b/>
          <w:lang w:val="en-GB"/>
        </w:rPr>
      </w:pPr>
      <w:r w:rsidRPr="006D0877">
        <w:rPr>
          <w:b/>
          <w:lang w:val="en-GB"/>
        </w:rPr>
        <w:t>CME in mammalian and yeast cells</w:t>
      </w:r>
    </w:p>
    <w:p w14:paraId="614D4041" w14:textId="77777777" w:rsidR="004971B1" w:rsidRPr="006D0877" w:rsidRDefault="004971B1" w:rsidP="004971B1">
      <w:pPr>
        <w:spacing w:line="360" w:lineRule="auto"/>
        <w:rPr>
          <w:lang w:val="en-GB"/>
        </w:rPr>
      </w:pPr>
    </w:p>
    <w:p w14:paraId="6BA6E948" w14:textId="77777777" w:rsidR="004971B1" w:rsidRPr="006D0877" w:rsidRDefault="004971B1" w:rsidP="004971B1">
      <w:pPr>
        <w:spacing w:line="360" w:lineRule="auto"/>
        <w:outlineLvl w:val="0"/>
        <w:rPr>
          <w:b/>
          <w:lang w:val="en-GB"/>
        </w:rPr>
      </w:pPr>
      <w:proofErr w:type="spellStart"/>
      <w:r w:rsidRPr="006D0877">
        <w:rPr>
          <w:b/>
          <w:lang w:val="en-GB"/>
        </w:rPr>
        <w:t>Clathrin</w:t>
      </w:r>
      <w:proofErr w:type="spellEnd"/>
      <w:r w:rsidRPr="006D0877">
        <w:rPr>
          <w:b/>
          <w:lang w:val="en-GB"/>
        </w:rPr>
        <w:t xml:space="preserve"> is required for mammalian CME</w:t>
      </w:r>
    </w:p>
    <w:p w14:paraId="7D507008" w14:textId="60C1D042" w:rsidR="004971B1" w:rsidRPr="006D0877" w:rsidRDefault="004971B1" w:rsidP="004971B1">
      <w:pPr>
        <w:widowControl w:val="0"/>
        <w:autoSpaceDE w:val="0"/>
        <w:autoSpaceDN w:val="0"/>
        <w:adjustRightInd w:val="0"/>
        <w:spacing w:line="360" w:lineRule="auto"/>
        <w:rPr>
          <w:lang w:val="en-GB"/>
        </w:rPr>
      </w:pPr>
      <w:r w:rsidRPr="006D0877">
        <w:rPr>
          <w:lang w:val="en-GB"/>
        </w:rPr>
        <w:t xml:space="preserve">That the </w:t>
      </w:r>
      <w:proofErr w:type="spellStart"/>
      <w:r w:rsidRPr="006D0877">
        <w:rPr>
          <w:lang w:val="en-GB"/>
        </w:rPr>
        <w:t>clathrin</w:t>
      </w:r>
      <w:proofErr w:type="spellEnd"/>
      <w:r w:rsidRPr="006D0877">
        <w:rPr>
          <w:lang w:val="en-GB"/>
        </w:rPr>
        <w:t xml:space="preserve"> lattice is responsible for </w:t>
      </w:r>
      <w:r w:rsidR="00E8370A" w:rsidRPr="006D0877">
        <w:rPr>
          <w:lang w:val="en-GB"/>
        </w:rPr>
        <w:t>remodelling</w:t>
      </w:r>
      <w:r w:rsidRPr="006D0877">
        <w:rPr>
          <w:lang w:val="en-GB"/>
        </w:rPr>
        <w:t xml:space="preserve"> the plasma membrane and selecting cargo was speculated in the first papers that noted the “bristly” coat</w:t>
      </w:r>
      <w:r w:rsidR="00E8370A">
        <w:rPr>
          <w:lang w:val="en-GB"/>
        </w:rPr>
        <w:t xml:space="preserve"> </w:t>
      </w:r>
      <w:r w:rsidRPr="006D0877">
        <w:rPr>
          <w:lang w:val="en-GB"/>
        </w:rPr>
        <w:fldChar w:fldCharType="begin" w:fldLock="1"/>
      </w:r>
      <w:r w:rsidR="008D0CD4">
        <w:rPr>
          <w:lang w:val="en-GB"/>
        </w:rPr>
        <w:instrText>ADDIN CSL_CITATION {"citationItems":[{"id":"ITEM-1","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1","issued":{"date-parts":[["1964","2"]]},"page":"313-32","title":"YOLK PROTEIN UPTAKE IN THE OOCYTE OF THE MOSQUITO AEDES AEGYPTI. L.","type":"article-journal","volume":"20"},"uris":["http://www.mendeley.com/documents/?uuid=3b9678fe-d7d5-3aa3-8cf4-46be2c45909d"]},{"id":"ITEM-2","itemData":{"DOI":"10.1083/JCB.42.1.202","ISSN":"0021-9525","PMID":"4182372","abstract":"Five points are discussed regarding the vesicular structure isolated by fractionation techniques from the brain and liver of the guinea pig. 1. One type of vesicle, fixed by OsO(4) and shown in thin sections, is identified with the coated vesicle that has been observed in many varieties of tissues. 2. The vesicle contained in a spherical polygonal \"basketwork\" shown by the negative-staining techniques is identical with the coated vesicle shown in sections. 3. Despite minute observation of this basketwork we could not confirm the existence of \"hairlike projections\" extending from the convex cytoplasmic surface of the vesicle. We are inclined to believe, therefore, that the hairlike projections are actually the superimposed visual images of the regular hexagons and pentagons of the network composing the basketwork. 4. We repeat the hypothesis originally advanced by Roth and Porter (1) that the \"coating\" of the coated vesicle plays a role in the mechanism of the infolding and fission of the membrane; we suggest that these events are caused by the transformation of the regular hexagons (of the coating) into regular pentagons. 5. Finally, we make a suggestion as to the nature of those vesicles which have on their surface subparticles which look like \"elementary particles (2).\"","author":[{"dropping-particle":"","family":"Kanaseki","given":"T","non-dropping-particle":"","parse-names":false,"suffix":""},{"dropping-particle":"","family":"Kadota","given":"K","non-dropping-particle":"","parse-names":false,"suffix":""}],"container-title":"The Journal of cell biology","id":"ITEM-2","issue":"1","issued":{"date-parts":[["1969","7","1"]]},"page":"202-20","publisher":"Rockefeller University Press","title":"The \"vesicle in a basket\". A morphological study of the coated vesicle isolated from the nerve endings of the guinea pig brain, with special reference to the mechanism of membrane movements.","type":"article-journal","volume":"42"},"uris":["http://www.mendeley.com/documents/?uuid=6c0cf105-3a9e-32a5-9662-fa807d79feb2"]}],"mendeley":{"formattedCitation":"(ROTH and PORTER, 1964; Kanaseki and Kadota, 1969)","plainTextFormattedCitation":"(ROTH and PORTER, 1964; Kanaseki and Kadota, 1969)","previouslyFormattedCitation":"(ROTH and PORTER, 1964; Kanaseki and Kadota, 1969)"},"properties":{"noteIndex":0},"schema":"https://github.com/citation-style-language/schema/raw/master/csl-citation.json"}</w:instrText>
      </w:r>
      <w:r w:rsidRPr="006D0877">
        <w:rPr>
          <w:lang w:val="en-GB"/>
        </w:rPr>
        <w:fldChar w:fldCharType="separate"/>
      </w:r>
      <w:r w:rsidR="00062640" w:rsidRPr="00062640">
        <w:rPr>
          <w:noProof/>
          <w:lang w:val="en-GB"/>
        </w:rPr>
        <w:t>(ROTH and PORTER, 1964; Kanaseki and Kadota, 1969)</w:t>
      </w:r>
      <w:r w:rsidRPr="006D0877">
        <w:rPr>
          <w:lang w:val="en-GB"/>
        </w:rPr>
        <w:fldChar w:fldCharType="end"/>
      </w:r>
      <w:r w:rsidRPr="006D0877">
        <w:rPr>
          <w:lang w:val="en-GB"/>
        </w:rPr>
        <w:t xml:space="preserve">.  In multicellular organisms like </w:t>
      </w:r>
      <w:r w:rsidRPr="006D0877">
        <w:rPr>
          <w:i/>
          <w:lang w:val="en-GB"/>
        </w:rPr>
        <w:t>C</w:t>
      </w:r>
      <w:r w:rsidR="00322694">
        <w:rPr>
          <w:i/>
          <w:lang w:val="en-GB"/>
        </w:rPr>
        <w:t>aenorhabditis</w:t>
      </w:r>
      <w:r w:rsidR="00E8370A">
        <w:rPr>
          <w:i/>
          <w:lang w:val="en-GB"/>
        </w:rPr>
        <w:t xml:space="preserve"> </w:t>
      </w:r>
      <w:proofErr w:type="spellStart"/>
      <w:r w:rsidRPr="006D0877">
        <w:rPr>
          <w:i/>
          <w:lang w:val="en-GB"/>
        </w:rPr>
        <w:t>elegans</w:t>
      </w:r>
      <w:proofErr w:type="spellEnd"/>
      <w:r w:rsidRPr="006D0877">
        <w:rPr>
          <w:lang w:val="en-GB"/>
        </w:rPr>
        <w:t xml:space="preserve">, </w:t>
      </w:r>
      <w:proofErr w:type="spellStart"/>
      <w:r w:rsidRPr="006D0877">
        <w:rPr>
          <w:lang w:val="en-GB"/>
        </w:rPr>
        <w:t>clathrin</w:t>
      </w:r>
      <w:proofErr w:type="spellEnd"/>
      <w:r w:rsidRPr="006D0877">
        <w:rPr>
          <w:lang w:val="en-GB"/>
        </w:rPr>
        <w:t xml:space="preserve"> depleted by RNAi results in decreased endocytic uptake in oocytes and dead progeny</w:t>
      </w:r>
      <w:r w:rsidR="00E8370A">
        <w:rPr>
          <w:lang w:val="en-GB"/>
        </w:rPr>
        <w:t xml:space="preserve"> </w:t>
      </w:r>
      <w:r w:rsidRPr="006D0877">
        <w:rPr>
          <w:lang w:val="en-GB"/>
        </w:rPr>
        <w:fldChar w:fldCharType="begin" w:fldLock="1"/>
      </w:r>
      <w:r w:rsidR="008D0CD4">
        <w:rPr>
          <w:lang w:val="en-GB"/>
        </w:rPr>
        <w:instrText>ADDIN CSL_CITATION {"citationItems":[{"id":"ITEM-1","itemData":{"ISSN":"1059-1524","PMID":"10588660","abstract":"The Caenorhabditis elegans oocyte is a highly amenable system for forward and reverse genetic analysis of receptor-mediated endocytosis. We describe the use of transgenic strains expressing a vitellogenin::green fluorescent protein (YP170::GFP) fusion to monitor yolk endocytosis by the C. elegans oocyte in vivo. This YP170::GFP reporter was used to assay the functions of C. elegans predicted proteins homologous to vertebrate endocytosis factors using RNA-mediated interference. We show that the basic components and pathways of endocytic trafficking are conserved between C. elegans and vertebrates, and that this system can be used to test the endocytic functions of any new gene. We also used the YP170::GFP assay to identify rme (receptor-mediated endocytosis) mutants. We describe a new member of the low-density lipoprotein receptor superfamily, RME-2, identified in our screens for endocytosis defective mutants. We show that RME-2 is the C. elegans yolk receptor.","author":[{"dropping-particle":"","family":"Grant","given":"B","non-dropping-particle":"","parse-names":false,"suffix":""},{"dropping-particle":"","family":"Hirsh","given":"D","non-dropping-particle":"","parse-names":false,"suffix":""}],"container-title":"Molecular biology of the cell","id":"ITEM-1","issue":"12","issued":{"date-parts":[["1999","12"]]},"page":"4311-26","title":"Receptor-mediated endocytosis in the Caenorhabditis elegans oocyte.","type":"article-journal","volume":"10"},"uris":["http://www.mendeley.com/documents/?uuid=55c1b15c-c673-30f4-aebe-5760d2402fd1"]}],"mendeley":{"formattedCitation":"(Grant and Hirsh, 1999)","plainTextFormattedCitation":"(Grant and Hirsh, 1999)","previouslyFormattedCitation":"(Grant and Hirsh, 1999)"},"properties":{"noteIndex":0},"schema":"https://github.com/citation-style-language/schema/raw/master/csl-citation.json"}</w:instrText>
      </w:r>
      <w:r w:rsidRPr="006D0877">
        <w:rPr>
          <w:lang w:val="en-GB"/>
        </w:rPr>
        <w:fldChar w:fldCharType="separate"/>
      </w:r>
      <w:r w:rsidR="00062640" w:rsidRPr="00062640">
        <w:rPr>
          <w:noProof/>
          <w:lang w:val="en-GB"/>
        </w:rPr>
        <w:t>(Grant and Hirsh, 1999)</w:t>
      </w:r>
      <w:r w:rsidRPr="006D0877">
        <w:rPr>
          <w:lang w:val="en-GB"/>
        </w:rPr>
        <w:fldChar w:fldCharType="end"/>
      </w:r>
      <w:r w:rsidR="00E8370A">
        <w:rPr>
          <w:lang w:val="en-GB"/>
        </w:rPr>
        <w:t>. I</w:t>
      </w:r>
      <w:r w:rsidRPr="006D0877">
        <w:rPr>
          <w:lang w:val="en-GB"/>
        </w:rPr>
        <w:t xml:space="preserve">n </w:t>
      </w:r>
      <w:r w:rsidRPr="006D0877">
        <w:rPr>
          <w:i/>
          <w:lang w:val="en-GB"/>
        </w:rPr>
        <w:t>D</w:t>
      </w:r>
      <w:r w:rsidR="003C715E">
        <w:rPr>
          <w:i/>
          <w:lang w:val="en-GB"/>
        </w:rPr>
        <w:t>rosophila</w:t>
      </w:r>
      <w:r w:rsidR="00E8370A">
        <w:rPr>
          <w:i/>
          <w:lang w:val="en-GB"/>
        </w:rPr>
        <w:t xml:space="preserve"> </w:t>
      </w:r>
      <w:r w:rsidRPr="006D0877">
        <w:rPr>
          <w:i/>
          <w:lang w:val="en-GB"/>
        </w:rPr>
        <w:t>melanogaster</w:t>
      </w:r>
      <w:r w:rsidRPr="006D0877">
        <w:rPr>
          <w:lang w:val="en-GB"/>
        </w:rPr>
        <w:t xml:space="preserve">, deletion of </w:t>
      </w:r>
      <w:proofErr w:type="spellStart"/>
      <w:r w:rsidRPr="006D0877">
        <w:rPr>
          <w:lang w:val="en-GB"/>
        </w:rPr>
        <w:t>clathrin</w:t>
      </w:r>
      <w:proofErr w:type="spellEnd"/>
      <w:r w:rsidRPr="006D0877">
        <w:rPr>
          <w:lang w:val="en-GB"/>
        </w:rPr>
        <w:t xml:space="preserve"> heavy chain results in embryonic lethality</w:t>
      </w:r>
      <w:r w:rsidR="00E8370A">
        <w:rPr>
          <w:lang w:val="en-GB"/>
        </w:rPr>
        <w:t xml:space="preserve"> </w:t>
      </w:r>
      <w:r w:rsidRPr="006D0877">
        <w:rPr>
          <w:lang w:val="en-GB"/>
        </w:rPr>
        <w:fldChar w:fldCharType="begin" w:fldLock="1"/>
      </w:r>
      <w:r w:rsidR="008D0CD4">
        <w:rPr>
          <w:lang w:val="en-GB"/>
        </w:rPr>
        <w:instrText>ADDIN CSL_CITATION {"citationItems":[{"id":"ITEM-1","itemData":{"ISSN":"0016-6731","PMID":"8375651","abstract":"The clathrin heavy chain (HC) is the major structural polypeptide of the cytoplasmic surface lattice of clathrin-coated pits and vesicles. As a genetic approach to understanding the role of clathrin in cellular morphogenesis and developmental signal transduction, a clathrin heavy chain (Chc) gene of Drosophila melanogaster has been identified by a combination of molecular and classical genetic approaches. Using degenerate primers based on mammalian and yeast clathrin HC sequences, a small fragment of the HC gene was amplified from genomic Drosophila DNA by the polymerase chain reaction. Genomic and cDNA clones from phage libraries were isolated and analyzed using this fragment as a probe. The amino acid sequence of the Drosophila clathrin HC deduced from cDNA sequences is 80%, 57% and 49% identical, respectively, with the mammalian, Dictyostelium and yeast HCs. Hybridization in situ to larval polytene chromosomes revealed a single Chc locus at position 13F2 on the X chromosome. A 13-kb genomic Drosophila fragment including the Chc transcription unit was reintroduced into the Drosophila genome via P element-mediated germline transformation. This DNA complemented a group of EMS-induced lethal mutations mapping to the same region of the X chromosome, thus identifying the Chc complementation group. Mutant individuals homozygous or hemizygous for the Chc1, Chc2 or Chc3 alleles developed to a late stage of embryogenesis, but failed to hatch to the first larval stage. A fourth allele, Chc4, exhibited polyphasic lethality, with a significant number of homozygous and hemizygous offspring surviving to adulthood. Germline clonal analysis of Chc mutant alleles indicated that the three tight lethal alleles were autonomous cell-lethal mutations in the female germline. In contrast, Chc4 germline clones were viable at a rate comparable to wild type, giving rise to viable adult progeny. However, hemizygous Chc4 males were invariably sterile. The sterility was efficiently rescued by an autosomal copy of the wild-type Chc gene reintroduced on a P element. These findings suggest a specialized role for clathrin in spermatogenesis.","author":[{"dropping-particle":"","family":"Bazinet","given":"C","non-dropping-particle":"","parse-names":false,"suffix":""},{"dropping-particle":"","family":"Katzen","given":"A L","non-dropping-particle":"","parse-names":false,"suffix":""},{"dropping-particle":"","family":"Morgan","given":"M","non-dropping-particle":"","parse-names":false,"suffix":""},{"dropping-particle":"","family":"Mahowald","given":"A P","non-dropping-particle":"","parse-names":false,"suffix":""},{"dropping-particle":"","family":"Lemmon","given":"S K","non-dropping-particle":"","parse-names":false,"suffix":""}],"container-title":"Genetics","id":"ITEM-1","issue":"4","issued":{"date-parts":[["1993","8"]]},"page":"1119-34","title":"The Drosophila clathrin heavy chain gene: clathrin function is essential in a multicellular organism.","type":"article-journal","volume":"134"},"uris":["http://www.mendeley.com/documents/?uuid=0a874eee-171c-31b6-ad3c-a944489fd115"]}],"mendeley":{"formattedCitation":"(Bazinet &lt;i&gt;et al.&lt;/i&gt;, 1993)","plainTextFormattedCitation":"(Bazinet et al., 1993)","previouslyFormattedCitation":"(Bazinet &lt;i&gt;et al.&lt;/i&gt;, 1993)"},"properties":{"noteIndex":0},"schema":"https://github.com/citation-style-language/schema/raw/master/csl-citation.json"}</w:instrText>
      </w:r>
      <w:r w:rsidRPr="006D0877">
        <w:rPr>
          <w:lang w:val="en-GB"/>
        </w:rPr>
        <w:fldChar w:fldCharType="separate"/>
      </w:r>
      <w:r w:rsidR="00062640" w:rsidRPr="00062640">
        <w:rPr>
          <w:noProof/>
          <w:lang w:val="en-GB"/>
        </w:rPr>
        <w:t xml:space="preserve">(Bazinet </w:t>
      </w:r>
      <w:r w:rsidR="00062640" w:rsidRPr="00062640">
        <w:rPr>
          <w:i/>
          <w:noProof/>
          <w:lang w:val="en-GB"/>
        </w:rPr>
        <w:t>et al.</w:t>
      </w:r>
      <w:r w:rsidR="00062640" w:rsidRPr="00062640">
        <w:rPr>
          <w:noProof/>
          <w:lang w:val="en-GB"/>
        </w:rPr>
        <w:t>, 1993)</w:t>
      </w:r>
      <w:r w:rsidRPr="006D0877">
        <w:rPr>
          <w:lang w:val="en-GB"/>
        </w:rPr>
        <w:fldChar w:fldCharType="end"/>
      </w:r>
      <w:r w:rsidR="00E8370A">
        <w:rPr>
          <w:lang w:val="en-GB"/>
        </w:rPr>
        <w:t>. K</w:t>
      </w:r>
      <w:r w:rsidRPr="006D0877">
        <w:rPr>
          <w:lang w:val="en-GB"/>
        </w:rPr>
        <w:t xml:space="preserve">nock-down of the heavy chain by RNAi </w:t>
      </w:r>
      <w:r w:rsidR="00E8370A">
        <w:rPr>
          <w:lang w:val="en-GB"/>
        </w:rPr>
        <w:t xml:space="preserve">in Hela cells </w:t>
      </w:r>
      <w:r w:rsidRPr="006D0877">
        <w:rPr>
          <w:lang w:val="en-GB"/>
        </w:rPr>
        <w:t>results in decrease in endocytosis by 80%</w:t>
      </w:r>
      <w:r w:rsidR="003128ED">
        <w:rPr>
          <w:lang w:val="en-GB"/>
        </w:rPr>
        <w:t xml:space="preserve"> </w:t>
      </w:r>
      <w:r w:rsidRPr="006D0877">
        <w:rPr>
          <w:lang w:val="en-GB"/>
        </w:rPr>
        <w:fldChar w:fldCharType="begin" w:fldLock="1"/>
      </w:r>
      <w:r w:rsidR="008D0CD4">
        <w:rPr>
          <w:lang w:val="en-GB"/>
        </w:rPr>
        <w:instrText>ADDIN CSL_CITATION {"citationItems":[{"id":"ITEM-1","itemData":{"DOI":"10.1074/jbc.C400046200","ISSN":"0021-9258","PMID":"14985334","abstract":"To identify proteins that participate in clathrin-mediated endocytosis of the epidermal growth factor receptor (EGFR), 13 endocytic proteins were depleted in HeLa cells using highly efficient small interfering RNAs that were designed using a novel selection algorithm. The effects of small interfering RNAs on the ligand-induced endocytosis of EGFR were compared with those effects on the constitutive internalization of the transferrin receptor. The knock-downs of clathrin heavy chain and dynamin produced maximal inhibitory effects on the internalization of both receptors. Depletion of alpha, beta2, or micro2 subunits of AP-2 reduced EGF and transferrin internalization rates by 40-60%. Down-regulation of several accessory proteins individually had no effect on endocytosis but caused significant inhibition of EGF and transferrin endocytosis when the homologous proteins were depleted simultaneously. Surprisingly, knockdown of clathrin-assembly lymphoid myeloid leukemia protein, CALM, did not influence transferrin endocytosis but considerably affected EGFR internalization. Thus, CALM is the second protein besides Grb2 that appears to play a specific role in EGFR endocytosis. This study demonstrates that the efficient gene silencing by rationally designed small interfering RNA can be used as an approach to functionally analyze the entire cellular machineries, such as the clathrin-coated pits and vesicles.","author":[{"dropping-particle":"","family":"Huang","given":"Fangtian","non-dropping-particle":"","parse-names":false,"suffix":""},{"dropping-particle":"","family":"Khvorova","given":"Anastasia","non-dropping-particle":"","parse-names":false,"suffix":""},{"dropping-particle":"","family":"Marshall","given":"William","non-dropping-particle":"","parse-names":false,"suffix":""},{"dropping-particle":"","family":"Sorkin","given":"Alexander","non-dropping-particle":"","parse-names":false,"suffix":""}],"container-title":"Journal of Biological Chemistry","id":"ITEM-1","issue":"16","issued":{"date-parts":[["2004","4","16"]]},"page":"16657-16661","title":"Analysis of Clathrin-mediated Endocytosis of Epidermal Growth Factor Receptor by RNA Interference","type":"article-journal","volume":"279"},"uris":["http://www.mendeley.com/documents/?uuid=8333c7cb-9485-3448-9416-d190063f008c"]}],"mendeley":{"formattedCitation":"(Huang &lt;i&gt;et al.&lt;/i&gt;, 2004)","plainTextFormattedCitation":"(Huang et al., 2004)","previouslyFormattedCitation":"(Huang &lt;i&gt;et al.&lt;/i&gt;, 2004)"},"properties":{"noteIndex":0},"schema":"https://github.com/citation-style-language/schema/raw/master/csl-citation.json"}</w:instrText>
      </w:r>
      <w:r w:rsidRPr="006D0877">
        <w:rPr>
          <w:lang w:val="en-GB"/>
        </w:rPr>
        <w:fldChar w:fldCharType="separate"/>
      </w:r>
      <w:r w:rsidR="00062640" w:rsidRPr="00062640">
        <w:rPr>
          <w:noProof/>
          <w:lang w:val="en-GB"/>
        </w:rPr>
        <w:t xml:space="preserve">(Huang </w:t>
      </w:r>
      <w:r w:rsidR="00062640" w:rsidRPr="00062640">
        <w:rPr>
          <w:i/>
          <w:noProof/>
          <w:lang w:val="en-GB"/>
        </w:rPr>
        <w:t>et al.</w:t>
      </w:r>
      <w:r w:rsidR="00062640" w:rsidRPr="00062640">
        <w:rPr>
          <w:noProof/>
          <w:lang w:val="en-GB"/>
        </w:rPr>
        <w:t>, 2004)</w:t>
      </w:r>
      <w:r w:rsidRPr="006D0877">
        <w:rPr>
          <w:lang w:val="en-GB"/>
        </w:rPr>
        <w:fldChar w:fldCharType="end"/>
      </w:r>
      <w:r w:rsidR="003128ED">
        <w:rPr>
          <w:lang w:val="en-GB"/>
        </w:rPr>
        <w:t>. E</w:t>
      </w:r>
      <w:r w:rsidRPr="006D0877">
        <w:rPr>
          <w:lang w:val="en-GB"/>
        </w:rPr>
        <w:t xml:space="preserve">ssentially, endocytosis </w:t>
      </w:r>
      <w:r w:rsidR="003128ED">
        <w:rPr>
          <w:lang w:val="en-GB"/>
        </w:rPr>
        <w:t xml:space="preserve">fails in the absence of </w:t>
      </w:r>
      <w:proofErr w:type="spellStart"/>
      <w:r w:rsidR="003128ED">
        <w:rPr>
          <w:lang w:val="en-GB"/>
        </w:rPr>
        <w:t>clathrin</w:t>
      </w:r>
      <w:proofErr w:type="spellEnd"/>
      <w:r w:rsidR="003128ED">
        <w:rPr>
          <w:lang w:val="en-GB"/>
        </w:rPr>
        <w:t xml:space="preserve"> in multicellular </w:t>
      </w:r>
      <w:r w:rsidR="003128ED">
        <w:rPr>
          <w:lang w:val="en-GB"/>
        </w:rPr>
        <w:lastRenderedPageBreak/>
        <w:t>organisms</w:t>
      </w:r>
      <w:r w:rsidRPr="006D0877">
        <w:rPr>
          <w:lang w:val="en-GB"/>
        </w:rPr>
        <w:t xml:space="preserve">. </w:t>
      </w:r>
      <w:r w:rsidR="008F46C1">
        <w:rPr>
          <w:lang w:val="en-GB"/>
        </w:rPr>
        <w:t xml:space="preserve">How exactly the </w:t>
      </w:r>
      <w:proofErr w:type="spellStart"/>
      <w:r w:rsidR="008F46C1">
        <w:rPr>
          <w:lang w:val="en-GB"/>
        </w:rPr>
        <w:t>clathrin</w:t>
      </w:r>
      <w:proofErr w:type="spellEnd"/>
      <w:r w:rsidR="008F46C1">
        <w:rPr>
          <w:lang w:val="en-GB"/>
        </w:rPr>
        <w:t xml:space="preserve"> coat shapes the</w:t>
      </w:r>
      <w:r w:rsidRPr="006D0877">
        <w:rPr>
          <w:lang w:val="en-GB"/>
        </w:rPr>
        <w:t xml:space="preserve"> progression of endocytosis has been heavily debated, but its involvement itself has not. Although several genes involved in CME in yeast </w:t>
      </w:r>
      <w:r w:rsidR="008818C0">
        <w:rPr>
          <w:lang w:val="en-GB"/>
        </w:rPr>
        <w:t>are</w:t>
      </w:r>
      <w:r w:rsidRPr="006D0877">
        <w:rPr>
          <w:lang w:val="en-GB"/>
        </w:rPr>
        <w:t xml:space="preserve"> homologues of the mammalian machinery, early work in yeast revealed that </w:t>
      </w:r>
      <w:proofErr w:type="spellStart"/>
      <w:r w:rsidRPr="006D0877">
        <w:rPr>
          <w:lang w:val="en-GB"/>
        </w:rPr>
        <w:t>clathrin</w:t>
      </w:r>
      <w:proofErr w:type="spellEnd"/>
      <w:r w:rsidRPr="006D0877">
        <w:rPr>
          <w:lang w:val="en-GB"/>
        </w:rPr>
        <w:t xml:space="preserve"> is not necessary for endocytosis</w:t>
      </w:r>
      <w:r w:rsidR="008818C0">
        <w:rPr>
          <w:lang w:val="en-GB"/>
        </w:rPr>
        <w:t xml:space="preserve"> </w:t>
      </w:r>
      <w:r w:rsidRPr="006D0877">
        <w:rPr>
          <w:lang w:val="en-GB"/>
        </w:rPr>
        <w:fldChar w:fldCharType="begin" w:fldLock="1"/>
      </w:r>
      <w:r w:rsidR="008D0CD4">
        <w:rPr>
          <w:lang w:val="en-GB"/>
        </w:rPr>
        <w:instrText>ADDIN CSL_CITATION {"citationItems":[{"id":"ITEM-1","itemData":{"ISSN":"0036-8075","PMID":"2865811","abstract":"Clathrin-coated membranes are intimately associated with a variety of protein transport processes in eukaryotic cells, yet no direct test of clathrin function has been possible. The data presented demonstrate that Saccharomyces cerevisiae does not require clathrin for either cell growth or protein secretion. Antiserum to the yeast clathrin heavy chain has been used to isolate a molecular clone of the heavy chain gene (CHC1) from a library of yeast DNA in lambda gt11. Clathrin-deficient mutant yeast have been obtained by replacing the single chromosomal CHC1 gene with a disrupted version of the cloned DNA. Cells harboring a nonfunctional chc1 allele produce no immunoreactive heavy chain polypeptide, and vesicles prepared from mutant cells are devoid of clathrin heavy and light chains. Although clathrin-deficient cells grow two to three times more slowly than normal, secretion of invertase occurs at a nearly normal rate. Therefore protein transport through the secretory pathway is not obligately coupled to the formation of clathrin-coated vesicles.","author":[{"dropping-particle":"","family":"Payne","given":"G S","non-dropping-particle":"","parse-names":false,"suffix":""},{"dropping-particle":"","family":"Schekman","given":"R","non-dropping-particle":"","parse-names":false,"suffix":""}],"container-title":"Science (New York, N.Y.)","id":"ITEM-1","issue":"4729","issued":{"date-parts":[["1985","11","29"]]},"page":"1009-14","title":"A test of clathrin function in protein secretion and cell growth.","type":"article-journal","volume":"230"},"uris":["http://www.mendeley.com/documents/?uuid=f3851a98-7902-3e4f-9c15-f19679d94239"]}],"mendeley":{"formattedCitation":"(Payne and Schekman, 1985)","plainTextFormattedCitation":"(Payne and Schekman, 1985)","previouslyFormattedCitation":"(Payne and Schekman, 1985)"},"properties":{"noteIndex":0},"schema":"https://github.com/citation-style-language/schema/raw/master/csl-citation.json"}</w:instrText>
      </w:r>
      <w:r w:rsidRPr="006D0877">
        <w:rPr>
          <w:lang w:val="en-GB"/>
        </w:rPr>
        <w:fldChar w:fldCharType="separate"/>
      </w:r>
      <w:r w:rsidR="00062640" w:rsidRPr="00062640">
        <w:rPr>
          <w:noProof/>
          <w:lang w:val="en-GB"/>
        </w:rPr>
        <w:t>(Payne and Schekman, 1985)</w:t>
      </w:r>
      <w:r w:rsidRPr="006D0877">
        <w:rPr>
          <w:lang w:val="en-GB"/>
        </w:rPr>
        <w:fldChar w:fldCharType="end"/>
      </w:r>
      <w:r w:rsidRPr="006D0877">
        <w:rPr>
          <w:lang w:val="en-GB"/>
        </w:rPr>
        <w:t xml:space="preserve">. Loss of </w:t>
      </w:r>
      <w:proofErr w:type="spellStart"/>
      <w:r w:rsidRPr="006D0877">
        <w:rPr>
          <w:lang w:val="en-GB"/>
        </w:rPr>
        <w:t>clathrin</w:t>
      </w:r>
      <w:proofErr w:type="spellEnd"/>
      <w:r w:rsidRPr="006D0877">
        <w:rPr>
          <w:lang w:val="en-GB"/>
        </w:rPr>
        <w:t xml:space="preserve"> changes the size of the vesicles formed at scission, and leads to decrease in the number of established endocytic sites</w:t>
      </w:r>
      <w:r w:rsidR="008818C0">
        <w:rPr>
          <w:lang w:val="en-GB"/>
        </w:rPr>
        <w:t xml:space="preserve"> </w:t>
      </w:r>
      <w:r w:rsidRPr="006D0877">
        <w:rPr>
          <w:lang w:val="en-GB"/>
        </w:rPr>
        <w:fldChar w:fldCharType="begin" w:fldLock="1"/>
      </w:r>
      <w:r w:rsidR="008D0CD4">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id":"ITEM-2","itemData":{"DOI":"10.7554/eLife.16036","ISSN":"2050-084X","author":[{"dropping-particle":"","family":"Kukulski","given":"Wanda","non-dropping-particle":"","parse-names":false,"suffix":""},{"dropping-particle":"","family":"Picco","given":"Andrea","non-dropping-particle":"","parse-names":false,"suffix":""},{"dropping-particle":"","family":"Specht","given":"Tanja","non-dropping-particle":"","parse-names":false,"suffix":""},{"dropping-particle":"","family":"Briggs","given":"John AG","non-dropping-particle":"","parse-names":false,"suffix":""},{"dropping-particle":"","family":"Kaksonen","given":"Marko","non-dropping-particle":"","parse-names":false,"suffix":""}],"container-title":"eLife","id":"ITEM-2","issued":{"date-parts":[["2016","6"]]},"language":"en","title":"Clathrin modulates vesicle scission, but not invagination shape, in yeast endocytosis","type":"article-journal","volume":"5"},"uris":["http://www.mendeley.com/documents/?uuid=d6d92a82-20d6-40ff-a3df-0eaeff694f42"]}],"mendeley":{"formattedCitation":"(Kaksonen, Toret and Drubin, 2005; Kukulski &lt;i&gt;et al.&lt;/i&gt;, 2016)","plainTextFormattedCitation":"(Kaksonen, Toret and Drubin, 2005; Kukulski et al., 2016)","previouslyFormattedCitation":"(Kaksonen, Toret and Drubin, 2005; Kukulski &lt;i&gt;et al.&lt;/i&gt;, 2016)"},"properties":{"noteIndex":0},"schema":"https://github.com/citation-style-language/schema/raw/master/csl-citation.json"}</w:instrText>
      </w:r>
      <w:r w:rsidRPr="006D0877">
        <w:rPr>
          <w:lang w:val="en-GB"/>
        </w:rPr>
        <w:fldChar w:fldCharType="separate"/>
      </w:r>
      <w:r w:rsidR="00062640" w:rsidRPr="00062640">
        <w:rPr>
          <w:noProof/>
          <w:lang w:val="en-GB"/>
        </w:rPr>
        <w:t xml:space="preserve">(Kaksonen, Toret and Drubin, 2005; Kukulski </w:t>
      </w:r>
      <w:r w:rsidR="00062640" w:rsidRPr="00062640">
        <w:rPr>
          <w:i/>
          <w:noProof/>
          <w:lang w:val="en-GB"/>
        </w:rPr>
        <w:t>et al.</w:t>
      </w:r>
      <w:r w:rsidR="00062640" w:rsidRPr="00062640">
        <w:rPr>
          <w:noProof/>
          <w:lang w:val="en-GB"/>
        </w:rPr>
        <w:t>, 2016)</w:t>
      </w:r>
      <w:r w:rsidRPr="006D0877">
        <w:rPr>
          <w:lang w:val="en-GB"/>
        </w:rPr>
        <w:fldChar w:fldCharType="end"/>
      </w:r>
      <w:r w:rsidRPr="006D0877">
        <w:rPr>
          <w:lang w:val="en-GB"/>
        </w:rPr>
        <w:t xml:space="preserve">: </w:t>
      </w:r>
      <w:proofErr w:type="spellStart"/>
      <w:r w:rsidR="008818C0">
        <w:rPr>
          <w:lang w:val="en-GB"/>
        </w:rPr>
        <w:t>clathrin</w:t>
      </w:r>
      <w:proofErr w:type="spellEnd"/>
      <w:r w:rsidR="008818C0">
        <w:rPr>
          <w:lang w:val="en-GB"/>
        </w:rPr>
        <w:t xml:space="preserve"> </w:t>
      </w:r>
      <w:r w:rsidRPr="006D0877">
        <w:rPr>
          <w:lang w:val="en-GB"/>
        </w:rPr>
        <w:t>appears to affect establishment of sites and regulation of scission. It became apparent that though the mammalian and yeast systems were mechanistically similar and most of the yeast endocytic proteins had mammalian homologues</w:t>
      </w:r>
      <w:r w:rsidR="00444E87">
        <w:rPr>
          <w:lang w:val="en-GB"/>
        </w:rPr>
        <w:t xml:space="preserve"> </w:t>
      </w:r>
      <w:r w:rsidRPr="006D0877">
        <w:rPr>
          <w:lang w:val="en-GB"/>
        </w:rPr>
        <w:fldChar w:fldCharType="begin" w:fldLock="1"/>
      </w:r>
      <w:r w:rsidR="008D0CD4">
        <w:rPr>
          <w:lang w:val="en-GB"/>
        </w:rPr>
        <w:instrText>ADDIN CSL_CITATION {"citationItems":[{"id":"ITEM-1","itemData":{"DOI":"10.1016/j.tcb.2011.09.001","ISSN":"1879-3088","PMID":"22018597","abstract":"Clathrin-mediated endocytosis in the budding yeast Saccharomyces cerevisiae involves the ordered recruitment, activity and disassembly of nearly 60 proteins at distinct sites on the plasma membrane. Two-color live-cell fluorescence microscopy has proven to be invaluable for in vivo analysis of endocytic proteins: identifying new components, determining the order of protein arrival and dissociation, and revealing even very subtle mutant phenotypes. Yeast genetics and functional genomics facilitate identification of complex interaction networks between endocytic proteins and their regulators. Quantitative datasets produced by these various analyses have made theoretical modeling possible. Here, we discuss recent findings on budding yeast endocytosis that have advanced our knowledge of how -60 endocytic proteins are recruited, perform their functions, are regulated by lipid and protein modifications, and are disassembled, all with remarkable regularity.","author":[{"dropping-particle":"","family":"Weinberg","given":"Jasper","non-dropping-particle":"","parse-names":false,"suffix":""},{"dropping-particle":"","family":"Drubin","given":"David G","non-dropping-particle":"","parse-names":false,"suffix":""}],"container-title":"Trends in cell biology","id":"ITEM-1","issue":"1","issued":{"date-parts":[["2012","1"]]},"page":"1-13","publisher":"NIH Public Access","title":"Clathrin-mediated endocytosis in budding yeast.","type":"article-journal","volume":"22"},"uris":["http://www.mendeley.com/documents/?uuid=b80c1437-a25c-364e-bc20-48a73ef134f5"]}],"mendeley":{"formattedCitation":"(Weinberg and Drubin, 2012)","plainTextFormattedCitation":"(Weinberg and Drubin, 2012)","previouslyFormattedCitation":"(Weinberg and Drubin, 2012)"},"properties":{"noteIndex":0},"schema":"https://github.com/citation-style-language/schema/raw/master/csl-citation.json"}</w:instrText>
      </w:r>
      <w:r w:rsidRPr="006D0877">
        <w:rPr>
          <w:lang w:val="en-GB"/>
        </w:rPr>
        <w:fldChar w:fldCharType="separate"/>
      </w:r>
      <w:r w:rsidR="00062640" w:rsidRPr="00062640">
        <w:rPr>
          <w:noProof/>
          <w:lang w:val="en-GB"/>
        </w:rPr>
        <w:t>(Weinberg and Drubin, 2012)</w:t>
      </w:r>
      <w:r w:rsidRPr="006D0877">
        <w:rPr>
          <w:lang w:val="en-GB"/>
        </w:rPr>
        <w:fldChar w:fldCharType="end"/>
      </w:r>
      <w:r w:rsidRPr="006D0877">
        <w:rPr>
          <w:lang w:val="en-GB"/>
        </w:rPr>
        <w:t>, there are some significant differences.</w:t>
      </w:r>
    </w:p>
    <w:p w14:paraId="11E6CCEF" w14:textId="77777777" w:rsidR="004971B1" w:rsidRPr="006D0877" w:rsidRDefault="004971B1" w:rsidP="004971B1">
      <w:pPr>
        <w:widowControl w:val="0"/>
        <w:autoSpaceDE w:val="0"/>
        <w:autoSpaceDN w:val="0"/>
        <w:adjustRightInd w:val="0"/>
        <w:spacing w:line="360" w:lineRule="auto"/>
        <w:rPr>
          <w:lang w:val="en-GB"/>
        </w:rPr>
      </w:pPr>
    </w:p>
    <w:p w14:paraId="5E50A133" w14:textId="77777777" w:rsidR="004971B1" w:rsidRPr="006D0877" w:rsidRDefault="004971B1" w:rsidP="004971B1">
      <w:pPr>
        <w:widowControl w:val="0"/>
        <w:autoSpaceDE w:val="0"/>
        <w:autoSpaceDN w:val="0"/>
        <w:adjustRightInd w:val="0"/>
        <w:spacing w:line="360" w:lineRule="auto"/>
        <w:rPr>
          <w:lang w:val="en-GB"/>
        </w:rPr>
      </w:pPr>
    </w:p>
    <w:p w14:paraId="5644FA17" w14:textId="77777777" w:rsidR="004971B1" w:rsidRPr="006D0877" w:rsidRDefault="004971B1" w:rsidP="004971B1">
      <w:pPr>
        <w:widowControl w:val="0"/>
        <w:autoSpaceDE w:val="0"/>
        <w:autoSpaceDN w:val="0"/>
        <w:adjustRightInd w:val="0"/>
        <w:spacing w:line="360" w:lineRule="auto"/>
        <w:rPr>
          <w:lang w:val="en-GB"/>
        </w:rPr>
      </w:pPr>
    </w:p>
    <w:p w14:paraId="2F3B3905" w14:textId="77777777" w:rsidR="004971B1" w:rsidRPr="006D0877" w:rsidRDefault="004971B1" w:rsidP="004971B1">
      <w:pPr>
        <w:widowControl w:val="0"/>
        <w:autoSpaceDE w:val="0"/>
        <w:autoSpaceDN w:val="0"/>
        <w:adjustRightInd w:val="0"/>
        <w:spacing w:line="360" w:lineRule="auto"/>
        <w:rPr>
          <w:lang w:val="en-GB"/>
        </w:rPr>
      </w:pPr>
    </w:p>
    <w:p w14:paraId="0E07478A" w14:textId="77777777" w:rsidR="004971B1" w:rsidRPr="006D0877" w:rsidRDefault="004971B1" w:rsidP="004971B1">
      <w:pPr>
        <w:widowControl w:val="0"/>
        <w:autoSpaceDE w:val="0"/>
        <w:autoSpaceDN w:val="0"/>
        <w:adjustRightInd w:val="0"/>
        <w:spacing w:line="360" w:lineRule="auto"/>
        <w:rPr>
          <w:lang w:val="en-GB"/>
        </w:rPr>
      </w:pPr>
    </w:p>
    <w:p w14:paraId="485040FD" w14:textId="77777777" w:rsidR="004971B1" w:rsidRPr="006D0877" w:rsidRDefault="004971B1" w:rsidP="004971B1">
      <w:pPr>
        <w:widowControl w:val="0"/>
        <w:autoSpaceDE w:val="0"/>
        <w:autoSpaceDN w:val="0"/>
        <w:adjustRightInd w:val="0"/>
        <w:spacing w:line="360" w:lineRule="auto"/>
        <w:rPr>
          <w:lang w:val="en-GB"/>
        </w:rPr>
      </w:pPr>
    </w:p>
    <w:p w14:paraId="49DA0B2B" w14:textId="77777777" w:rsidR="004971B1" w:rsidRPr="006D0877" w:rsidRDefault="004971B1" w:rsidP="004971B1">
      <w:pPr>
        <w:widowControl w:val="0"/>
        <w:autoSpaceDE w:val="0"/>
        <w:autoSpaceDN w:val="0"/>
        <w:adjustRightInd w:val="0"/>
        <w:spacing w:line="360" w:lineRule="auto"/>
        <w:jc w:val="center"/>
        <w:rPr>
          <w:lang w:val="en-GB"/>
        </w:rPr>
      </w:pPr>
      <w:r w:rsidRPr="006D0877">
        <w:rPr>
          <w:noProof/>
          <w:lang w:val="en-GB" w:eastAsia="en-GB"/>
        </w:rPr>
        <w:drawing>
          <wp:inline distT="0" distB="0" distL="0" distR="0" wp14:anchorId="371DBD66" wp14:editId="0AF7BB90">
            <wp:extent cx="5237828" cy="2554605"/>
            <wp:effectExtent l="0" t="0" r="0" b="10795"/>
            <wp:docPr id="10" name="Picture 10" descr="../../figures/fig_clathrin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fig_clathrinscreensh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4691" cy="2557952"/>
                    </a:xfrm>
                    <a:prstGeom prst="rect">
                      <a:avLst/>
                    </a:prstGeom>
                    <a:noFill/>
                    <a:ln>
                      <a:noFill/>
                    </a:ln>
                  </pic:spPr>
                </pic:pic>
              </a:graphicData>
            </a:graphic>
          </wp:inline>
        </w:drawing>
      </w:r>
    </w:p>
    <w:p w14:paraId="4CEB419E" w14:textId="77777777" w:rsidR="004971B1" w:rsidRPr="006D0877" w:rsidRDefault="004971B1" w:rsidP="004971B1">
      <w:pPr>
        <w:spacing w:line="360" w:lineRule="auto"/>
        <w:ind w:left="720"/>
        <w:rPr>
          <w:b/>
          <w:lang w:val="en-GB"/>
        </w:rPr>
      </w:pPr>
      <w:r w:rsidRPr="006D0877">
        <w:rPr>
          <w:b/>
          <w:lang w:val="en-GB"/>
        </w:rPr>
        <w:t xml:space="preserve">Fig3: a) Mechanism of </w:t>
      </w:r>
      <w:proofErr w:type="spellStart"/>
      <w:r w:rsidRPr="006D0877">
        <w:rPr>
          <w:b/>
          <w:lang w:val="en-GB"/>
        </w:rPr>
        <w:t>clathrin</w:t>
      </w:r>
      <w:proofErr w:type="spellEnd"/>
      <w:r w:rsidRPr="006D0877">
        <w:rPr>
          <w:b/>
          <w:lang w:val="en-GB"/>
        </w:rPr>
        <w:t xml:space="preserve">-mediated endocytosis and structure of </w:t>
      </w:r>
      <w:proofErr w:type="spellStart"/>
      <w:r w:rsidRPr="006D0877">
        <w:rPr>
          <w:b/>
          <w:lang w:val="en-GB"/>
        </w:rPr>
        <w:t>clathrin</w:t>
      </w:r>
      <w:proofErr w:type="spellEnd"/>
      <w:r w:rsidRPr="006D0877">
        <w:rPr>
          <w:b/>
          <w:lang w:val="en-GB"/>
        </w:rPr>
        <w:t xml:space="preserve"> cage that forms over a </w:t>
      </w:r>
      <w:proofErr w:type="spellStart"/>
      <w:r w:rsidRPr="006D0877">
        <w:rPr>
          <w:b/>
          <w:lang w:val="en-GB"/>
        </w:rPr>
        <w:t>clathrin</w:t>
      </w:r>
      <w:proofErr w:type="spellEnd"/>
      <w:r w:rsidRPr="006D0877">
        <w:rPr>
          <w:b/>
          <w:lang w:val="en-GB"/>
        </w:rPr>
        <w:t xml:space="preserve"> coat. b) Different stages of </w:t>
      </w:r>
      <w:proofErr w:type="spellStart"/>
      <w:r w:rsidRPr="006D0877">
        <w:rPr>
          <w:b/>
          <w:lang w:val="en-GB"/>
        </w:rPr>
        <w:t>Clathrin</w:t>
      </w:r>
      <w:proofErr w:type="spellEnd"/>
      <w:r w:rsidRPr="006D0877">
        <w:rPr>
          <w:b/>
          <w:lang w:val="en-GB"/>
        </w:rPr>
        <w:t xml:space="preserve"> coated pit progressing. </w:t>
      </w:r>
      <w:r w:rsidRPr="006D0877">
        <w:rPr>
          <w:rFonts w:eastAsia="Times New Roman" w:cs="Times New Roman"/>
          <w:b/>
          <w:lang w:val="en-GB" w:eastAsia="en-GB"/>
        </w:rPr>
        <w:t>Gallery of coated pit proﬁles on the inner surface of chicken ﬁbroblasts, illustrating the range of lattice curvature seen normally. Scale bar: 200 nm.</w:t>
      </w:r>
    </w:p>
    <w:p w14:paraId="784131CC" w14:textId="77777777" w:rsidR="004971B1" w:rsidRPr="006D0877" w:rsidRDefault="004971B1" w:rsidP="004971B1">
      <w:pPr>
        <w:spacing w:line="360" w:lineRule="auto"/>
        <w:rPr>
          <w:lang w:val="en-GB"/>
        </w:rPr>
      </w:pPr>
    </w:p>
    <w:p w14:paraId="7820526C" w14:textId="77777777" w:rsidR="004971B1" w:rsidRPr="006D0877" w:rsidRDefault="004971B1" w:rsidP="004971B1">
      <w:pPr>
        <w:spacing w:line="360" w:lineRule="auto"/>
        <w:rPr>
          <w:lang w:val="en-GB"/>
        </w:rPr>
      </w:pPr>
    </w:p>
    <w:p w14:paraId="0B06E80F" w14:textId="21CB578E" w:rsidR="004971B1" w:rsidRPr="006D0877" w:rsidRDefault="004971B1" w:rsidP="004971B1">
      <w:pPr>
        <w:spacing w:line="360" w:lineRule="auto"/>
        <w:outlineLvl w:val="0"/>
        <w:rPr>
          <w:b/>
          <w:lang w:val="en-GB"/>
        </w:rPr>
      </w:pPr>
      <w:r w:rsidRPr="006D0877">
        <w:rPr>
          <w:b/>
          <w:lang w:val="en-GB"/>
        </w:rPr>
        <w:t xml:space="preserve">Actin </w:t>
      </w:r>
      <w:r w:rsidR="00FA5DF4">
        <w:rPr>
          <w:b/>
          <w:lang w:val="en-GB"/>
        </w:rPr>
        <w:t>is</w:t>
      </w:r>
      <w:r w:rsidRPr="006D0877">
        <w:rPr>
          <w:b/>
          <w:lang w:val="en-GB"/>
        </w:rPr>
        <w:t xml:space="preserve"> required for yeast CME</w:t>
      </w:r>
    </w:p>
    <w:p w14:paraId="23012D71" w14:textId="58BDC202" w:rsidR="004971B1" w:rsidRDefault="00413B3F" w:rsidP="00CB1639">
      <w:pPr>
        <w:spacing w:line="360" w:lineRule="auto"/>
        <w:rPr>
          <w:lang w:val="en-GB"/>
        </w:rPr>
      </w:pPr>
      <w:r>
        <w:rPr>
          <w:lang w:val="en-GB"/>
        </w:rPr>
        <w:lastRenderedPageBreak/>
        <w:t xml:space="preserve">A </w:t>
      </w:r>
      <w:r w:rsidR="007F3813">
        <w:rPr>
          <w:lang w:val="en-GB"/>
        </w:rPr>
        <w:t>single</w:t>
      </w:r>
      <w:r w:rsidR="008E23FB">
        <w:rPr>
          <w:lang w:val="en-GB"/>
        </w:rPr>
        <w:t xml:space="preserve"> </w:t>
      </w:r>
      <w:r w:rsidR="00A1635A">
        <w:rPr>
          <w:lang w:val="en-GB"/>
        </w:rPr>
        <w:t xml:space="preserve">gene encodes for </w:t>
      </w:r>
      <w:r w:rsidR="005076D3">
        <w:rPr>
          <w:lang w:val="en-GB"/>
        </w:rPr>
        <w:t>actin,</w:t>
      </w:r>
      <w:r w:rsidR="00A1635A">
        <w:rPr>
          <w:lang w:val="en-GB"/>
        </w:rPr>
        <w:t xml:space="preserve"> that is highly abundant in yeast, and i</w:t>
      </w:r>
      <w:r w:rsidR="008E23FB">
        <w:rPr>
          <w:lang w:val="en-GB"/>
        </w:rPr>
        <w:t>s essential for survival</w:t>
      </w:r>
      <w:r w:rsidR="001C49A3">
        <w:rPr>
          <w:lang w:val="en-GB"/>
        </w:rPr>
        <w:t xml:space="preserve"> </w:t>
      </w:r>
      <w:r w:rsidR="001C49A3">
        <w:rPr>
          <w:lang w:val="en-GB"/>
        </w:rPr>
        <w:fldChar w:fldCharType="begin" w:fldLock="1"/>
      </w:r>
      <w:r w:rsidR="00E051AC">
        <w:rPr>
          <w:lang w:val="en-GB"/>
        </w:rPr>
        <w:instrText>ADDIN CSL_CITATION {"citationItems":[{"id":"ITEM-1","itemData":{"DOI":"10.1016/0014-5793(79)80927-8","ISSN":"0014-5793","author":[{"dropping-particle":"","family":"Koteliansky","given":"V.E.","non-dropping-particle":"","parse-names":false,"suffix":""},{"dropping-particle":"","family":"Glukhova","given":"M.A.","non-dropping-particle":"","parse-names":false,"suffix":""},{"dropping-particle":"","family":"Bejanian","given":"M.V.","non-dropping-particle":"","parse-names":false,"suffix":""},{"dropping-particle":"","family":"Surguchov","given":"A.P.","non-dropping-particle":"","parse-names":false,"suffix":""},{"dropping-particle":"","family":"Smirnov","given":"V.N.","non-dropping-particle":"","parse-names":false,"suffix":""}],"container-title":"FEBS Letters","id":"ITEM-1","issue":"1","issued":{"date-parts":[["1979","6","1"]]},"page":"55-58","publisher":"No longer published by Elsevier","title":"Isolation and characterization of actin-like protein from yeast Saccharomyces Cerevisiae","type":"article-journal","volume":"102"},"uris":["http://www.mendeley.com/documents/?uuid=7c4f06c9-919e-30c1-825a-95fd344ee003"]},{"id":"ITEM-2","itemData":{"ISSN":"0270-7306","PMID":"6217414","abstract":"Inhibition of DNase I activity has been used as an assay to purify actin from Saccharomyces cerevisiae (yeast actin). The final fraction, obtained after a 300-fold purification, is approximately 97% pure as judged by sodium dodecyl sulfate-gel electrophoresis. Like rabbit skeletal muscle actin, yeast actin has a molecular weight of about 43,000, forms 7-nm-diameter filaments when polymerization is induced by KCl or Mg2+, and can be decorated with a proteolytic fragment of muscle myosin (heavy meromyosin). Although heavy meromyosin ATPase activity is stimulated by rabbit muscle and yeast actins to approximately the same Vmax (2 mmol of Pi per min per mumol of heavy meromyosin), half-maximal activation (Kapp) is obtained with 14 micro M muscle actin, but requires approximately 135 micro M yeast actin. This difference suggests a low affinity of yeast actin for muscle myosin. Yeast and muscle filamentous actin respond similarly to cytochalasin and phalloidin, although the drugs have no effect on S. cerevisiae cell growth.","author":[{"dropping-particle":"","family":"Greer","given":"C","non-dropping-particle":"","parse-names":false,"suffix":""},{"dropping-particle":"","family":"Schekman","given":"R","non-dropping-particle":"","parse-names":false,"suffix":""}],"container-title":"Molecular and cellular biology","id":"ITEM-2","issue":"10","issued":{"date-parts":[["1982","10"]]},"page":"1270-8","publisher":"American Society for Microbiology (ASM)","title":"Actin from Saccharomyces cerevisiae.","type":"article-journal","volume":"2"},"uris":["http://www.mendeley.com/documents/?uuid=a164fa4a-94bd-3426-bbec-26bed03d764b"]}],"mendeley":{"formattedCitation":"(Koteliansky &lt;i&gt;et al.&lt;/i&gt;, 1979; Greer and Schekman, 1982)","plainTextFormattedCitation":"(Koteliansky et al., 1979; Greer and Schekman, 1982)","previouslyFormattedCitation":"(Koteliansky &lt;i&gt;et al.&lt;/i&gt;, 1979; Greer and Schekman, 1982)"},"properties":{"noteIndex":0},"schema":"https://github.com/citation-style-language/schema/raw/master/csl-citation.json"}</w:instrText>
      </w:r>
      <w:r w:rsidR="001C49A3">
        <w:rPr>
          <w:lang w:val="en-GB"/>
        </w:rPr>
        <w:fldChar w:fldCharType="separate"/>
      </w:r>
      <w:r w:rsidR="001C49A3" w:rsidRPr="001C49A3">
        <w:rPr>
          <w:noProof/>
          <w:lang w:val="en-GB"/>
        </w:rPr>
        <w:t xml:space="preserve">(Koteliansky </w:t>
      </w:r>
      <w:r w:rsidR="001C49A3" w:rsidRPr="001C49A3">
        <w:rPr>
          <w:i/>
          <w:noProof/>
          <w:lang w:val="en-GB"/>
        </w:rPr>
        <w:t>et al.</w:t>
      </w:r>
      <w:r w:rsidR="001C49A3" w:rsidRPr="001C49A3">
        <w:rPr>
          <w:noProof/>
          <w:lang w:val="en-GB"/>
        </w:rPr>
        <w:t>, 1979; Greer and Schekman, 1982)</w:t>
      </w:r>
      <w:r w:rsidR="001C49A3">
        <w:rPr>
          <w:lang w:val="en-GB"/>
        </w:rPr>
        <w:fldChar w:fldCharType="end"/>
      </w:r>
      <w:r w:rsidR="008E23FB">
        <w:rPr>
          <w:lang w:val="en-GB"/>
        </w:rPr>
        <w:t xml:space="preserve">. Organization of actin into </w:t>
      </w:r>
      <w:r w:rsidR="00741535">
        <w:rPr>
          <w:lang w:val="en-GB"/>
        </w:rPr>
        <w:t xml:space="preserve">axial </w:t>
      </w:r>
      <w:r w:rsidR="008E23FB">
        <w:rPr>
          <w:lang w:val="en-GB"/>
        </w:rPr>
        <w:t xml:space="preserve">filaments and cortical patches </w:t>
      </w:r>
      <w:r w:rsidR="00741535">
        <w:rPr>
          <w:lang w:val="en-GB"/>
        </w:rPr>
        <w:t xml:space="preserve">polarized to </w:t>
      </w:r>
      <w:r w:rsidR="0052343A">
        <w:rPr>
          <w:lang w:val="en-GB"/>
        </w:rPr>
        <w:t xml:space="preserve">emerging </w:t>
      </w:r>
      <w:r w:rsidR="00741535">
        <w:rPr>
          <w:lang w:val="en-GB"/>
        </w:rPr>
        <w:t xml:space="preserve">buds </w:t>
      </w:r>
      <w:r w:rsidR="008E23FB">
        <w:rPr>
          <w:lang w:val="en-GB"/>
        </w:rPr>
        <w:t xml:space="preserve">was first described using </w:t>
      </w:r>
      <w:proofErr w:type="spellStart"/>
      <w:r w:rsidR="008E23FB">
        <w:rPr>
          <w:lang w:val="en-GB"/>
        </w:rPr>
        <w:t>phallo</w:t>
      </w:r>
      <w:r w:rsidR="0052343A">
        <w:rPr>
          <w:lang w:val="en-GB"/>
        </w:rPr>
        <w:t>i</w:t>
      </w:r>
      <w:r w:rsidR="00741535">
        <w:rPr>
          <w:lang w:val="en-GB"/>
        </w:rPr>
        <w:t>din</w:t>
      </w:r>
      <w:proofErr w:type="spellEnd"/>
      <w:r w:rsidR="008E23FB">
        <w:rPr>
          <w:lang w:val="en-GB"/>
        </w:rPr>
        <w:t xml:space="preserve"> staining in fixed</w:t>
      </w:r>
      <w:r w:rsidR="008E23FB" w:rsidRPr="00CC0CD2">
        <w:rPr>
          <w:i/>
          <w:lang w:val="en-GB"/>
        </w:rPr>
        <w:t xml:space="preserve"> S. </w:t>
      </w:r>
      <w:proofErr w:type="spellStart"/>
      <w:r w:rsidR="008E23FB" w:rsidRPr="00CC0CD2">
        <w:rPr>
          <w:i/>
          <w:lang w:val="en-GB"/>
        </w:rPr>
        <w:t>cervisiae</w:t>
      </w:r>
      <w:proofErr w:type="spellEnd"/>
      <w:r w:rsidR="009B6E3A" w:rsidRPr="00CC0CD2">
        <w:rPr>
          <w:i/>
          <w:lang w:val="en-GB"/>
        </w:rPr>
        <w:t xml:space="preserve"> </w:t>
      </w:r>
      <w:r w:rsidR="0052343A">
        <w:rPr>
          <w:lang w:val="en-GB"/>
        </w:rPr>
        <w:fldChar w:fldCharType="begin" w:fldLock="1"/>
      </w:r>
      <w:r w:rsidR="001C49A3">
        <w:rPr>
          <w:lang w:val="en-GB"/>
        </w:rPr>
        <w:instrText>ADDIN CSL_CITATION {"citationItems":[{"id":"ITEM-1","itemData":{"DOI":"10.1083/JCB.98.3.934","ISSN":"0021-9525","PMID":"6365931","abstract":"The distribution of actin in wild-type cells and in morphogenetic mutants of the budding yeast Saccharomyces cerevisiae was explored by staining cells with fluorochrome-labeled phallotoxins after fixing and permeabilizing the cells by several methods. The actin appeared to be localized in a set of cortical spots or patches, as well as in a network of cytoplasmic fibers. Bundles of filaments that may possibly correspond to the fibers visualized by fluorescence were observed with the electron microscope. The putative actin spots were concentrated in small and medium-sized buds and at what were apparently the sites of incipient bud formation on unbudded cells, whereas the putative actin fibers were generally oriented along the long axes of the mother-bud pairs. In several morphogenetic mutants that form multiple, abnormally elongated buds, the actin patches were conspicuously clustered at the tips of most buds, and actin fibers were clearly oriented along the long axes of the buds. There was a strong correlation between the occurrence of active growth at particular bud tips and clustering of actin spots at those same tips. Near the end of the cell cycle in wild-type cells, actin appeared to concentrate (as a cluster of spots or a band) in the neck region connecting the mother cell to its bud. Observations made using indirect immunofluorescence with a monoclonal anti-yeast-tubulin antibody on the morphogenetic mutant cdc4 (which forms multiple, abnormally elongated buds while the nuclear cycle is arrested) revealed the surprising occurrence of multiple bundles of cytoplasmic microtubules emanating from the one duplicated spindle-pole body per cell. It seems that most or all of the buds contain one or more of these bundles of microtubules, which often can be seen to extend to the very tips of the buds. These observations are consistent with the hypotheses that actin, tubulin, or both may be involved in the polarization of growth and localization of cell-wall deposition that occurs during the yeast cell cycle.","author":[{"dropping-particle":"","family":"Adams","given":"A E","non-dropping-particle":"","parse-names":false,"suffix":""},{"dropping-particle":"","family":"Pringle","given":"J R","non-dropping-particle":"","parse-names":false,"suffix":""}],"container-title":"The Journal of cell biology","id":"ITEM-1","issue":"3","issued":{"date-parts":[["1984","3","1"]]},"page":"934-45","publisher":"Rockefeller University Press","title":"Relationship of actin and tubulin distribution to bud growth in wild-type and morphogenetic-mutant Saccharomyces cerevisiae.","type":"article-journal","volume":"98"},"uris":["http://www.mendeley.com/documents/?uuid=53d043c1-d8f1-38bc-8d86-51dca282d825"]}],"mendeley":{"formattedCitation":"(Adams and Pringle, 1984)","plainTextFormattedCitation":"(Adams and Pringle, 1984)","previouslyFormattedCitation":"(Adams and Pringle, 1984)"},"properties":{"noteIndex":0},"schema":"https://github.com/citation-style-language/schema/raw/master/csl-citation.json"}</w:instrText>
      </w:r>
      <w:r w:rsidR="0052343A">
        <w:rPr>
          <w:lang w:val="en-GB"/>
        </w:rPr>
        <w:fldChar w:fldCharType="separate"/>
      </w:r>
      <w:r w:rsidR="0052343A" w:rsidRPr="0052343A">
        <w:rPr>
          <w:noProof/>
          <w:lang w:val="en-GB"/>
        </w:rPr>
        <w:t>(Adams and Pringle, 1984)</w:t>
      </w:r>
      <w:r w:rsidR="0052343A">
        <w:rPr>
          <w:lang w:val="en-GB"/>
        </w:rPr>
        <w:fldChar w:fldCharType="end"/>
      </w:r>
      <w:r w:rsidR="007E299E">
        <w:rPr>
          <w:lang w:val="en-GB"/>
        </w:rPr>
        <w:t xml:space="preserve"> cells</w:t>
      </w:r>
      <w:r w:rsidR="008E23FB">
        <w:rPr>
          <w:lang w:val="en-GB"/>
        </w:rPr>
        <w:t>.</w:t>
      </w:r>
      <w:r w:rsidR="004971B1" w:rsidRPr="006D0877">
        <w:rPr>
          <w:lang w:val="en-GB"/>
        </w:rPr>
        <w:t xml:space="preserve"> </w:t>
      </w:r>
      <w:r w:rsidR="008E23FB" w:rsidRPr="006D0877">
        <w:rPr>
          <w:lang w:val="en-GB"/>
        </w:rPr>
        <w:t>T</w:t>
      </w:r>
      <w:r w:rsidR="004971B1" w:rsidRPr="006D0877">
        <w:rPr>
          <w:lang w:val="en-GB"/>
        </w:rPr>
        <w:t>he</w:t>
      </w:r>
      <w:r w:rsidR="008E23FB">
        <w:rPr>
          <w:lang w:val="en-GB"/>
        </w:rPr>
        <w:t>se patches</w:t>
      </w:r>
      <w:r w:rsidR="004971B1" w:rsidRPr="006D0877">
        <w:rPr>
          <w:lang w:val="en-GB"/>
        </w:rPr>
        <w:t xml:space="preserve"> were later established as </w:t>
      </w:r>
      <w:r w:rsidR="0052343A">
        <w:rPr>
          <w:lang w:val="en-GB"/>
        </w:rPr>
        <w:t xml:space="preserve">dynamic </w:t>
      </w:r>
      <w:r w:rsidR="004971B1" w:rsidRPr="006D0877">
        <w:rPr>
          <w:lang w:val="en-GB"/>
        </w:rPr>
        <w:t>endocytic sites from co</w:t>
      </w:r>
      <w:r w:rsidR="009B6E3A">
        <w:rPr>
          <w:lang w:val="en-GB"/>
        </w:rPr>
        <w:t>-</w:t>
      </w:r>
      <w:r w:rsidR="004971B1" w:rsidRPr="006D0877">
        <w:rPr>
          <w:lang w:val="en-GB"/>
        </w:rPr>
        <w:t>loc</w:t>
      </w:r>
      <w:r w:rsidR="002D7DAA">
        <w:rPr>
          <w:lang w:val="en-GB"/>
        </w:rPr>
        <w:t>a</w:t>
      </w:r>
      <w:r w:rsidR="004971B1" w:rsidRPr="006D0877">
        <w:rPr>
          <w:lang w:val="en-GB"/>
        </w:rPr>
        <w:t xml:space="preserve">lization </w:t>
      </w:r>
      <w:r w:rsidR="009B6E3A">
        <w:rPr>
          <w:lang w:val="en-GB"/>
        </w:rPr>
        <w:t xml:space="preserve">with </w:t>
      </w:r>
      <w:r w:rsidR="004971B1" w:rsidRPr="006D0877">
        <w:rPr>
          <w:lang w:val="en-GB"/>
        </w:rPr>
        <w:t>other endocytic proteins</w:t>
      </w:r>
      <w:r w:rsidR="00CC0CD2">
        <w:rPr>
          <w:lang w:val="en-GB"/>
        </w:rPr>
        <w:t xml:space="preserve"> </w:t>
      </w:r>
      <w:r w:rsidR="00CC0CD2" w:rsidRPr="006D0877">
        <w:rPr>
          <w:lang w:val="en-GB"/>
        </w:rPr>
        <w:fldChar w:fldCharType="begin" w:fldLock="1"/>
      </w:r>
      <w:r w:rsidR="00CC0CD2">
        <w:rPr>
          <w:lang w:val="en-GB"/>
        </w:rPr>
        <w:instrText>ADDIN CSL_CITATION {"citationItems":[{"id":"ITEM-1","itemData":{"DOI":"10.1093/emboj/17.3.635","ISSN":"0261-4189","PMID":"8335001","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dropping-particle":"","family":"Riezman","given":"H.","non-dropping-particle":"","parse-names":false,"suffix":""},{"dropping-particle":"","family":"Riezman","given":"Howard","non-dropping-particle":"","parse-names":false,"suffix":""}],"container-title":"The EMBO journal","id":"ITEM-1","issue":"7","issued":{"date-parts":[["1993","7","15"]]},"page":"2855-62","publisher":"EMBO Press","title":"Actin and fimbrin are required for the internalization step of endocytosis in yeast.","type":"article-journal","volume":"12"},"uris":["http://www.mendeley.com/documents/?uuid=88e62d71-05cc-3fe2-b329-b9781d744fa0"]}],"mendeley":{"formattedCitation":"(Kübler &lt;i&gt;et al.&lt;/i&gt;, 1993)","plainTextFormattedCitation":"(Kübler et al., 1993)","previouslyFormattedCitation":"(Kübler &lt;i&gt;et al.&lt;/i&gt;, 1993)"},"properties":{"noteIndex":0},"schema":"https://github.com/citation-style-language/schema/raw/master/csl-citation.json"}</w:instrText>
      </w:r>
      <w:r w:rsidR="00CC0CD2" w:rsidRPr="006D0877">
        <w:rPr>
          <w:lang w:val="en-GB"/>
        </w:rPr>
        <w:fldChar w:fldCharType="separate"/>
      </w:r>
      <w:r w:rsidR="00CC0CD2" w:rsidRPr="00062640">
        <w:rPr>
          <w:noProof/>
          <w:lang w:val="en-GB"/>
        </w:rPr>
        <w:t xml:space="preserve">(Kübler </w:t>
      </w:r>
      <w:r w:rsidR="00CC0CD2" w:rsidRPr="00062640">
        <w:rPr>
          <w:i/>
          <w:noProof/>
          <w:lang w:val="en-GB"/>
        </w:rPr>
        <w:t>et al.</w:t>
      </w:r>
      <w:r w:rsidR="00CC0CD2" w:rsidRPr="00062640">
        <w:rPr>
          <w:noProof/>
          <w:lang w:val="en-GB"/>
        </w:rPr>
        <w:t>, 1993)</w:t>
      </w:r>
      <w:r w:rsidR="00CC0CD2" w:rsidRPr="006D0877">
        <w:rPr>
          <w:lang w:val="en-GB"/>
        </w:rPr>
        <w:fldChar w:fldCharType="end"/>
      </w:r>
      <w:r w:rsidR="004971B1" w:rsidRPr="006D0877">
        <w:rPr>
          <w:lang w:val="en-GB"/>
        </w:rPr>
        <w:t xml:space="preserve">. While the mammalian CME is heavily dependent on </w:t>
      </w:r>
      <w:proofErr w:type="spellStart"/>
      <w:r w:rsidR="004971B1" w:rsidRPr="006D0877">
        <w:rPr>
          <w:lang w:val="en-GB"/>
        </w:rPr>
        <w:t>clathrin</w:t>
      </w:r>
      <w:proofErr w:type="spellEnd"/>
      <w:r w:rsidR="002D7DAA">
        <w:rPr>
          <w:lang w:val="en-GB"/>
        </w:rPr>
        <w:t xml:space="preserve"> for invagination</w:t>
      </w:r>
      <w:r w:rsidR="004971B1" w:rsidRPr="006D0877">
        <w:rPr>
          <w:lang w:val="en-GB"/>
        </w:rPr>
        <w:t>, the yeast system relies on actin and</w:t>
      </w:r>
      <w:r w:rsidR="00B17C75">
        <w:rPr>
          <w:lang w:val="en-GB"/>
        </w:rPr>
        <w:t xml:space="preserve"> </w:t>
      </w:r>
      <w:r w:rsidR="004971B1" w:rsidRPr="006D0877">
        <w:rPr>
          <w:lang w:val="en-GB"/>
        </w:rPr>
        <w:t xml:space="preserve"> proper organization</w:t>
      </w:r>
      <w:r w:rsidR="00B17C75">
        <w:rPr>
          <w:lang w:val="en-GB"/>
        </w:rPr>
        <w:t xml:space="preserve"> of the </w:t>
      </w:r>
      <w:proofErr w:type="spellStart"/>
      <w:r w:rsidR="00B17C75">
        <w:rPr>
          <w:lang w:val="en-GB"/>
        </w:rPr>
        <w:t>actin</w:t>
      </w:r>
      <w:proofErr w:type="spellEnd"/>
      <w:r w:rsidR="00B17C75">
        <w:rPr>
          <w:lang w:val="en-GB"/>
        </w:rPr>
        <w:t xml:space="preserve"> network </w:t>
      </w:r>
      <w:r w:rsidR="004971B1" w:rsidRPr="006D0877">
        <w:rPr>
          <w:lang w:val="en-GB"/>
        </w:rPr>
        <w:t>for endocytosis</w:t>
      </w:r>
      <w:r w:rsidR="007F6211">
        <w:rPr>
          <w:lang w:val="en-GB"/>
        </w:rPr>
        <w:t xml:space="preserve"> </w:t>
      </w:r>
      <w:r w:rsidR="004971B1" w:rsidRPr="006D0877">
        <w:rPr>
          <w:lang w:val="en-GB"/>
        </w:rPr>
        <w:fldChar w:fldCharType="begin" w:fldLock="1"/>
      </w:r>
      <w:r w:rsidR="008D0CD4">
        <w:rPr>
          <w:lang w:val="en-GB"/>
        </w:rPr>
        <w:instrText>ADDIN CSL_CITATION {"citationItems":[{"id":"ITEM-1","itemData":{"DOI":"10.1093/emboj/17.3.635","ISSN":"0261-4189","PMID":"8335001","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dropping-particle":"","family":"Riezman","given":"H.","non-dropping-particle":"","parse-names":false,"suffix":""},{"dropping-particle":"","family":"Riezman","given":"Howard","non-dropping-particle":"","parse-names":false,"suffix":""}],"container-title":"The EMBO journal","id":"ITEM-1","issue":"7","issued":{"date-parts":[["1993","7","15"]]},"page":"2855-62","publisher":"EMBO Press","title":"Actin and fimbrin are required for the internalization step of endocytosis in yeast.","type":"article-journal","volume":"12"},"uris":["http://www.mendeley.com/documents/?uuid=88e62d71-05cc-3fe2-b329-b9781d744fa0"]}],"mendeley":{"formattedCitation":"(Kübler &lt;i&gt;et al.&lt;/i&gt;, 1993)","plainTextFormattedCitation":"(Kübler et al., 1993)","previouslyFormattedCitation":"(Kübler &lt;i&gt;et al.&lt;/i&gt;, 1993)"},"properties":{"noteIndex":0},"schema":"https://github.com/citation-style-language/schema/raw/master/csl-citation.json"}</w:instrText>
      </w:r>
      <w:r w:rsidR="004971B1" w:rsidRPr="006D0877">
        <w:rPr>
          <w:lang w:val="en-GB"/>
        </w:rPr>
        <w:fldChar w:fldCharType="separate"/>
      </w:r>
      <w:r w:rsidR="00062640" w:rsidRPr="00062640">
        <w:rPr>
          <w:noProof/>
          <w:lang w:val="en-GB"/>
        </w:rPr>
        <w:t xml:space="preserve">(Kübler </w:t>
      </w:r>
      <w:r w:rsidR="00062640" w:rsidRPr="00062640">
        <w:rPr>
          <w:i/>
          <w:noProof/>
          <w:lang w:val="en-GB"/>
        </w:rPr>
        <w:t>et al.</w:t>
      </w:r>
      <w:r w:rsidR="00062640" w:rsidRPr="00062640">
        <w:rPr>
          <w:noProof/>
          <w:lang w:val="en-GB"/>
        </w:rPr>
        <w:t>, 1993)</w:t>
      </w:r>
      <w:r w:rsidR="004971B1" w:rsidRPr="006D0877">
        <w:rPr>
          <w:lang w:val="en-GB"/>
        </w:rPr>
        <w:fldChar w:fldCharType="end"/>
      </w:r>
      <w:r w:rsidR="004971B1" w:rsidRPr="006D0877">
        <w:rPr>
          <w:lang w:val="en-GB"/>
        </w:rPr>
        <w:t xml:space="preserve">. </w:t>
      </w:r>
    </w:p>
    <w:p w14:paraId="7F38FF0B" w14:textId="77777777" w:rsidR="004971B1" w:rsidRPr="006D0877" w:rsidRDefault="004971B1" w:rsidP="004971B1">
      <w:pPr>
        <w:spacing w:line="360" w:lineRule="auto"/>
        <w:rPr>
          <w:lang w:val="en-GB"/>
        </w:rPr>
      </w:pPr>
    </w:p>
    <w:p w14:paraId="489D55A3" w14:textId="77777777" w:rsidR="004971B1" w:rsidRPr="006D0877" w:rsidRDefault="004971B1" w:rsidP="004971B1">
      <w:pPr>
        <w:spacing w:line="360" w:lineRule="auto"/>
        <w:outlineLvl w:val="0"/>
        <w:rPr>
          <w:b/>
          <w:lang w:val="en-GB"/>
        </w:rPr>
      </w:pPr>
      <w:r w:rsidRPr="006D0877">
        <w:rPr>
          <w:b/>
          <w:lang w:val="en-GB"/>
        </w:rPr>
        <w:t>CME in yeast is highly regular</w:t>
      </w:r>
    </w:p>
    <w:p w14:paraId="56EB25CE" w14:textId="072B1F27" w:rsidR="004971B1" w:rsidRPr="006D0877" w:rsidRDefault="004971B1" w:rsidP="004971B1">
      <w:pPr>
        <w:spacing w:line="360" w:lineRule="auto"/>
        <w:rPr>
          <w:lang w:val="en-GB"/>
        </w:rPr>
      </w:pPr>
      <w:r w:rsidRPr="006D0877">
        <w:rPr>
          <w:lang w:val="en-GB"/>
        </w:rPr>
        <w:t xml:space="preserve">In yeast, over fifty proteins are recruited, interact, and disassemble during </w:t>
      </w:r>
      <w:r w:rsidR="0060735A">
        <w:rPr>
          <w:lang w:val="en-GB"/>
        </w:rPr>
        <w:t xml:space="preserve">the </w:t>
      </w:r>
      <w:r w:rsidRPr="006D0877">
        <w:rPr>
          <w:lang w:val="en-GB"/>
        </w:rPr>
        <w:t xml:space="preserve">endocytic process. In mammals as well as in yeast, proteins that arrive at an endocytic site can be distributed into different modules according to their relative time of recruitment and function. A </w:t>
      </w:r>
      <w:r w:rsidRPr="006D0877">
        <w:rPr>
          <w:rStyle w:val="CommentReference"/>
          <w:sz w:val="24"/>
          <w:szCs w:val="24"/>
          <w:lang w:val="en-GB"/>
        </w:rPr>
        <w:commentReference w:id="5"/>
      </w:r>
      <w:r w:rsidRPr="006D0877">
        <w:rPr>
          <w:lang w:val="en-GB"/>
        </w:rPr>
        <w:t xml:space="preserve">initiation phase assembles coat proteins on the plasma membrane and establishes an endocytic site. </w:t>
      </w:r>
      <w:r w:rsidR="00B922A1">
        <w:rPr>
          <w:lang w:val="en-GB"/>
        </w:rPr>
        <w:t>The</w:t>
      </w:r>
      <w:r w:rsidRPr="006D0877">
        <w:rPr>
          <w:lang w:val="en-GB"/>
        </w:rPr>
        <w:t xml:space="preserve"> </w:t>
      </w:r>
      <w:r w:rsidR="0060735A">
        <w:rPr>
          <w:lang w:val="en-GB"/>
        </w:rPr>
        <w:t xml:space="preserve">early </w:t>
      </w:r>
      <w:r w:rsidRPr="006D0877">
        <w:rPr>
          <w:lang w:val="en-GB"/>
        </w:rPr>
        <w:t xml:space="preserve">proteins </w:t>
      </w:r>
      <w:r w:rsidR="00B922A1">
        <w:rPr>
          <w:lang w:val="en-GB"/>
        </w:rPr>
        <w:t>involved in the initiation phase are highly variable</w:t>
      </w:r>
      <w:r w:rsidRPr="006D0877">
        <w:rPr>
          <w:lang w:val="en-GB"/>
        </w:rPr>
        <w:t xml:space="preserve"> in both recruitment as well as time spent at sites</w:t>
      </w:r>
      <w:r w:rsidR="00901997">
        <w:rPr>
          <w:lang w:val="en-GB"/>
        </w:rPr>
        <w:t>. I</w:t>
      </w:r>
      <w:r w:rsidRPr="006D0877">
        <w:rPr>
          <w:lang w:val="en-GB"/>
        </w:rPr>
        <w:t xml:space="preserve">nitiation is followed by a very stereotypic sequence of events that assembles coat proteins, nucleates actin, organizes the </w:t>
      </w:r>
      <w:proofErr w:type="spellStart"/>
      <w:r w:rsidRPr="006D0877">
        <w:rPr>
          <w:lang w:val="en-GB"/>
        </w:rPr>
        <w:t>actin</w:t>
      </w:r>
      <w:proofErr w:type="spellEnd"/>
      <w:r w:rsidRPr="006D0877">
        <w:rPr>
          <w:lang w:val="en-GB"/>
        </w:rPr>
        <w:t xml:space="preserve"> network, </w:t>
      </w:r>
      <w:proofErr w:type="spellStart"/>
      <w:r w:rsidRPr="006D0877">
        <w:rPr>
          <w:lang w:val="en-GB"/>
        </w:rPr>
        <w:t>invaginates</w:t>
      </w:r>
      <w:proofErr w:type="spellEnd"/>
      <w:r w:rsidRPr="006D0877">
        <w:rPr>
          <w:lang w:val="en-GB"/>
        </w:rPr>
        <w:t xml:space="preserve"> a membrane tube, and finally severs the membrane to produce vesicles</w:t>
      </w:r>
      <w:r w:rsidR="0060735A">
        <w:rPr>
          <w:lang w:val="en-GB"/>
        </w:rPr>
        <w:t xml:space="preserve"> </w:t>
      </w:r>
      <w:r w:rsidRPr="006D0877">
        <w:rPr>
          <w:lang w:val="en-GB"/>
        </w:rPr>
        <w:fldChar w:fldCharType="begin" w:fldLock="1"/>
      </w:r>
      <w:r w:rsidR="008D0CD4">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Kaksonen, Toret and Drubin, 2005)","plainTextFormattedCitation":"(Kaksonen, Toret and Drubin, 2005)","previouslyFormattedCitation":"(Kaksonen, Toret and Drubin, 2005)"},"properties":{"noteIndex":0},"schema":"https://github.com/citation-style-language/schema/raw/master/csl-citation.json"}</w:instrText>
      </w:r>
      <w:r w:rsidRPr="006D0877">
        <w:rPr>
          <w:lang w:val="en-GB"/>
        </w:rPr>
        <w:fldChar w:fldCharType="separate"/>
      </w:r>
      <w:r w:rsidR="00062640" w:rsidRPr="00062640">
        <w:rPr>
          <w:noProof/>
          <w:lang w:val="en-GB"/>
        </w:rPr>
        <w:t>(Kaksonen, Toret and Drubin, 2005)</w:t>
      </w:r>
      <w:r w:rsidRPr="006D0877">
        <w:rPr>
          <w:lang w:val="en-GB"/>
        </w:rPr>
        <w:fldChar w:fldCharType="end"/>
      </w:r>
      <w:r w:rsidRPr="006D0877">
        <w:rPr>
          <w:lang w:val="en-GB"/>
        </w:rPr>
        <w:t xml:space="preserve">. Coat proteins arrive upon initiation of endocytic sites. The actin and WASP modules arrive next, and include actin nucleating proteins, actin, actin-binding proteins that organize the </w:t>
      </w:r>
      <w:proofErr w:type="spellStart"/>
      <w:r w:rsidRPr="006D0877">
        <w:rPr>
          <w:lang w:val="en-GB"/>
        </w:rPr>
        <w:t>actin</w:t>
      </w:r>
      <w:proofErr w:type="spellEnd"/>
      <w:r w:rsidRPr="006D0877">
        <w:rPr>
          <w:lang w:val="en-GB"/>
        </w:rPr>
        <w:t xml:space="preserve"> network and produce forces that begin to pull the membrane into the cytoplasm. The scission module arrives last, and regulates the final shape transitions of the endocytic site from tubular membrane to vesicle. </w:t>
      </w:r>
      <w:r w:rsidR="005D7FB1">
        <w:rPr>
          <w:lang w:val="en-GB"/>
        </w:rPr>
        <w:t>While the entire process of initiation t</w:t>
      </w:r>
      <w:r w:rsidR="00546089">
        <w:rPr>
          <w:lang w:val="en-GB"/>
        </w:rPr>
        <w:t>hrough</w:t>
      </w:r>
      <w:r w:rsidR="005D7FB1">
        <w:rPr>
          <w:lang w:val="en-GB"/>
        </w:rPr>
        <w:t xml:space="preserve"> scission occurs over a period of about a minute, once membrane invagination begins, inward movement and consecutive scission occurs in under </w:t>
      </w:r>
      <w:r w:rsidR="00546089">
        <w:rPr>
          <w:lang w:val="en-GB"/>
        </w:rPr>
        <w:t xml:space="preserve">fifteen seconds. </w:t>
      </w:r>
      <w:r w:rsidR="005518EA">
        <w:rPr>
          <w:lang w:val="en-GB"/>
        </w:rPr>
        <w:t xml:space="preserve">This indicates tight regulation of the post-initiation sequence of events in the endocytic timeline. </w:t>
      </w:r>
    </w:p>
    <w:p w14:paraId="161636A4" w14:textId="77777777" w:rsidR="004971B1" w:rsidRPr="006D0877" w:rsidRDefault="004971B1" w:rsidP="004971B1">
      <w:pPr>
        <w:spacing w:line="360" w:lineRule="auto"/>
        <w:rPr>
          <w:lang w:val="en-GB"/>
        </w:rPr>
      </w:pPr>
    </w:p>
    <w:p w14:paraId="6D3AED25" w14:textId="5AEE35A0" w:rsidR="004971B1" w:rsidRPr="006D0877" w:rsidRDefault="004971B1" w:rsidP="004971B1">
      <w:pPr>
        <w:spacing w:line="360" w:lineRule="auto"/>
        <w:rPr>
          <w:lang w:val="en-GB"/>
        </w:rPr>
      </w:pPr>
      <w:proofErr w:type="spellStart"/>
      <w:r w:rsidRPr="006D0877">
        <w:rPr>
          <w:lang w:val="en-GB"/>
        </w:rPr>
        <w:t>Sterotypicity</w:t>
      </w:r>
      <w:proofErr w:type="spellEnd"/>
      <w:r w:rsidRPr="006D0877">
        <w:rPr>
          <w:lang w:val="en-GB"/>
        </w:rPr>
        <w:t xml:space="preserve"> of the post-initiation stages of yeast endocytosis has allowed averaging the behavio</w:t>
      </w:r>
      <w:r w:rsidR="0045614D">
        <w:rPr>
          <w:lang w:val="en-GB"/>
        </w:rPr>
        <w:t>u</w:t>
      </w:r>
      <w:r w:rsidRPr="006D0877">
        <w:rPr>
          <w:lang w:val="en-GB"/>
        </w:rPr>
        <w:t xml:space="preserve">r of various proteins from multiple endocytic events. </w:t>
      </w:r>
      <w:r w:rsidR="003E341C">
        <w:rPr>
          <w:lang w:val="en-GB"/>
        </w:rPr>
        <w:t>Tracking</w:t>
      </w:r>
      <w:r w:rsidRPr="006D0877">
        <w:rPr>
          <w:lang w:val="en-GB"/>
        </w:rPr>
        <w:t xml:space="preserve"> the behavio</w:t>
      </w:r>
      <w:r w:rsidR="003E341C">
        <w:rPr>
          <w:lang w:val="en-GB"/>
        </w:rPr>
        <w:t>u</w:t>
      </w:r>
      <w:r w:rsidRPr="006D0877">
        <w:rPr>
          <w:lang w:val="en-GB"/>
        </w:rPr>
        <w:t xml:space="preserve">r </w:t>
      </w:r>
      <w:r w:rsidR="00093862">
        <w:rPr>
          <w:lang w:val="en-GB"/>
        </w:rPr>
        <w:t xml:space="preserve">and organization </w:t>
      </w:r>
      <w:r w:rsidRPr="006D0877">
        <w:rPr>
          <w:lang w:val="en-GB"/>
        </w:rPr>
        <w:t xml:space="preserve">of these proteins has led to </w:t>
      </w:r>
      <w:r w:rsidR="00D20787">
        <w:rPr>
          <w:lang w:val="en-GB"/>
        </w:rPr>
        <w:t xml:space="preserve">a </w:t>
      </w:r>
      <w:r w:rsidR="00D20787" w:rsidRPr="006D0877">
        <w:rPr>
          <w:lang w:val="en-GB"/>
        </w:rPr>
        <w:t>remarkabl</w:t>
      </w:r>
      <w:r w:rsidR="00D20787">
        <w:rPr>
          <w:lang w:val="en-GB"/>
        </w:rPr>
        <w:t>y</w:t>
      </w:r>
      <w:r w:rsidR="00D20787" w:rsidRPr="006D0877">
        <w:rPr>
          <w:lang w:val="en-GB"/>
        </w:rPr>
        <w:t xml:space="preserve"> detail</w:t>
      </w:r>
      <w:r w:rsidR="00D20787">
        <w:rPr>
          <w:lang w:val="en-GB"/>
        </w:rPr>
        <w:t xml:space="preserve">ed </w:t>
      </w:r>
      <w:r w:rsidRPr="006D0877">
        <w:rPr>
          <w:lang w:val="en-GB"/>
        </w:rPr>
        <w:t>understanding</w:t>
      </w:r>
      <w:r w:rsidR="00D20787">
        <w:rPr>
          <w:lang w:val="en-GB"/>
        </w:rPr>
        <w:t xml:space="preserve"> of</w:t>
      </w:r>
      <w:r w:rsidRPr="006D0877">
        <w:rPr>
          <w:lang w:val="en-GB"/>
        </w:rPr>
        <w:t xml:space="preserve"> the spatial and temporal regulation of endocytosis in </w:t>
      </w:r>
      <w:r w:rsidR="00D20787">
        <w:rPr>
          <w:lang w:val="en-GB"/>
        </w:rPr>
        <w:t xml:space="preserve">yeast </w:t>
      </w:r>
      <w:r w:rsidRPr="006D0877">
        <w:rPr>
          <w:lang w:val="en-GB"/>
        </w:rPr>
        <w:fldChar w:fldCharType="begin" w:fldLock="1"/>
      </w:r>
      <w:r w:rsidR="008D0CD4">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101/217836","abstract":"Clathrin-mediated endocytosis is an essential cellular function in all eukaryotes that is driven by a self-assembled macromolecular machine of over 50 different proteins in tens to hundreds of copies. How these proteins are organized to produce endocytic vesicles with high precision and efficiency is not understood. Here, we developed high-throughput superresolution microscopy to reconstruct the nanoscale structural organization of 23 endocytic proteins from over 100,000 endocytic sites in yeast. We found that proteins assemble by radially-ordered recruitment according to function. WASP family proteins form a circular nano-scale template on the membrane to spatially control actin nucleation during vesicle formation. Mathematical modeling of actin polymerization showed that this WASP nano-template creates sufficient force for membrane invagination and substantially increases the efficiency of endocytosis. Such nanoscale pre-patterning of actin nucleation may represent a general design principle for directional force generation in membrane remodeling processes such as during cell migration and division.","author":[{"dropping-particle":"","family":"Mund","given":"Markus","non-dropping-particle":"","parse-names":false,"suffix":""},{"dropping-particle":"van der","family":"Beek","given":"Johannes Albertus","non-dropping-particle":"","parse-names":false,"suffix":""},{"dropping-particle":"","family":"Deschamps","given":"Joran","non-dropping-particle":"","parse-names":false,"suffix":""},{"dropping-particle":"","family":"Dmitrieff","given":"Serge","non-dropping-particle":"","parse-names":false,"suffix":""},{"dropping-particle":"","family":"Monster","given":"Jooske Louise","non-dropping-particle":"","parse-names":false,"suffix":""},{"dropping-particle":"","family":"Picco","given":"Andrea","non-dropping-particle":"","parse-names":false,"suffix":""},{"dropping-particle":"","family":"Nedelec","given":"Francois","non-dropping-particle":"","parse-names":false,"suffix":""},{"dropping-particle":"","family":"Kaksonen","given":"Marko","non-dropping-particle":"","parse-names":false,"suffix":""},{"dropping-particle":"","family":"Ries","given":"Jonas","non-dropping-particle":"","parse-names":false,"suffix":""}],"container-title":"bioRxiv","id":"ITEM-2","issued":{"date-parts":[["2017","11","15"]]},"page":"217836","publisher":"Cold Spring Harbor Laboratory","title":"Systematic analysis of the molecular architecture of endocytosis reveals a nanoscale actin nucleation template that drives efficient vesicle formation","type":"article-journal"},"uris":["http://www.mendeley.com/documents/?uuid=b95050fe-461e-3a42-be8d-0b513eee1d14"]},{"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6e2c0c1d-79a5-410e-82cb-e67dd00e0096"]}],"mendeley":{"formattedCitation":"(Kaksonen, Toret and Drubin, 2005; Picco &lt;i&gt;et al.&lt;/i&gt;, 2015; Mund &lt;i&gt;et al.&lt;/i&gt;, 2017)","plainTextFormattedCitation":"(Kaksonen, Toret and Drubin, 2005; Picco et al., 2015; Mund et al., 2017)","previouslyFormattedCitation":"(Kaksonen, Toret and Drubin, 2005; Picco &lt;i&gt;et al.&lt;/i&gt;, 2015; Mund &lt;i&gt;et al.&lt;/i&gt;, 2017)"},"properties":{"noteIndex":0},"schema":"https://github.com/citation-style-language/schema/raw/master/csl-citation.json"}</w:instrText>
      </w:r>
      <w:r w:rsidRPr="006D0877">
        <w:rPr>
          <w:lang w:val="en-GB"/>
        </w:rPr>
        <w:fldChar w:fldCharType="separate"/>
      </w:r>
      <w:r w:rsidR="00062640" w:rsidRPr="00062640">
        <w:rPr>
          <w:noProof/>
          <w:lang w:val="en-GB"/>
        </w:rPr>
        <w:t xml:space="preserve">(Kaksonen, Toret and Drubin, 2005; Picco </w:t>
      </w:r>
      <w:r w:rsidR="00062640" w:rsidRPr="00062640">
        <w:rPr>
          <w:i/>
          <w:noProof/>
          <w:lang w:val="en-GB"/>
        </w:rPr>
        <w:t>et al.</w:t>
      </w:r>
      <w:r w:rsidR="00062640" w:rsidRPr="00062640">
        <w:rPr>
          <w:noProof/>
          <w:lang w:val="en-GB"/>
        </w:rPr>
        <w:t xml:space="preserve">, 2015; Mund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xml:space="preserve">. The multiple stages of endocytosis are discussed below. </w:t>
      </w:r>
    </w:p>
    <w:p w14:paraId="08A88DCB" w14:textId="77777777" w:rsidR="004971B1" w:rsidRPr="006D0877" w:rsidRDefault="004971B1" w:rsidP="004971B1">
      <w:pPr>
        <w:spacing w:line="360" w:lineRule="auto"/>
        <w:rPr>
          <w:lang w:val="en-GB"/>
        </w:rPr>
      </w:pPr>
    </w:p>
    <w:p w14:paraId="45546735" w14:textId="77777777" w:rsidR="004971B1" w:rsidRPr="000E1462" w:rsidRDefault="004971B1" w:rsidP="004971B1">
      <w:pPr>
        <w:spacing w:line="360" w:lineRule="auto"/>
        <w:ind w:left="426"/>
        <w:rPr>
          <w:u w:val="single"/>
          <w:lang w:val="en-GB"/>
        </w:rPr>
      </w:pPr>
      <w:r w:rsidRPr="000E1462">
        <w:rPr>
          <w:u w:val="single"/>
          <w:lang w:val="en-GB"/>
        </w:rPr>
        <w:lastRenderedPageBreak/>
        <w:t>Early initiation phase:</w:t>
      </w:r>
    </w:p>
    <w:p w14:paraId="52083A83" w14:textId="4BC04506" w:rsidR="004971B1" w:rsidRDefault="00537244" w:rsidP="004971B1">
      <w:pPr>
        <w:spacing w:line="360" w:lineRule="auto"/>
        <w:ind w:left="426"/>
        <w:rPr>
          <w:lang w:val="en-GB"/>
        </w:rPr>
      </w:pPr>
      <w:r>
        <w:rPr>
          <w:lang w:val="en-GB"/>
        </w:rPr>
        <w:t>The i</w:t>
      </w:r>
      <w:r w:rsidR="004971B1" w:rsidRPr="006D0877">
        <w:rPr>
          <w:lang w:val="en-GB"/>
        </w:rPr>
        <w:t>nitiation phase establishes endocytic sites and selects cargo</w:t>
      </w:r>
      <w:r w:rsidR="00034CB0">
        <w:rPr>
          <w:lang w:val="en-GB"/>
        </w:rPr>
        <w:t xml:space="preserve"> </w:t>
      </w:r>
      <w:r w:rsidR="004971B1" w:rsidRPr="006D0877">
        <w:rPr>
          <w:lang w:val="en-GB"/>
        </w:rPr>
        <w:fldChar w:fldCharType="begin" w:fldLock="1"/>
      </w:r>
      <w:r w:rsidR="008D0CD4">
        <w:rPr>
          <w:lang w:val="en-GB"/>
        </w:rPr>
        <w:instrText>ADDIN CSL_CITATION {"citationItems":[{"id":"ITEM-1","itemData":{"DOI":"10.1016/J.CUB.2014.01.048","ISSN":"0960-9822","abstract":"Clathrin-mediated endocytosis is driven by a complex machinery of proteins, which assemble in a regular order at the plasma membrane [1–3]. The assembly of the endocytic machinery is conventionally thought to be a continuous process of mechanistically dependent steps, starting from a defined initiation step. Indeed, several initiation mechanisms involving single proteins have been proposed in mammalian cells [4, 5]. Here, we demonstrate that the initiation mechanism of endocytosis is highly flexible. We disrupted the long early phase of endocytosis in yeast by deleting seven genes encoding early endocytic proteins. Surprisingly, membrane uptake and vesicle budding dynamics were largely normal in these mutant cells. Regulated cargo recruitment was, however, defective. In addition, different early endocytic proteins were able to initiate vesicle budding when anchored to a plasma membrane domain where endocytosis does not normally take place. Our results suggest that the cargo-recruiting early phase is not mechanistically required for vesicle budding, but early-arriving proteins can recruit the budding machinery into position at the plasma membrane. Separable early and late phases allow for a robust process of vesicle budding to follow from variable initiation mechanisms. Such a modular design could easily adapt and evolve to respond to different cellular requirements.","author":[{"dropping-particle":"","family":"Brach","given":"Thorsten","non-dropping-particle":"","parse-names":false,"suffix":""},{"dropping-particle":"","family":"Godlee","given":"Camilla","non-dropping-particle":"","parse-names":false,"suffix":""},{"dropping-particle":"","family":"Moeller-Hansen","given":"Iben","non-dropping-particle":"","parse-names":false,"suffix":""},{"dropping-particle":"","family":"Boeke","given":"Dominik","non-dropping-particle":"","parse-names":false,"suffix":""},{"dropping-particle":"","family":"Kaksonen","given":"Marko","non-dropping-particle":"","parse-names":false,"suffix":""}],"container-title":"Current Biology","id":"ITEM-1","issue":"5","issued":{"date-parts":[["2014","3","3"]]},"page":"548-554","publisher":"Cell Press","title":"The Initiation of Clathrin-Mediated Endocytosis Is Mechanistically Highly Flexible","type":"article-journal","volume":"24"},"uris":["http://www.mendeley.com/documents/?uuid=2e3eea24-194a-39bf-b79e-7ede7a4219af"]}],"mendeley":{"formattedCitation":"(Brach &lt;i&gt;et al.&lt;/i&gt;, 2014)","plainTextFormattedCitation":"(Brach et al., 2014)","previouslyFormattedCitation":"(Brach &lt;i&gt;et al.&lt;/i&gt;, 2014)"},"properties":{"noteIndex":0},"schema":"https://github.com/citation-style-language/schema/raw/master/csl-citation.json"}</w:instrText>
      </w:r>
      <w:r w:rsidR="004971B1" w:rsidRPr="006D0877">
        <w:rPr>
          <w:lang w:val="en-GB"/>
        </w:rPr>
        <w:fldChar w:fldCharType="separate"/>
      </w:r>
      <w:r w:rsidR="00062640" w:rsidRPr="00062640">
        <w:rPr>
          <w:noProof/>
          <w:lang w:val="en-GB"/>
        </w:rPr>
        <w:t xml:space="preserve">(Brach </w:t>
      </w:r>
      <w:r w:rsidR="00062640" w:rsidRPr="00062640">
        <w:rPr>
          <w:i/>
          <w:noProof/>
          <w:lang w:val="en-GB"/>
        </w:rPr>
        <w:t>et al.</w:t>
      </w:r>
      <w:r w:rsidR="00062640" w:rsidRPr="00062640">
        <w:rPr>
          <w:noProof/>
          <w:lang w:val="en-GB"/>
        </w:rPr>
        <w:t>, 2014)</w:t>
      </w:r>
      <w:r w:rsidR="004971B1" w:rsidRPr="006D0877">
        <w:rPr>
          <w:lang w:val="en-GB"/>
        </w:rPr>
        <w:fldChar w:fldCharType="end"/>
      </w:r>
      <w:r w:rsidR="004971B1" w:rsidRPr="006D0877">
        <w:rPr>
          <w:lang w:val="en-GB"/>
        </w:rPr>
        <w:t>. Deletion of an entire seven protein set of early endocytic proteins (Ede1, Syp1, Yap1801/1802, Apl1, Pal1, Pal2) does not prevent endocytosis. It seems that the initiation of endocytosis in yeast is independent of the recruitment of any one protein, and is likely a result of several different cooperative or independent factors</w:t>
      </w:r>
      <w:r w:rsidR="00034CB0">
        <w:rPr>
          <w:lang w:val="en-GB"/>
        </w:rPr>
        <w:t xml:space="preserve"> </w:t>
      </w:r>
      <w:r w:rsidR="004971B1" w:rsidRPr="006D0877">
        <w:rPr>
          <w:lang w:val="en-GB"/>
        </w:rPr>
        <w:fldChar w:fldCharType="begin" w:fldLock="1"/>
      </w:r>
      <w:r w:rsidR="008D0CD4">
        <w:rPr>
          <w:lang w:val="en-GB"/>
        </w:rPr>
        <w:instrText>ADDIN CSL_CITATION {"citationItems":[{"id":"ITEM-1","itemData":{"DOI":"10.1016/J.CUB.2014.01.048","ISSN":"0960-9822","abstract":"Clathrin-mediated endocytosis is driven by a complex machinery of proteins, which assemble in a regular order at the plasma membrane [1–3]. The assembly of the endocytic machinery is conventionally thought to be a continuous process of mechanistically dependent steps, starting from a defined initiation step. Indeed, several initiation mechanisms involving single proteins have been proposed in mammalian cells [4, 5]. Here, we demonstrate that the initiation mechanism of endocytosis is highly flexible. We disrupted the long early phase of endocytosis in yeast by deleting seven genes encoding early endocytic proteins. Surprisingly, membrane uptake and vesicle budding dynamics were largely normal in these mutant cells. Regulated cargo recruitment was, however, defective. In addition, different early endocytic proteins were able to initiate vesicle budding when anchored to a plasma membrane domain where endocytosis does not normally take place. Our results suggest that the cargo-recruiting early phase is not mechanistically required for vesicle budding, but early-arriving proteins can recruit the budding machinery into position at the plasma membrane. Separable early and late phases allow for a robust process of vesicle budding to follow from variable initiation mechanisms. Such a modular design could easily adapt and evolve to respond to different cellular requirements.","author":[{"dropping-particle":"","family":"Brach","given":"Thorsten","non-dropping-particle":"","parse-names":false,"suffix":""},{"dropping-particle":"","family":"Godlee","given":"Camilla","non-dropping-particle":"","parse-names":false,"suffix":""},{"dropping-particle":"","family":"Moeller-Hansen","given":"Iben","non-dropping-particle":"","parse-names":false,"suffix":""},{"dropping-particle":"","family":"Boeke","given":"Dominik","non-dropping-particle":"","parse-names":false,"suffix":""},{"dropping-particle":"","family":"Kaksonen","given":"Marko","non-dropping-particle":"","parse-names":false,"suffix":""}],"container-title":"Current Biology","id":"ITEM-1","issue":"5","issued":{"date-parts":[["2014","3","3"]]},"page":"548-554","publisher":"Cell Press","title":"The Initiation of Clathrin-Mediated Endocytosis Is Mechanistically Highly Flexible","type":"article-journal","volume":"24"},"uris":["http://www.mendeley.com/documents/?uuid=2e3eea24-194a-39bf-b79e-7ede7a4219af"]}],"mendeley":{"formattedCitation":"(Brach &lt;i&gt;et al.&lt;/i&gt;, 2014)","plainTextFormattedCitation":"(Brach et al., 2014)","previouslyFormattedCitation":"(Brach &lt;i&gt;et al.&lt;/i&gt;, 2014)"},"properties":{"noteIndex":0},"schema":"https://github.com/citation-style-language/schema/raw/master/csl-citation.json"}</w:instrText>
      </w:r>
      <w:r w:rsidR="004971B1" w:rsidRPr="006D0877">
        <w:rPr>
          <w:lang w:val="en-GB"/>
        </w:rPr>
        <w:fldChar w:fldCharType="separate"/>
      </w:r>
      <w:r w:rsidR="00062640" w:rsidRPr="00062640">
        <w:rPr>
          <w:noProof/>
          <w:lang w:val="en-GB"/>
        </w:rPr>
        <w:t xml:space="preserve">(Brach </w:t>
      </w:r>
      <w:r w:rsidR="00062640" w:rsidRPr="00062640">
        <w:rPr>
          <w:i/>
          <w:noProof/>
          <w:lang w:val="en-GB"/>
        </w:rPr>
        <w:t>et al.</w:t>
      </w:r>
      <w:r w:rsidR="00062640" w:rsidRPr="00062640">
        <w:rPr>
          <w:noProof/>
          <w:lang w:val="en-GB"/>
        </w:rPr>
        <w:t>, 2014)</w:t>
      </w:r>
      <w:r w:rsidR="004971B1" w:rsidRPr="006D0877">
        <w:rPr>
          <w:lang w:val="en-GB"/>
        </w:rPr>
        <w:fldChar w:fldCharType="end"/>
      </w:r>
      <w:r w:rsidR="00034CB0">
        <w:rPr>
          <w:lang w:val="en-GB"/>
        </w:rPr>
        <w:t>. This</w:t>
      </w:r>
      <w:r w:rsidR="004971B1" w:rsidRPr="006D0877">
        <w:rPr>
          <w:lang w:val="en-GB"/>
        </w:rPr>
        <w:t xml:space="preserve"> could give the process robustness in the absence of alternate pathways for uptake of essential nutrients and signals. The variability in this phase could also provide a “check-point”, to ensure that sufficient cargo is loaded</w:t>
      </w:r>
      <w:r w:rsidR="00034CB0">
        <w:rPr>
          <w:lang w:val="en-GB"/>
        </w:rPr>
        <w:t xml:space="preserve"> </w:t>
      </w:r>
      <w:r w:rsidR="004971B1" w:rsidRPr="006D0877">
        <w:rPr>
          <w:lang w:val="en-GB"/>
        </w:rPr>
        <w:fldChar w:fldCharType="begin" w:fldLock="1"/>
      </w:r>
      <w:r w:rsidR="008D0CD4">
        <w:rPr>
          <w:lang w:val="en-GB"/>
        </w:rPr>
        <w:instrText>ADDIN CSL_CITATION {"citationItems":[{"id":"ITEM-1","itemData":{"DOI":"10.1016/j.tcb.2011.09.001","ISSN":"1879-3088","PMID":"22018597","abstract":"Clathrin-mediated endocytosis in the budding yeast Saccharomyces cerevisiae involves the ordered recruitment, activity and disassembly of nearly 60 proteins at distinct sites on the plasma membrane. Two-color live-cell fluorescence microscopy has proven to be invaluable for in vivo analysis of endocytic proteins: identifying new components, determining the order of protein arrival and dissociation, and revealing even very subtle mutant phenotypes. Yeast genetics and functional genomics facilitate identification of complex interaction networks between endocytic proteins and their regulators. Quantitative datasets produced by these various analyses have made theoretical modeling possible. Here, we discuss recent findings on budding yeast endocytosis that have advanced our knowledge of how -60 endocytic proteins are recruited, perform their functions, are regulated by lipid and protein modifications, and are disassembled, all with remarkable regularity.","author":[{"dropping-particle":"","family":"Weinberg","given":"Jasper","non-dropping-particle":"","parse-names":false,"suffix":""},{"dropping-particle":"","family":"Drubin","given":"David G","non-dropping-particle":"","parse-names":false,"suffix":""}],"container-title":"Trends in cell biology","id":"ITEM-1","issue":"1","issued":{"date-parts":[["2012","1"]]},"page":"1-13","publisher":"NIH Public Access","title":"Clathrin-mediated endocytosis in budding yeast.","type":"article-journal","volume":"22"},"uris":["http://www.mendeley.com/documents/?uuid=b80c1437-a25c-364e-bc20-48a73ef134f5"]}],"mendeley":{"formattedCitation":"(Weinberg and Drubin, 2012)","plainTextFormattedCitation":"(Weinberg and Drubin, 2012)","previouslyFormattedCitation":"(Weinberg and Drubin, 2012)"},"properties":{"noteIndex":0},"schema":"https://github.com/citation-style-language/schema/raw/master/csl-citation.json"}</w:instrText>
      </w:r>
      <w:r w:rsidR="004971B1" w:rsidRPr="006D0877">
        <w:rPr>
          <w:lang w:val="en-GB"/>
        </w:rPr>
        <w:fldChar w:fldCharType="separate"/>
      </w:r>
      <w:r w:rsidR="00062640" w:rsidRPr="00062640">
        <w:rPr>
          <w:noProof/>
          <w:lang w:val="en-GB"/>
        </w:rPr>
        <w:t>(Weinberg and Drubin, 2012)</w:t>
      </w:r>
      <w:r w:rsidR="004971B1" w:rsidRPr="006D0877">
        <w:rPr>
          <w:lang w:val="en-GB"/>
        </w:rPr>
        <w:fldChar w:fldCharType="end"/>
      </w:r>
      <w:r w:rsidR="004971B1" w:rsidRPr="006D0877">
        <w:rPr>
          <w:lang w:val="en-GB"/>
        </w:rPr>
        <w:t xml:space="preserve"> before later (energy consuming) phases are triggered. </w:t>
      </w:r>
    </w:p>
    <w:p w14:paraId="20B9A0C3" w14:textId="77777777" w:rsidR="004971B1" w:rsidRPr="006D0877" w:rsidRDefault="004971B1" w:rsidP="002E14A7">
      <w:pPr>
        <w:spacing w:line="360" w:lineRule="auto"/>
        <w:rPr>
          <w:lang w:val="en-GB"/>
        </w:rPr>
      </w:pPr>
    </w:p>
    <w:p w14:paraId="0C592545" w14:textId="77777777" w:rsidR="004971B1" w:rsidRPr="000E1462" w:rsidRDefault="004971B1" w:rsidP="004971B1">
      <w:pPr>
        <w:spacing w:line="360" w:lineRule="auto"/>
        <w:ind w:left="426"/>
        <w:rPr>
          <w:u w:val="single"/>
          <w:lang w:val="en-GB"/>
        </w:rPr>
      </w:pPr>
      <w:r w:rsidRPr="000E1462">
        <w:rPr>
          <w:u w:val="single"/>
          <w:lang w:val="en-GB"/>
        </w:rPr>
        <w:t>Coat module:</w:t>
      </w:r>
    </w:p>
    <w:p w14:paraId="52F78608" w14:textId="51026E5A" w:rsidR="004971B1" w:rsidRPr="006D0877" w:rsidRDefault="004971B1" w:rsidP="004971B1">
      <w:pPr>
        <w:spacing w:line="360" w:lineRule="auto"/>
        <w:ind w:left="426"/>
        <w:rPr>
          <w:lang w:val="en-GB"/>
        </w:rPr>
      </w:pPr>
      <w:r w:rsidRPr="006D0877">
        <w:rPr>
          <w:lang w:val="en-GB"/>
        </w:rPr>
        <w:t>Coat proteins serve to template later</w:t>
      </w:r>
      <w:r w:rsidR="00537A3C">
        <w:rPr>
          <w:lang w:val="en-GB"/>
        </w:rPr>
        <w:t>-arriving</w:t>
      </w:r>
      <w:r w:rsidRPr="006D0877">
        <w:rPr>
          <w:lang w:val="en-GB"/>
        </w:rPr>
        <w:t xml:space="preserve"> proteins</w:t>
      </w:r>
      <w:r w:rsidR="00E15843">
        <w:rPr>
          <w:lang w:val="en-GB"/>
        </w:rPr>
        <w:t xml:space="preserve"> </w:t>
      </w:r>
      <w:r w:rsidRPr="006D0877">
        <w:rPr>
          <w:lang w:val="en-GB"/>
        </w:rPr>
        <w:fldChar w:fldCharType="begin" w:fldLock="1"/>
      </w:r>
      <w:r w:rsidR="008D0CD4">
        <w:rPr>
          <w:lang w:val="en-GB"/>
        </w:rPr>
        <w:instrText>ADDIN CSL_CITATION {"citationItems":[{"id":"ITEM-1","itemData":{"DOI":"10.1101/217836","abstract":"Clathrin-mediated endocytosis is an essential cellular function in all eukaryotes that is driven by a self-assembled macromolecular machine of over 50 different proteins in tens to hundreds of copies. How these proteins are organized to produce endocytic vesicles with high precision and efficiency is not understood. Here, we developed high-throughput superresolution microscopy to reconstruct the nanoscale structural organization of 23 endocytic proteins from over 100,000 endocytic sites in yeast. We found that proteins assemble by radially-ordered recruitment according to function. WASP family proteins form a circular nano-scale template on the membrane to spatially control actin nucleation during vesicle formation. Mathematical modeling of actin polymerization showed that this WASP nano-template creates sufficient force for membrane invagination and substantially increases the efficiency of endocytosis. Such nanoscale pre-patterning of actin nucleation may represent a general design principle for directional force generation in membrane remodeling processes such as during cell migration and division.","author":[{"dropping-particle":"","family":"Mund","given":"Markus","non-dropping-particle":"","parse-names":false,"suffix":""},{"dropping-particle":"van der","family":"Beek","given":"Johannes Albertus","non-dropping-particle":"","parse-names":false,"suffix":""},{"dropping-particle":"","family":"Deschamps","given":"Joran","non-dropping-particle":"","parse-names":false,"suffix":""},{"dropping-particle":"","family":"Dmitrieff","given":"Serge","non-dropping-particle":"","parse-names":false,"suffix":""},{"dropping-particle":"","family":"Monster","given":"Jooske Louise","non-dropping-particle":"","parse-names":false,"suffix":""},{"dropping-particle":"","family":"Picco","given":"Andrea","non-dropping-particle":"","parse-names":false,"suffix":""},{"dropping-particle":"","family":"Nedelec","given":"Francois","non-dropping-particle":"","parse-names":false,"suffix":""},{"dropping-particle":"","family":"Kaksonen","given":"Marko","non-dropping-particle":"","parse-names":false,"suffix":""},{"dropping-particle":"","family":"Ries","given":"Jonas","non-dropping-particle":"","parse-names":false,"suffix":""}],"container-title":"bioRxiv","id":"ITEM-1","issued":{"date-parts":[["2017","11","15"]]},"page":"217836","publisher":"Cold Spring Harbor Laboratory","title":"Systematic analysis of the molecular architecture of endocytosis reveals a nanoscale actin nucleation template that drives efficient vesicle formation","type":"article-journal"},"uris":["http://www.mendeley.com/documents/?uuid=b95050fe-461e-3a42-be8d-0b513eee1d14"]}],"mendeley":{"formattedCitation":"(Mund &lt;i&gt;et al.&lt;/i&gt;, 2017)","plainTextFormattedCitation":"(Mund et al., 2017)","previouslyFormattedCitation":"(Mund &lt;i&gt;et al.&lt;/i&gt;, 2017)"},"properties":{"noteIndex":0},"schema":"https://github.com/citation-style-language/schema/raw/master/csl-citation.json"}</w:instrText>
      </w:r>
      <w:r w:rsidRPr="006D0877">
        <w:rPr>
          <w:lang w:val="en-GB"/>
        </w:rPr>
        <w:fldChar w:fldCharType="separate"/>
      </w:r>
      <w:r w:rsidR="00062640" w:rsidRPr="00062640">
        <w:rPr>
          <w:noProof/>
          <w:lang w:val="en-GB"/>
        </w:rPr>
        <w:t xml:space="preserve">(Mund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xml:space="preserve">, as well as form the link between the </w:t>
      </w:r>
      <w:proofErr w:type="spellStart"/>
      <w:r w:rsidRPr="006D0877">
        <w:rPr>
          <w:lang w:val="en-GB"/>
        </w:rPr>
        <w:t>actin</w:t>
      </w:r>
      <w:proofErr w:type="spellEnd"/>
      <w:r w:rsidRPr="006D0877">
        <w:rPr>
          <w:lang w:val="en-GB"/>
        </w:rPr>
        <w:t xml:space="preserve"> </w:t>
      </w:r>
      <w:r w:rsidR="00DC1BEB">
        <w:rPr>
          <w:lang w:val="en-GB"/>
        </w:rPr>
        <w:t>network</w:t>
      </w:r>
      <w:r w:rsidR="007F2B70">
        <w:rPr>
          <w:lang w:val="en-GB"/>
        </w:rPr>
        <w:t xml:space="preserve"> and</w:t>
      </w:r>
      <w:r w:rsidR="00E15843">
        <w:rPr>
          <w:lang w:val="en-GB"/>
        </w:rPr>
        <w:t xml:space="preserve"> </w:t>
      </w:r>
      <w:r w:rsidRPr="006D0877">
        <w:rPr>
          <w:lang w:val="en-GB"/>
        </w:rPr>
        <w:t>membrane</w:t>
      </w:r>
      <w:r w:rsidR="00E15843">
        <w:rPr>
          <w:lang w:val="en-GB"/>
        </w:rPr>
        <w:t xml:space="preserve"> </w:t>
      </w:r>
      <w:r w:rsidR="00E15843" w:rsidRPr="006D0877">
        <w:rPr>
          <w:lang w:val="en-GB"/>
        </w:rPr>
        <w:fldChar w:fldCharType="begin" w:fldLock="1"/>
      </w:r>
      <w:r w:rsidR="00E15843">
        <w:rPr>
          <w:lang w:val="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lt;i&gt;et al.&lt;/i&gt;, 2012)","plainTextFormattedCitation":"(Skruzny et al., 2012)","previouslyFormattedCitation":"(Skruzny &lt;i&gt;et al.&lt;/i&gt;, 2012)"},"properties":{"noteIndex":0},"schema":"https://github.com/citation-style-language/schema/raw/master/csl-citation.json"}</w:instrText>
      </w:r>
      <w:r w:rsidR="00E15843" w:rsidRPr="006D0877">
        <w:rPr>
          <w:lang w:val="en-GB"/>
        </w:rPr>
        <w:fldChar w:fldCharType="separate"/>
      </w:r>
      <w:r w:rsidR="00E15843" w:rsidRPr="00062640">
        <w:rPr>
          <w:noProof/>
          <w:lang w:val="en-GB"/>
        </w:rPr>
        <w:t xml:space="preserve">(Skruzny </w:t>
      </w:r>
      <w:r w:rsidR="00E15843" w:rsidRPr="00062640">
        <w:rPr>
          <w:i/>
          <w:noProof/>
          <w:lang w:val="en-GB"/>
        </w:rPr>
        <w:t>et al.</w:t>
      </w:r>
      <w:r w:rsidR="00E15843" w:rsidRPr="00062640">
        <w:rPr>
          <w:noProof/>
          <w:lang w:val="en-GB"/>
        </w:rPr>
        <w:t>, 2012)</w:t>
      </w:r>
      <w:r w:rsidR="00E15843" w:rsidRPr="006D0877">
        <w:rPr>
          <w:lang w:val="en-GB"/>
        </w:rPr>
        <w:fldChar w:fldCharType="end"/>
      </w:r>
      <w:r w:rsidRPr="006D0877">
        <w:rPr>
          <w:lang w:val="en-GB"/>
        </w:rPr>
        <w:t xml:space="preserve">. </w:t>
      </w:r>
      <w:proofErr w:type="spellStart"/>
      <w:r w:rsidR="00BD137B">
        <w:rPr>
          <w:lang w:val="en-GB"/>
        </w:rPr>
        <w:t>C</w:t>
      </w:r>
      <w:r w:rsidRPr="006D0877">
        <w:rPr>
          <w:lang w:val="en-GB"/>
        </w:rPr>
        <w:t>lathrin</w:t>
      </w:r>
      <w:proofErr w:type="spellEnd"/>
      <w:r w:rsidRPr="006D0877">
        <w:rPr>
          <w:lang w:val="en-GB"/>
        </w:rPr>
        <w:t xml:space="preserve"> adaptors and the </w:t>
      </w:r>
      <w:proofErr w:type="spellStart"/>
      <w:r w:rsidRPr="006D0877">
        <w:rPr>
          <w:lang w:val="en-GB"/>
        </w:rPr>
        <w:t>clathrin</w:t>
      </w:r>
      <w:proofErr w:type="spellEnd"/>
      <w:r w:rsidRPr="006D0877">
        <w:rPr>
          <w:lang w:val="en-GB"/>
        </w:rPr>
        <w:t xml:space="preserve"> triskelion are not necessary for the progression of sites. Deletion of coat proteins Sla2</w:t>
      </w:r>
      <w:r w:rsidR="00BD137B">
        <w:rPr>
          <w:lang w:val="en-GB"/>
        </w:rPr>
        <w:t xml:space="preserve"> (Hip1R homologue) </w:t>
      </w:r>
      <w:r w:rsidRPr="006D0877">
        <w:rPr>
          <w:lang w:val="en-GB"/>
        </w:rPr>
        <w:t>and Ent1</w:t>
      </w:r>
      <w:r w:rsidR="00BD137B">
        <w:rPr>
          <w:lang w:val="en-GB"/>
        </w:rPr>
        <w:t xml:space="preserve"> (</w:t>
      </w:r>
      <w:proofErr w:type="spellStart"/>
      <w:r w:rsidR="00BD137B">
        <w:rPr>
          <w:lang w:val="en-GB"/>
        </w:rPr>
        <w:t>Epsin</w:t>
      </w:r>
      <w:proofErr w:type="spellEnd"/>
      <w:r w:rsidR="00BD137B">
        <w:rPr>
          <w:lang w:val="en-GB"/>
        </w:rPr>
        <w:t xml:space="preserve"> homologue) </w:t>
      </w:r>
      <w:r w:rsidRPr="006D0877">
        <w:rPr>
          <w:lang w:val="en-GB"/>
        </w:rPr>
        <w:t xml:space="preserve">results in </w:t>
      </w:r>
      <w:r w:rsidR="00262944">
        <w:rPr>
          <w:lang w:val="en-GB"/>
        </w:rPr>
        <w:t xml:space="preserve">an </w:t>
      </w:r>
      <w:r w:rsidR="007A7898">
        <w:rPr>
          <w:lang w:val="en-GB"/>
        </w:rPr>
        <w:t>“</w:t>
      </w:r>
      <w:r w:rsidR="00262944">
        <w:rPr>
          <w:lang w:val="en-GB"/>
        </w:rPr>
        <w:t>uncoupling”</w:t>
      </w:r>
      <w:r w:rsidR="007A7898">
        <w:rPr>
          <w:lang w:val="en-GB"/>
        </w:rPr>
        <w:t xml:space="preserve"> phenotype. In these cells, </w:t>
      </w:r>
      <w:r w:rsidRPr="006D0877">
        <w:rPr>
          <w:lang w:val="en-GB"/>
        </w:rPr>
        <w:t xml:space="preserve">actin </w:t>
      </w:r>
      <w:r w:rsidR="00DE50F4">
        <w:rPr>
          <w:lang w:val="en-GB"/>
        </w:rPr>
        <w:t>polymerizes</w:t>
      </w:r>
      <w:r w:rsidRPr="006D0877">
        <w:rPr>
          <w:lang w:val="en-GB"/>
        </w:rPr>
        <w:t xml:space="preserve">, but the membrane </w:t>
      </w:r>
      <w:r w:rsidR="00E96BAF">
        <w:rPr>
          <w:lang w:val="en-GB"/>
        </w:rPr>
        <w:t>is decoupled from actin</w:t>
      </w:r>
      <w:r w:rsidR="00E30238">
        <w:rPr>
          <w:lang w:val="en-GB"/>
        </w:rPr>
        <w:t xml:space="preserve"> forces</w:t>
      </w:r>
      <w:r w:rsidRPr="006D0877">
        <w:rPr>
          <w:lang w:val="en-GB"/>
        </w:rPr>
        <w:t xml:space="preserve">, resulting in actin “flames” </w:t>
      </w:r>
      <w:r w:rsidR="007F2B70">
        <w:rPr>
          <w:lang w:val="en-GB"/>
        </w:rPr>
        <w:t>at corti</w:t>
      </w:r>
      <w:r w:rsidR="005A1775">
        <w:rPr>
          <w:lang w:val="en-GB"/>
        </w:rPr>
        <w:t xml:space="preserve">cal patches </w:t>
      </w:r>
      <w:r w:rsidRPr="006D0877">
        <w:rPr>
          <w:lang w:val="en-GB"/>
        </w:rPr>
        <w:t>without membrane bending</w:t>
      </w:r>
      <w:r w:rsidR="00B838D6">
        <w:rPr>
          <w:lang w:val="en-GB"/>
        </w:rPr>
        <w:t xml:space="preserve"> </w:t>
      </w:r>
      <w:r w:rsidRPr="006D0877">
        <w:rPr>
          <w:lang w:val="en-GB"/>
        </w:rPr>
        <w:fldChar w:fldCharType="begin" w:fldLock="1"/>
      </w:r>
      <w:r w:rsidR="008D0CD4">
        <w:rPr>
          <w:lang w:val="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id":"ITEM-2","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2","issue":"4","issued":{"date-parts":[["2003","11"]]},"language":"ENG","page":"475-487","title":"A pathway for association of receptors, adaptors, and actin during endocytic internalization","type":"article-journal","volume":"115"},"uris":["http://www.mendeley.com/documents/?uuid=79fdc3c5-60e5-485e-a297-e96dad7c2924"]}],"mendeley":{"formattedCitation":"(Kaksonen, Sun and Drubin, 2003; Skruzny &lt;i&gt;et al.&lt;/i&gt;, 2012)","plainTextFormattedCitation":"(Kaksonen, Sun and Drubin, 2003; Skruzny et al., 2012)","previouslyFormattedCitation":"(Kaksonen, Sun and Drubin, 2003; Skruzny &lt;i&gt;et al.&lt;/i&gt;, 2012)"},"properties":{"noteIndex":0},"schema":"https://github.com/citation-style-language/schema/raw/master/csl-citation.json"}</w:instrText>
      </w:r>
      <w:r w:rsidRPr="006D0877">
        <w:rPr>
          <w:lang w:val="en-GB"/>
        </w:rPr>
        <w:fldChar w:fldCharType="separate"/>
      </w:r>
      <w:r w:rsidR="00062640" w:rsidRPr="00062640">
        <w:rPr>
          <w:noProof/>
          <w:lang w:val="en-GB"/>
        </w:rPr>
        <w:t xml:space="preserve">(Kaksonen, Sun and Drubin, 2003; Skruzny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w:t>
      </w:r>
      <w:r w:rsidR="005852FA">
        <w:rPr>
          <w:lang w:val="en-GB"/>
        </w:rPr>
        <w:t xml:space="preserve"> A</w:t>
      </w:r>
      <w:r w:rsidRPr="006D0877">
        <w:rPr>
          <w:lang w:val="en-GB"/>
        </w:rPr>
        <w:t xml:space="preserve"> complex</w:t>
      </w:r>
      <w:r w:rsidR="005852FA">
        <w:rPr>
          <w:lang w:val="en-GB"/>
        </w:rPr>
        <w:t xml:space="preserve"> formed</w:t>
      </w:r>
      <w:r w:rsidRPr="006D0877">
        <w:rPr>
          <w:lang w:val="en-GB"/>
        </w:rPr>
        <w:t xml:space="preserve"> between Sla1, Pan1 and End3, which links the early coat to other coat proteins and polymerized actin, is involved in actin regulation itself, and connects vesicles to actin cables and endosomes</w:t>
      </w:r>
      <w:r w:rsidR="00B838D6">
        <w:rPr>
          <w:lang w:val="en-GB"/>
        </w:rPr>
        <w:t xml:space="preserve"> </w:t>
      </w:r>
      <w:r w:rsidRPr="006D0877">
        <w:rPr>
          <w:lang w:val="en-GB"/>
        </w:rPr>
        <w:fldChar w:fldCharType="begin" w:fldLock="1"/>
      </w:r>
      <w:r w:rsidR="008D0CD4">
        <w:rPr>
          <w:lang w:val="en-GB"/>
        </w:rPr>
        <w:instrText>ADDIN CSL_CITATION {"citationItems":[{"id":"ITEM-1","itemData":{"DOI":"10.1091/mbc.E15-04-0252","ISSN":"1059-1524","abstract":"Eps15-related proteins couple the clathrin-mediated endocytic-site initiation and actin assembly phases and coordinate endocytic-site formation with cargo capture and actin assembly through their interaction with a CIN85-related protein., More than 60 highly conserved proteins appear sequentially at sites of clathrin-mediated endocytosis in yeast and mammals. The yeast Eps15-related proteins Pan1 and End3 and the CIN85-related protein Sla1 are known to interact with each other in vitro, and they all appear after endocytic-site initiation but before endocytic actin assembly, which facilitates membrane invagination/scission. Here we used live-cell imaging in parallel with genetics and biochemistry to explore comprehensively the dynamic interactions and functions of Pan1, End3, and Sla1. Our results indicate that Pan1 and End3 associate in a stable manner and appear at endocytic sites before Sla1. The End3 C-terminus is necessary and sufficient for its cortical localization via interaction with Pan1, whereas the End3 N-terminus plays a crucial role in Sla1 recruitment. We systematically examined the dynamic behaviors of endocytic proteins in cells in which Pan1 and End3 were simultaneously eliminated, using the auxin-inducible degron system. The results lead us to propose that endocytic-site initiation and actin assembly are separable processes linked by a Pan1/End3/Sla1 complex. Finally, our study provides mechanistic insights into how Pan1 and End3 function with Sla1 to coordinate cargo capture with actin assembly.","author":[{"dropping-particle":"","family":"Sun","given":"Yidi","non-dropping-particle":"","parse-names":false,"suffix":""},{"dropping-particle":"","family":"Leong","given":"Nicole T.","non-dropping-particle":"","parse-names":false,"suffix":""},{"dropping-particle":"","family":"Wong","given":"Tiffany","non-dropping-particle":"","parse-names":false,"suffix":""},{"dropping-particle":"","family":"Drubin","given":"David G.","non-dropping-particle":"","parse-names":false,"suffix":""}],"container-title":"Molecular Biology of the Cell","id":"ITEM-1","issue":"21","issued":{"date-parts":[["2015","11"]]},"page":"3841-3856","title":"A Pan1/End3/Sla1 complex links Arp2/3-mediated actin assembly to sites of clathrin-mediated endocytosis","type":"article-journal","volume":"26"},"uris":["http://www.mendeley.com/documents/?uuid=2e809ffa-e467-4210-8a28-9ed04bea1073"]},{"id":"ITEM-2","itemData":{"DOI":"10.7554/eLife.10276","ISSN":"2050-084X","PMID":"26914139","abstract":"The actin cytoskeleton plays important roles in the formation and internalization of endocytic vesicles. In yeast, endocytic vesicles move towards early endosomes along actin cables, however, the molecular machinery regulating interaction between endocytic vesicles and actin cables is poorly understood. The Eps15-like protein Pan1p plays a key role in actin-mediated endocytosis and is negatively regulated by Ark1 and Prk1 kinases. Here we show that pan1 mutated to prevent phosphorylation at all 18 threonines, pan1-18TA, displayed almost the same endocytic defect as ark1Δ prk1Δ cells, and contained abnormal actin concentrations including several endocytic compartments. Early endosomes were highly localized in the actin concentrations and displayed movement along actin cables. The dephosphorylated form of Pan1p also caused stable associations between endocytic vesicles and actin cables, and between endocytic vesicles and endosomes. Thus Pan1 phosphorylation is part of a novel mechanism that regulates endocytic compartment interactions with each other and with actin cables.","author":[{"dropping-particle":"","family":"Toshima","given":"Junko Y","non-dropping-particle":"","parse-names":false,"suffix":""},{"dropping-particle":"","family":"Furuya","given":"Eri","non-dropping-particle":"","parse-names":false,"suffix":""},{"dropping-particle":"","family":"Nagano","given":"Makoto","non-dropping-particle":"","parse-names":false,"suffix":""},{"dropping-particle":"","family":"Kanno","given":"Chisa","non-dropping-particle":"","parse-names":false,"suffix":""},{"dropping-particle":"","family":"Sakamoto","given":"Yuta","non-dropping-particle":"","parse-names":false,"suffix":""},{"dropping-particle":"","family":"Ebihara","given":"Masashi","non-dropping-particle":"","parse-names":false,"suffix":""},{"dropping-particle":"","family":"Siekhaus","given":"Daria Elisabeth","non-dropping-particle":"","parse-names":false,"suffix":""},{"dropping-particle":"","family":"Toshima","given":"Jiro","non-dropping-particle":"","parse-names":false,"suffix":""}],"container-title":"eLife","id":"ITEM-2","issued":{"date-parts":[["2016","2","25"]]},"publisher":"eLife Sciences Publications, Ltd","title":"Yeast Eps15-like endocytic protein Pan1p regulates the interaction between endocytic vesicles, endosomes and the actin cytoskeleton.","type":"article-journal","volume":"5"},"uris":["http://www.mendeley.com/documents/?uuid=faaf0e71-eb40-37b8-86de-e4a888de1871"]},{"id":"ITEM-3","itemData":{"DOI":"10.1083/JCB.141.1.71","ISSN":"0021-9525","PMID":"9531549","abstract":"A genetic screen for factors required for endocytosis in the budding yeast Saccharomyces cerevisiae previously identified PAN1. Pan1p is a homologue of the mammalian protein eps15, which has been implicated in endocytosis by virtue of its association with the plasma membrane clathrin adaptor complex AP-2. Pan1p contains two eps15 homology (EH) domains, a protein-protein interaction motif also present in other proteins that function in membrane trafficking. To address the role of Pan1p and EH domains in endocytosis, a yeast two-hybrid screen was performed using the EH domain-containing region of Pan1p. This screen identified yAP180A, one of two yeast homologues of a class of clathrin assembly proteins (AP180) that exhibit in vitro clathrin cage assembly activity. In vitro binding studies using GST fusion proteins and yeast extracts defined distinct binding sites on yAP180A for Pan1p and clathrin. yAP180 proteins and Pan1p, like actin, localize to peripheral patches along the plasma membrane. Mammalian synaptojanin, a phosphatidylinositol polyphosphate-5-phosphatase, also has been implicated in endocytosis recently, and three synaptojanin-like genes have been identified in yeast. We observed genetic interactions between the yeast SJL1 gene and PAN1, which suggest a role for phosphoinositide metabolites in Pan1p function. Together with other studies, these findings suggest that Pan1p coordinates regulatory interactions between proteins required for both endocytosis and actin-cytoskeleton organization; these proteins include the yAP180 proteins, clathrin, the ubiquitin-protein ligase Rsp5p, End3p, and synaptojanin. We suggest that Pan1p (and by extension eps15) serves as a multivalent adaptor around which dynamic interactions between structural and regulatory components of the endocytic pathway converge.","author":[{"dropping-particle":"","family":"Wendland","given":"B","non-dropping-particle":"","parse-names":false,"suffix":""},{"dropping-particle":"","family":"Emr","given":"S D","non-dropping-particle":"","parse-names":false,"suffix":""}],"container-title":"The Journal of cell biology","id":"ITEM-3","issue":"1","issued":{"date-parts":[["1998","4","6"]]},"page":"71-84","publisher":"Rockefeller University Press","title":"Pan1p, yeast eps15, functions as a multivalent adaptor that coordinates protein-protein interactions essential for endocytosis.","type":"article-journal","volume":"141"},"uris":["http://www.mendeley.com/documents/?uuid=9aa8682f-c687-3719-8b4c-ea0fe42eb388"]}],"mendeley":{"formattedCitation":"(Wendland and Emr, 1998; Sun &lt;i&gt;et al.&lt;/i&gt;, 2015; Toshima &lt;i&gt;et al.&lt;/i&gt;, 2016)","plainTextFormattedCitation":"(Wendland and Emr, 1998; Sun et al., 2015; Toshima et al., 2016)","previouslyFormattedCitation":"(Wendland and Emr, 1998; Sun &lt;i&gt;et al.&lt;/i&gt;, 2015; Toshima &lt;i&gt;et al.&lt;/i&gt;, 2016)"},"properties":{"noteIndex":0},"schema":"https://github.com/citation-style-language/schema/raw/master/csl-citation.json"}</w:instrText>
      </w:r>
      <w:r w:rsidRPr="006D0877">
        <w:rPr>
          <w:lang w:val="en-GB"/>
        </w:rPr>
        <w:fldChar w:fldCharType="separate"/>
      </w:r>
      <w:r w:rsidR="00062640" w:rsidRPr="00062640">
        <w:rPr>
          <w:noProof/>
          <w:lang w:val="en-GB"/>
        </w:rPr>
        <w:t xml:space="preserve">(Wendland and Emr, 1998; Sun </w:t>
      </w:r>
      <w:r w:rsidR="00062640" w:rsidRPr="00062640">
        <w:rPr>
          <w:i/>
          <w:noProof/>
          <w:lang w:val="en-GB"/>
        </w:rPr>
        <w:t>et al.</w:t>
      </w:r>
      <w:r w:rsidR="00062640" w:rsidRPr="00062640">
        <w:rPr>
          <w:noProof/>
          <w:lang w:val="en-GB"/>
        </w:rPr>
        <w:t xml:space="preserve">, 2015; Toshima </w:t>
      </w:r>
      <w:r w:rsidR="00062640" w:rsidRPr="00062640">
        <w:rPr>
          <w:i/>
          <w:noProof/>
          <w:lang w:val="en-GB"/>
        </w:rPr>
        <w:t>et al.</w:t>
      </w:r>
      <w:r w:rsidR="00062640" w:rsidRPr="00062640">
        <w:rPr>
          <w:noProof/>
          <w:lang w:val="en-GB"/>
        </w:rPr>
        <w:t>, 2016)</w:t>
      </w:r>
      <w:r w:rsidRPr="006D0877">
        <w:rPr>
          <w:lang w:val="en-GB"/>
        </w:rPr>
        <w:fldChar w:fldCharType="end"/>
      </w:r>
      <w:r w:rsidRPr="006D0877">
        <w:rPr>
          <w:lang w:val="en-GB"/>
        </w:rPr>
        <w:t>.</w:t>
      </w:r>
      <w:r w:rsidR="00A63917">
        <w:rPr>
          <w:lang w:val="en-GB"/>
        </w:rPr>
        <w:t xml:space="preserve"> </w:t>
      </w:r>
      <w:r w:rsidR="00594385">
        <w:rPr>
          <w:lang w:val="en-GB"/>
        </w:rPr>
        <w:t xml:space="preserve">These proteins move inwards with the </w:t>
      </w:r>
      <w:r w:rsidR="00444986">
        <w:rPr>
          <w:lang w:val="en-GB"/>
        </w:rPr>
        <w:t xml:space="preserve">membrane </w:t>
      </w:r>
      <w:r w:rsidR="00594385">
        <w:rPr>
          <w:lang w:val="en-GB"/>
        </w:rPr>
        <w:t>invagination.</w:t>
      </w:r>
    </w:p>
    <w:p w14:paraId="7CDDC30F" w14:textId="77777777" w:rsidR="004971B1" w:rsidRPr="006D0877" w:rsidRDefault="004971B1" w:rsidP="004971B1">
      <w:pPr>
        <w:spacing w:line="360" w:lineRule="auto"/>
        <w:ind w:left="426"/>
        <w:rPr>
          <w:lang w:val="en-GB"/>
        </w:rPr>
      </w:pPr>
    </w:p>
    <w:p w14:paraId="629114B4" w14:textId="77777777" w:rsidR="004971B1" w:rsidRPr="000E1462" w:rsidRDefault="004971B1" w:rsidP="004971B1">
      <w:pPr>
        <w:spacing w:line="360" w:lineRule="auto"/>
        <w:ind w:left="426"/>
        <w:outlineLvl w:val="0"/>
        <w:rPr>
          <w:u w:val="single"/>
          <w:lang w:val="en-GB"/>
        </w:rPr>
      </w:pPr>
      <w:r w:rsidRPr="000E1462">
        <w:rPr>
          <w:u w:val="single"/>
          <w:lang w:val="en-GB"/>
        </w:rPr>
        <w:t>Actin module</w:t>
      </w:r>
    </w:p>
    <w:p w14:paraId="72D419C6" w14:textId="48C385EF" w:rsidR="004971B1" w:rsidRPr="006D0877" w:rsidRDefault="004971B1" w:rsidP="004971B1">
      <w:pPr>
        <w:spacing w:line="360" w:lineRule="auto"/>
        <w:ind w:left="426"/>
        <w:rPr>
          <w:lang w:val="en-GB"/>
        </w:rPr>
      </w:pPr>
      <w:r w:rsidRPr="006D0877">
        <w:rPr>
          <w:lang w:val="en-GB"/>
        </w:rPr>
        <w:t xml:space="preserve">Once the coat proteins are assembled, proteins that nucleate and organize </w:t>
      </w:r>
      <w:r w:rsidR="002E14A7">
        <w:rPr>
          <w:lang w:val="en-GB"/>
        </w:rPr>
        <w:t>a branched</w:t>
      </w:r>
      <w:r w:rsidR="0097237F">
        <w:rPr>
          <w:lang w:val="en-GB"/>
        </w:rPr>
        <w:t xml:space="preserve"> actin network</w:t>
      </w:r>
      <w:r w:rsidRPr="006D0877">
        <w:rPr>
          <w:lang w:val="en-GB"/>
        </w:rPr>
        <w:t xml:space="preserve"> are recruited. Actin filaments are nucleated by the Arp2/3 complex, </w:t>
      </w:r>
      <w:r w:rsidR="00ED0D92">
        <w:rPr>
          <w:lang w:val="en-GB"/>
        </w:rPr>
        <w:t>acting</w:t>
      </w:r>
      <w:r w:rsidRPr="006D0877">
        <w:rPr>
          <w:lang w:val="en-GB"/>
        </w:rPr>
        <w:t xml:space="preserve"> in concert with </w:t>
      </w:r>
      <w:commentRangeStart w:id="6"/>
      <w:r w:rsidRPr="006D0877">
        <w:rPr>
          <w:lang w:val="en-GB"/>
        </w:rPr>
        <w:t xml:space="preserve">actin nucleation promoting factors </w:t>
      </w:r>
      <w:commentRangeEnd w:id="6"/>
      <w:r w:rsidRPr="006D0877">
        <w:rPr>
          <w:rStyle w:val="CommentReference"/>
          <w:sz w:val="24"/>
          <w:szCs w:val="24"/>
          <w:lang w:val="en-GB"/>
        </w:rPr>
        <w:commentReference w:id="6"/>
      </w:r>
      <w:r w:rsidRPr="006D0877">
        <w:rPr>
          <w:lang w:val="en-GB"/>
        </w:rPr>
        <w:t>(NPFs</w:t>
      </w:r>
      <w:r w:rsidR="005155C5">
        <w:rPr>
          <w:lang w:val="en-GB"/>
        </w:rPr>
        <w:t>):</w:t>
      </w:r>
      <w:r w:rsidRPr="006D0877">
        <w:rPr>
          <w:lang w:val="en-GB"/>
        </w:rPr>
        <w:t xml:space="preserve"> WASP homologue Las17, type 1 </w:t>
      </w:r>
      <w:proofErr w:type="spellStart"/>
      <w:r w:rsidRPr="006D0877">
        <w:rPr>
          <w:lang w:val="en-GB"/>
        </w:rPr>
        <w:t>myosins</w:t>
      </w:r>
      <w:proofErr w:type="spellEnd"/>
      <w:r w:rsidRPr="006D0877">
        <w:rPr>
          <w:lang w:val="en-GB"/>
        </w:rPr>
        <w:t xml:space="preserve"> Myo3 and Myo5, </w:t>
      </w:r>
      <w:proofErr w:type="spellStart"/>
      <w:r w:rsidR="00D50439">
        <w:rPr>
          <w:lang w:val="en-GB"/>
        </w:rPr>
        <w:t>intersectin</w:t>
      </w:r>
      <w:proofErr w:type="spellEnd"/>
      <w:r w:rsidR="00D50439">
        <w:rPr>
          <w:lang w:val="en-GB"/>
        </w:rPr>
        <w:t xml:space="preserve"> homologue </w:t>
      </w:r>
      <w:r w:rsidRPr="006D0877">
        <w:rPr>
          <w:lang w:val="en-GB"/>
        </w:rPr>
        <w:t xml:space="preserve">Pan1, and actin binding protein Abp1. Las17 is a potent actin </w:t>
      </w:r>
      <w:proofErr w:type="spellStart"/>
      <w:r w:rsidRPr="006D0877">
        <w:rPr>
          <w:lang w:val="en-GB"/>
        </w:rPr>
        <w:t>nucleator</w:t>
      </w:r>
      <w:proofErr w:type="spellEnd"/>
      <w:r w:rsidRPr="006D0877">
        <w:rPr>
          <w:lang w:val="en-GB"/>
        </w:rPr>
        <w:t>, without which endocytosis essentially fails</w:t>
      </w:r>
      <w:r w:rsidR="00112D44">
        <w:rPr>
          <w:lang w:val="en-GB"/>
        </w:rPr>
        <w:t xml:space="preserve"> </w:t>
      </w:r>
      <w:r w:rsidRPr="006D0877">
        <w:rPr>
          <w:lang w:val="en-GB"/>
        </w:rPr>
        <w:fldChar w:fldCharType="begin" w:fldLock="1"/>
      </w:r>
      <w:r w:rsidR="008D0CD4">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 2006)"},"properties":{"noteIndex":0},"schema":"https://github.com/citation-style-language/schema/raw/master/csl-citation.json"}</w:instrText>
      </w:r>
      <w:r w:rsidRPr="006D0877">
        <w:rPr>
          <w:lang w:val="en-GB"/>
        </w:rPr>
        <w:fldChar w:fldCharType="separate"/>
      </w:r>
      <w:r w:rsidR="00062640" w:rsidRPr="00062640">
        <w:rPr>
          <w:noProof/>
          <w:lang w:val="en-GB"/>
        </w:rPr>
        <w:t>(Yidi Sun, 2006)</w:t>
      </w:r>
      <w:r w:rsidRPr="006D0877">
        <w:rPr>
          <w:lang w:val="en-GB"/>
        </w:rPr>
        <w:fldChar w:fldCharType="end"/>
      </w:r>
      <w:r w:rsidRPr="006D0877">
        <w:rPr>
          <w:lang w:val="en-GB"/>
        </w:rPr>
        <w:t xml:space="preserve">. </w:t>
      </w:r>
      <w:r w:rsidR="00112D44">
        <w:rPr>
          <w:lang w:val="en-GB"/>
        </w:rPr>
        <w:t>Myo3/5 are non-</w:t>
      </w:r>
      <w:proofErr w:type="spellStart"/>
      <w:r w:rsidR="00112D44">
        <w:rPr>
          <w:lang w:val="en-GB"/>
        </w:rPr>
        <w:t>processive</w:t>
      </w:r>
      <w:proofErr w:type="spellEnd"/>
      <w:r w:rsidR="00112D44">
        <w:rPr>
          <w:lang w:val="en-GB"/>
        </w:rPr>
        <w:t xml:space="preserve"> motor proteins</w:t>
      </w:r>
      <w:r w:rsidRPr="006D0877">
        <w:rPr>
          <w:lang w:val="en-GB"/>
        </w:rPr>
        <w:t xml:space="preserve"> that interact with and can translocate actin filaments, but whose mechanistic contribution to endocytosis is unknown. Deletion of either Myo5 or Myo3 has subtle phenotypes, but deletion of both effectively blocked endocytosis</w:t>
      </w:r>
      <w:r w:rsidRPr="006D0877">
        <w:rPr>
          <w:lang w:val="en-GB"/>
        </w:rPr>
        <w:fldChar w:fldCharType="begin" w:fldLock="1"/>
      </w:r>
      <w:r w:rsidR="008D0CD4">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 2006)"},"properties":{"noteIndex":0},"schema":"https://github.com/citation-style-language/schema/raw/master/csl-citation.json"}</w:instrText>
      </w:r>
      <w:r w:rsidRPr="006D0877">
        <w:rPr>
          <w:lang w:val="en-GB"/>
        </w:rPr>
        <w:fldChar w:fldCharType="separate"/>
      </w:r>
      <w:r w:rsidR="00062640" w:rsidRPr="00062640">
        <w:rPr>
          <w:noProof/>
          <w:lang w:val="en-GB"/>
        </w:rPr>
        <w:t>(Yidi Sun, 2006)</w:t>
      </w:r>
      <w:r w:rsidRPr="006D0877">
        <w:rPr>
          <w:lang w:val="en-GB"/>
        </w:rPr>
        <w:fldChar w:fldCharType="end"/>
      </w:r>
      <w:r w:rsidRPr="006D0877">
        <w:rPr>
          <w:lang w:val="en-GB"/>
        </w:rPr>
        <w:t xml:space="preserve">. </w:t>
      </w:r>
      <w:commentRangeStart w:id="7"/>
      <w:r w:rsidRPr="006D0877">
        <w:rPr>
          <w:lang w:val="en-GB"/>
        </w:rPr>
        <w:t xml:space="preserve">Abp1 binds actin filaments and </w:t>
      </w:r>
      <w:r w:rsidR="00F032C9">
        <w:rPr>
          <w:lang w:val="en-GB"/>
        </w:rPr>
        <w:t>is thought to activate</w:t>
      </w:r>
      <w:r w:rsidRPr="006D0877">
        <w:rPr>
          <w:lang w:val="en-GB"/>
        </w:rPr>
        <w:t xml:space="preserve"> the Arp2/3 complex</w:t>
      </w:r>
      <w:commentRangeEnd w:id="7"/>
      <w:r w:rsidRPr="006D0877">
        <w:rPr>
          <w:rStyle w:val="CommentReference"/>
          <w:sz w:val="24"/>
          <w:szCs w:val="24"/>
          <w:lang w:val="en-GB"/>
        </w:rPr>
        <w:commentReference w:id="7"/>
      </w:r>
      <w:r w:rsidRPr="006D0877">
        <w:rPr>
          <w:lang w:val="en-GB"/>
        </w:rPr>
        <w:t xml:space="preserve">. </w:t>
      </w:r>
      <w:r w:rsidR="00264D35">
        <w:rPr>
          <w:lang w:val="en-GB"/>
        </w:rPr>
        <w:t xml:space="preserve">Without Abp1, </w:t>
      </w:r>
      <w:r w:rsidR="00817905">
        <w:rPr>
          <w:lang w:val="en-GB"/>
        </w:rPr>
        <w:t xml:space="preserve">cells are </w:t>
      </w:r>
      <w:r w:rsidR="00817905">
        <w:rPr>
          <w:lang w:val="en-GB"/>
        </w:rPr>
        <w:lastRenderedPageBreak/>
        <w:t>viable, but coat</w:t>
      </w:r>
      <w:r w:rsidR="00757437">
        <w:rPr>
          <w:lang w:val="en-GB"/>
        </w:rPr>
        <w:t xml:space="preserve"> proteins</w:t>
      </w:r>
      <w:r w:rsidR="00817905">
        <w:rPr>
          <w:lang w:val="en-GB"/>
        </w:rPr>
        <w:t xml:space="preserve"> persist on vesicles instead of disassembling</w:t>
      </w:r>
      <w:r w:rsidR="00757437">
        <w:rPr>
          <w:lang w:val="en-GB"/>
        </w:rPr>
        <w:t xml:space="preserve"> at membrane scission</w:t>
      </w:r>
      <w:r w:rsidR="00817905">
        <w:rPr>
          <w:lang w:val="en-GB"/>
        </w:rPr>
        <w:t xml:space="preserve">. This suggests that Abp1 helps to dismantle the endocytic machinery.  </w:t>
      </w:r>
      <w:r w:rsidR="00472750">
        <w:rPr>
          <w:lang w:val="en-GB"/>
        </w:rPr>
        <w:t>In support of this,</w:t>
      </w:r>
      <w:r w:rsidR="009D0A36">
        <w:rPr>
          <w:lang w:val="en-GB"/>
        </w:rPr>
        <w:t xml:space="preserve"> recruitment</w:t>
      </w:r>
      <w:r w:rsidR="00F032C9">
        <w:rPr>
          <w:lang w:val="en-GB"/>
        </w:rPr>
        <w:t xml:space="preserve"> of</w:t>
      </w:r>
      <w:r w:rsidR="00472750">
        <w:rPr>
          <w:lang w:val="en-GB"/>
        </w:rPr>
        <w:t xml:space="preserve"> late-stage </w:t>
      </w:r>
      <w:r w:rsidR="00757437">
        <w:rPr>
          <w:lang w:val="en-GB"/>
        </w:rPr>
        <w:t>enzymes</w:t>
      </w:r>
      <w:r w:rsidR="00AE2B1E">
        <w:rPr>
          <w:lang w:val="en-GB"/>
        </w:rPr>
        <w:t xml:space="preserve"> like Ark1 and Prk1</w:t>
      </w:r>
      <w:r w:rsidR="00472750">
        <w:rPr>
          <w:lang w:val="en-GB"/>
        </w:rPr>
        <w:t xml:space="preserve"> </w:t>
      </w:r>
      <w:r w:rsidR="00757437">
        <w:rPr>
          <w:lang w:val="en-GB"/>
        </w:rPr>
        <w:t xml:space="preserve">that recycle endocytic proteins to membrane invaginations </w:t>
      </w:r>
      <w:r w:rsidR="00472750">
        <w:rPr>
          <w:lang w:val="en-GB"/>
        </w:rPr>
        <w:t xml:space="preserve">require Abp1. </w:t>
      </w:r>
    </w:p>
    <w:p w14:paraId="4DEDBFB5" w14:textId="77777777" w:rsidR="004971B1" w:rsidRPr="006D0877" w:rsidRDefault="004971B1" w:rsidP="004971B1">
      <w:pPr>
        <w:spacing w:line="360" w:lineRule="auto"/>
        <w:ind w:left="426"/>
        <w:rPr>
          <w:lang w:val="en-GB"/>
        </w:rPr>
      </w:pPr>
    </w:p>
    <w:p w14:paraId="34E0697B" w14:textId="1277DE5B" w:rsidR="004971B1" w:rsidRPr="006D0877" w:rsidRDefault="004971B1" w:rsidP="004971B1">
      <w:pPr>
        <w:spacing w:line="360" w:lineRule="auto"/>
        <w:ind w:left="426"/>
        <w:rPr>
          <w:lang w:val="en-GB"/>
        </w:rPr>
      </w:pPr>
      <w:r w:rsidRPr="006D0877">
        <w:rPr>
          <w:lang w:val="en-GB"/>
        </w:rPr>
        <w:t>Bbc1, Bzz1, and Vrp1 are other actin associated proteins that are recruited within the actin module. Bbc1 is known to inhibit Las17 NPF activity</w:t>
      </w:r>
      <w:r w:rsidR="00EE7FA8">
        <w:rPr>
          <w:lang w:val="en-GB"/>
        </w:rPr>
        <w:t>:</w:t>
      </w:r>
      <w:r w:rsidRPr="006D0877">
        <w:rPr>
          <w:lang w:val="en-GB"/>
        </w:rPr>
        <w:t xml:space="preserve"> its deletion accumulates actin at endocytic sites</w:t>
      </w:r>
      <w:r w:rsidR="00EE7FA8">
        <w:rPr>
          <w:lang w:val="en-GB"/>
        </w:rPr>
        <w:fldChar w:fldCharType="begin" w:fldLock="1"/>
      </w:r>
      <w:r w:rsidR="000C0A64">
        <w:rPr>
          <w:lang w:val="en-GB"/>
        </w:rPr>
        <w:instrText>ADDIN CSL_CITATION {"citationItems":[{"id":"ITEM-1","itemData":{"DOI":"10.1091/mbc.E17-11-0688","ISSN":"1059-1524","PMID":"29851558","abstract":"Branched and crosslinked actin networks mediate cellular processes that move and shape membranes. To understand the mechanisms of force-generation by actin, we used a hybrid imaging approach that combines live imaging with correlative microscopy to analyse deletion mutants of yeast actin network components. Our data show that the actin network needs to be physically linked to the plasma membrane to overcome a force threshold for initiating membrane bending. Two force-generating mechanisms reshape the membrane in successive phases. First, nucleation and polymerization of new actin filaments pull the membrane invagi- nation. Then, rearrangement and expansion of the actin network provide the driving force for vesicle formation and propulsion. The transition between the phases occurs 2 seconds before scission when the filament nucleation rate drops. Our findings suggest that actin-based motili- ty can be uncoupled from actin network growth and can be driven by the release of stress accumulated by the crosslinked actin network.","author":[{"dropping-particle":"","family":"Picco","given":"Andrea","non-dropping-particle":"","parse-names":false,"suffix":""},{"dropping-particle":"","family":"Kukulski","given":"Wanda","non-dropping-particle":"","parse-names":false,"suffix":""},{"dropping-particle":"","family":"Manenschijn","given":"Hetty E","non-dropping-particle":"","parse-names":false,"suffix":""},{"dropping-particle":"","family":"Specht","given":"Tanja","non-dropping-particle":"","parse-names":false,"suffix":""},{"dropping-particle":"","family":"Briggs","given":"John A G","non-dropping-particle":"","parse-names":false,"suffix":""},{"dropping-particle":"","family":"Kaksonen","given":"Marko","non-dropping-particle":"","parse-names":false,"suffix":""}],"container-title":"Molecular Biology of the Cell","id":"ITEM-1","issue":"11","issued":{"date-parts":[["2018"]]},"page":"1346-1358","title":"The contributions of the actin machinery to endocytic membrane bending and vesicle formation","type":"article-journal","volume":"29"},"uris":["http://www.mendeley.com/documents/?uuid=265474e6-5fc1-37e7-9e2d-a6e1d74c324b"]}],"mendeley":{"formattedCitation":"(Picco &lt;i&gt;et al.&lt;/i&gt;, 2018)","plainTextFormattedCitation":"(Picco et al., 2018)","previouslyFormattedCitation":"(Picco &lt;i&gt;et al.&lt;/i&gt;, 2018)"},"properties":{"noteIndex":0},"schema":"https://github.com/citation-style-language/schema/raw/master/csl-citation.json"}</w:instrText>
      </w:r>
      <w:r w:rsidR="00EE7FA8">
        <w:rPr>
          <w:lang w:val="en-GB"/>
        </w:rPr>
        <w:fldChar w:fldCharType="separate"/>
      </w:r>
      <w:r w:rsidR="00EE7FA8" w:rsidRPr="00EE7FA8">
        <w:rPr>
          <w:noProof/>
          <w:lang w:val="en-GB"/>
        </w:rPr>
        <w:t xml:space="preserve">(Picco </w:t>
      </w:r>
      <w:r w:rsidR="00EE7FA8" w:rsidRPr="00EE7FA8">
        <w:rPr>
          <w:i/>
          <w:noProof/>
          <w:lang w:val="en-GB"/>
        </w:rPr>
        <w:t>et al.</w:t>
      </w:r>
      <w:r w:rsidR="00EE7FA8" w:rsidRPr="00EE7FA8">
        <w:rPr>
          <w:noProof/>
          <w:lang w:val="en-GB"/>
        </w:rPr>
        <w:t>, 2018)</w:t>
      </w:r>
      <w:r w:rsidR="00EE7FA8">
        <w:rPr>
          <w:lang w:val="en-GB"/>
        </w:rPr>
        <w:fldChar w:fldCharType="end"/>
      </w:r>
      <w:r w:rsidRPr="006D0877">
        <w:rPr>
          <w:lang w:val="en-GB"/>
        </w:rPr>
        <w:t>. Bzz1, an F-BAR protein, relieves Las17 of NPF activity inhibition by Sla1</w:t>
      </w:r>
      <w:r w:rsidRPr="006D0877">
        <w:rPr>
          <w:lang w:val="en-GB"/>
        </w:rPr>
        <w:fldChar w:fldCharType="begin" w:fldLock="1"/>
      </w:r>
      <w:r w:rsidR="008D0CD4">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 2006)"},"properties":{"noteIndex":0},"schema":"https://github.com/citation-style-language/schema/raw/master/csl-citation.json"}</w:instrText>
      </w:r>
      <w:r w:rsidRPr="006D0877">
        <w:rPr>
          <w:lang w:val="en-GB"/>
        </w:rPr>
        <w:fldChar w:fldCharType="separate"/>
      </w:r>
      <w:r w:rsidR="00062640" w:rsidRPr="00062640">
        <w:rPr>
          <w:noProof/>
          <w:lang w:val="en-GB"/>
        </w:rPr>
        <w:t>(Yidi Sun, 2006)</w:t>
      </w:r>
      <w:r w:rsidRPr="006D0877">
        <w:rPr>
          <w:lang w:val="en-GB"/>
        </w:rPr>
        <w:fldChar w:fldCharType="end"/>
      </w:r>
      <w:r w:rsidRPr="006D0877">
        <w:rPr>
          <w:lang w:val="en-GB"/>
        </w:rPr>
        <w:t xml:space="preserve">. </w:t>
      </w:r>
      <w:commentRangeStart w:id="8"/>
      <w:r w:rsidRPr="006D0877">
        <w:rPr>
          <w:lang w:val="en-GB"/>
        </w:rPr>
        <w:t>Vrp1</w:t>
      </w:r>
      <w:r w:rsidR="005616A2">
        <w:rPr>
          <w:lang w:val="en-GB"/>
        </w:rPr>
        <w:t xml:space="preserve"> acts in concert with </w:t>
      </w:r>
      <w:proofErr w:type="spellStart"/>
      <w:r w:rsidR="005616A2">
        <w:rPr>
          <w:lang w:val="en-GB"/>
        </w:rPr>
        <w:t>myosins</w:t>
      </w:r>
      <w:proofErr w:type="spellEnd"/>
      <w:r w:rsidR="005616A2">
        <w:rPr>
          <w:lang w:val="en-GB"/>
        </w:rPr>
        <w:t xml:space="preserve"> </w:t>
      </w:r>
      <w:r w:rsidR="00844294">
        <w:rPr>
          <w:lang w:val="en-GB"/>
        </w:rPr>
        <w:t xml:space="preserve">and Las17 </w:t>
      </w:r>
      <w:r w:rsidR="005616A2">
        <w:rPr>
          <w:lang w:val="en-GB"/>
        </w:rPr>
        <w:t>to</w:t>
      </w:r>
      <w:r w:rsidRPr="006D0877">
        <w:rPr>
          <w:lang w:val="en-GB"/>
        </w:rPr>
        <w:t xml:space="preserve"> stimulate the Arp2/3 complex</w:t>
      </w:r>
      <w:commentRangeEnd w:id="8"/>
      <w:r w:rsidRPr="006D0877">
        <w:rPr>
          <w:rStyle w:val="CommentReference"/>
          <w:sz w:val="24"/>
          <w:szCs w:val="24"/>
          <w:lang w:val="en-GB"/>
        </w:rPr>
        <w:commentReference w:id="8"/>
      </w:r>
      <w:r w:rsidR="00EE7FA8">
        <w:rPr>
          <w:lang w:val="en-GB"/>
        </w:rPr>
        <w:t xml:space="preserve"> </w:t>
      </w:r>
      <w:r w:rsidRPr="006D0877">
        <w:rPr>
          <w:lang w:val="en-GB"/>
        </w:rPr>
        <w:fldChar w:fldCharType="begin" w:fldLock="1"/>
      </w:r>
      <w:r w:rsidR="008D0CD4">
        <w:rPr>
          <w:lang w:val="en-GB"/>
        </w:rPr>
        <w:instrText>ADDIN CSL_CITATION {"citationItems":[{"id":"ITEM-1","itemData":{"DOI":"10.1016/j.bbamcr.2010.08.013","ISSN":"0006-3002","abstract":"Vrp1p (yeast WIP) forms a protein complex with Las17p (yeast WASP), however the physiological significance of the interaction has not been fully characterized. Vrp1p residues, (788)MPKPR(792) are essential for Vrp1p-Las17p interaction. While C-Vrp1p(364-817) complements all the defects of the vrp1Δ strain, C-Vrp1p(364-817)(5A) ((788)AAAAA(792)) does not complement any of the defects, due to its inability to localize to cortical patches. Targeting C-Vrp1p(364-817)(5A) to membranes using CAAX motif (C-Vrp1p(364-817)(5A)-CAAX) rescued the growth and endocytosis defect but not the actin patch polarization defect of vrp1Δ. Vrp1p can localize to cortical patches, either by binding to Las17p through LBD (Las17 Binding Domain, Vrp1p(760-817)) or independent of Las17p through residues in N-Vrp1p(1-364). Unlike Vrp1p, Vrp1p(5A) localizes poorly to cortical patches and complements all the defects of vrp1Δ strain except actin patch polarization at elevated temperature. N-Vrp1p(1-364) complements all the defects of vrp1Δ strain except the actin patch polarization defect while N-Vrp1p(1-364)-LBD fusion protein complements all the defects. Thus our results show that while both Vrp1p and Las17p are essential for many cellular processes, the two proteins do not necessarily have to bind to each other to carry out these cellular functions. However, Las17p-Vrp1p interaction is essential for actin patch polarization at elevated temperature.","author":[{"dropping-particle":"","family":"Wong","given":"Ming Hwa","non-dropping-particle":"","parse-names":false,"suffix":""},{"dropping-particle":"","family":"Meng","given":"Lei","non-dropping-particle":"","parse-names":false,"suffix":""},{"dropping-particle":"","family":"Rajmohan","given":"Rajamuthiah","non-dropping-particle":"","parse-names":false,"suffix":""},{"dropping-particle":"","family":"Yu","given":"Shangjuan","non-dropping-particle":"","parse-names":false,"suffix":""},{"dropping-particle":"","family":"Thanabalu","given":"Thirumaran","non-dropping-particle":"","parse-names":false,"suffix":""}],"container-title":"Biochimica et biophysica acta","id":"ITEM-1","issue":"12","issued":{"date-parts":[["2010","12"]]},"language":"eng","page":"1332-1346","title":"Vrp1p-Las17p interaction is critical for actin patch polarization but is not essential for growth or fluid phase endocytosis in S. cerevisiae","type":"article-journal","volume":"1803"},"uris":["http://www.mendeley.com/documents/?uuid=e1a3f638-aa1d-4748-89ce-a7774e73bd6b"]},{"id":"ITEM-2","itemData":{"DOI":"10.1083/jcb.141.6.1357","ISSN":"0021-9525","PMID":"9628892","abstract":"The budding yeast contains two type I myosins, Myo3p and Myo5p, with redundant functions. Deletion of both myosins results in growth defects, loss of actin polarity and polarized cell surface growth, and accumulation of intracellular membranes. Expression of myc-tagged Myo5p in myo3Delta myo5Delta cells fully restores wild-type characteristics. Myo5p is localized as punctate, cortical structures enriched at sites of polarized cell growth. We find that latrunculin-A-induced depolymerization of F-actin results in loss of Myo5p patches. Moreover, incubation of yeast cells at 37 degrees C results in transient depolarization of both Myo5p patches and the actin cytoskeleton. Mutant Myo5 proteins with deletions in nonmotor domains were expressed in myo3Delta myo5Delta cells and the resulting strains were analyzed for Myo5p function. Deletion of the tail homology 2 (TH2) domain, previously implicated in ATP-insensitive actin binding, has no detectable effect on Myo5p function. In contrast, myo3Delta myo5Delta cells expressing mutant Myo5 proteins with deletions of the src homology domain 3 (SH3) or both TH2 and SH3 domains display defects including Myo5p patch depolarization, actin disorganization, and phenotypes associated with actin dysfunction. These findings support a role for the SH3 domain in Myo5p localization and function in budding yeast. The proline-rich protein verprolin (Vrp1p) binds to the SH3 domain of Myo3p or Myo5p in two-hybrid tests, coimmunoprecipitates with Myo5p, and colocalizes with Myo5p. Immunolocalization of the myc-tagged SH3 domain of Myo5p reveals diffuse cytoplasmic staining. Thus, the SH3 domain of Myo5p contributes to but is not sufficient for localization of Myo5p either to patches or to sites of polarized cell growth. Consistent with this, Myo5p patches assemble but do not localize to sites of polarized cell surface growth in a VRP1 deletion mutant. Our studies support a multistep model for Myo5p targeting in yeast. The first step, assembly of Myo5p patches, is dependent upon F-actin, and the second step, polarization of actin patches, requiresVrp1p and the SH3 domain of Myo5p.","author":[{"dropping-particle":"","family":"Anderson","given":"B L","non-dropping-particle":"","parse-names":false,"suffix":""},{"dropping-particle":"","family":"Boldogh","given":"I","non-dropping-particle":"","parse-names":false,"suffix":""},{"dropping-particle":"","family":"Evangelista","given":"M","non-dropping-particle":"","parse-names":false,"suffix":""},{"dropping-particle":"","family":"Boone","given":"C","non-dropping-particle":"","parse-names":false,"suffix":""},{"dropping-particle":"","family":"Greene","given":"L A","non-dropping-particle":"","parse-names":false,"suffix":""},{"dropping-particle":"","family":"Pon","given":"L A","non-dropping-particle":"","parse-names":false,"suffix":""}],"container-title":"The Journal of cell biology","id":"ITEM-2","issue":"6","issued":{"date-parts":[["1998","6","15"]]},"page":"1357-70","title":"The Src homology domain 3 (SH3) of a yeast type I myosin, Myo5p, binds to verprolin and is required for targeting to sites of actin polarization.","type":"article-journal","volume":"141"},"uris":["http://www.mendeley.com/documents/?uuid=f46904b1-1a4a-3c0e-9623-0159c543234e"]}],"mendeley":{"formattedCitation":"(Anderson &lt;i&gt;et al.&lt;/i&gt;, 1998; Wong &lt;i&gt;et al.&lt;/i&gt;, 2010)","plainTextFormattedCitation":"(Anderson et al., 1998; Wong et al., 2010)","previouslyFormattedCitation":"(Anderson &lt;i&gt;et al.&lt;/i&gt;, 1998; Wong &lt;i&gt;et al.&lt;/i&gt;, 2010)"},"properties":{"noteIndex":0},"schema":"https://github.com/citation-style-language/schema/raw/master/csl-citation.json"}</w:instrText>
      </w:r>
      <w:r w:rsidRPr="006D0877">
        <w:rPr>
          <w:lang w:val="en-GB"/>
        </w:rPr>
        <w:fldChar w:fldCharType="separate"/>
      </w:r>
      <w:r w:rsidR="00062640" w:rsidRPr="00062640">
        <w:rPr>
          <w:noProof/>
          <w:lang w:val="en-GB"/>
        </w:rPr>
        <w:t xml:space="preserve">(Anderson </w:t>
      </w:r>
      <w:r w:rsidR="00062640" w:rsidRPr="00062640">
        <w:rPr>
          <w:i/>
          <w:noProof/>
          <w:lang w:val="en-GB"/>
        </w:rPr>
        <w:t>et al.</w:t>
      </w:r>
      <w:r w:rsidR="00062640" w:rsidRPr="00062640">
        <w:rPr>
          <w:noProof/>
          <w:lang w:val="en-GB"/>
        </w:rPr>
        <w:t xml:space="preserve">, 1998; Wong </w:t>
      </w:r>
      <w:r w:rsidR="00062640" w:rsidRPr="00062640">
        <w:rPr>
          <w:i/>
          <w:noProof/>
          <w:lang w:val="en-GB"/>
        </w:rPr>
        <w:t>et al.</w:t>
      </w:r>
      <w:r w:rsidR="00062640" w:rsidRPr="00062640">
        <w:rPr>
          <w:noProof/>
          <w:lang w:val="en-GB"/>
        </w:rPr>
        <w:t>, 2010)</w:t>
      </w:r>
      <w:r w:rsidRPr="006D0877">
        <w:rPr>
          <w:lang w:val="en-GB"/>
        </w:rPr>
        <w:fldChar w:fldCharType="end"/>
      </w:r>
      <w:r w:rsidRPr="006D0877">
        <w:rPr>
          <w:lang w:val="en-GB"/>
        </w:rPr>
        <w:t xml:space="preserve">. </w:t>
      </w:r>
    </w:p>
    <w:p w14:paraId="203B6EA6" w14:textId="77777777" w:rsidR="004971B1" w:rsidRPr="006D0877" w:rsidRDefault="004971B1" w:rsidP="004971B1">
      <w:pPr>
        <w:spacing w:line="360" w:lineRule="auto"/>
        <w:ind w:left="426"/>
        <w:rPr>
          <w:lang w:val="en-GB"/>
        </w:rPr>
      </w:pPr>
    </w:p>
    <w:p w14:paraId="23109D6A" w14:textId="5E865D88" w:rsidR="004971B1" w:rsidRPr="006D0877" w:rsidRDefault="004971B1" w:rsidP="004971B1">
      <w:pPr>
        <w:spacing w:line="360" w:lineRule="auto"/>
        <w:ind w:left="426"/>
        <w:rPr>
          <w:lang w:val="en-GB"/>
        </w:rPr>
      </w:pPr>
      <w:r w:rsidRPr="006D0877">
        <w:rPr>
          <w:lang w:val="en-GB"/>
        </w:rPr>
        <w:t>Once NPFs and WASP/</w:t>
      </w:r>
      <w:proofErr w:type="spellStart"/>
      <w:r w:rsidRPr="006D0877">
        <w:rPr>
          <w:lang w:val="en-GB"/>
        </w:rPr>
        <w:t>Myo</w:t>
      </w:r>
      <w:proofErr w:type="spellEnd"/>
      <w:r w:rsidRPr="006D0877">
        <w:rPr>
          <w:lang w:val="en-GB"/>
        </w:rPr>
        <w:t xml:space="preserve"> proteins are recruited, Arp2/3 is recruited and actin polymerization begins. </w:t>
      </w:r>
      <w:r w:rsidR="00F55FAB">
        <w:rPr>
          <w:lang w:val="en-GB"/>
        </w:rPr>
        <w:t>A</w:t>
      </w:r>
      <w:r w:rsidRPr="006D0877">
        <w:rPr>
          <w:lang w:val="en-GB"/>
        </w:rPr>
        <w:t xml:space="preserve">ctin </w:t>
      </w:r>
      <w:proofErr w:type="spellStart"/>
      <w:r w:rsidRPr="006D0877">
        <w:rPr>
          <w:lang w:val="en-GB"/>
        </w:rPr>
        <w:t>crosslinkers</w:t>
      </w:r>
      <w:proofErr w:type="spellEnd"/>
      <w:r w:rsidRPr="006D0877">
        <w:rPr>
          <w:lang w:val="en-GB"/>
        </w:rPr>
        <w:t xml:space="preserve"> like Sac6 and Scp1, capping protein complexes like Cap1/Cap2, Aip1/</w:t>
      </w:r>
      <w:proofErr w:type="spellStart"/>
      <w:r w:rsidRPr="006D0877">
        <w:rPr>
          <w:lang w:val="en-GB"/>
        </w:rPr>
        <w:t>Cofilin</w:t>
      </w:r>
      <w:proofErr w:type="spellEnd"/>
      <w:r w:rsidRPr="006D0877">
        <w:rPr>
          <w:lang w:val="en-GB"/>
        </w:rPr>
        <w:t>, Abp1/Aim3 are recruited</w:t>
      </w:r>
      <w:r w:rsidR="00F55FAB">
        <w:rPr>
          <w:lang w:val="en-GB"/>
        </w:rPr>
        <w:t xml:space="preserve"> at this time</w:t>
      </w:r>
      <w:r w:rsidRPr="006D0877">
        <w:rPr>
          <w:lang w:val="en-GB"/>
        </w:rPr>
        <w:t xml:space="preserve">. This begins the invagination of membrane. Actin monomers are added at the base of the invagination, and </w:t>
      </w:r>
      <w:r w:rsidR="00F55FAB">
        <w:rPr>
          <w:lang w:val="en-GB"/>
        </w:rPr>
        <w:t xml:space="preserve">the </w:t>
      </w:r>
      <w:proofErr w:type="spellStart"/>
      <w:r w:rsidR="00F55FAB">
        <w:rPr>
          <w:lang w:val="en-GB"/>
        </w:rPr>
        <w:t>actin</w:t>
      </w:r>
      <w:proofErr w:type="spellEnd"/>
      <w:r w:rsidR="00F55FAB">
        <w:rPr>
          <w:lang w:val="en-GB"/>
        </w:rPr>
        <w:t xml:space="preserve"> network is linked</w:t>
      </w:r>
      <w:r w:rsidR="00E56F04">
        <w:rPr>
          <w:lang w:val="en-GB"/>
        </w:rPr>
        <w:t xml:space="preserve"> </w:t>
      </w:r>
      <w:r w:rsidRPr="006D0877">
        <w:rPr>
          <w:lang w:val="en-GB"/>
        </w:rPr>
        <w:t>to the membrane via coat proteins</w:t>
      </w:r>
      <w:r w:rsidR="00F55FAB">
        <w:rPr>
          <w:lang w:val="en-GB"/>
        </w:rPr>
        <w:t xml:space="preserve"> Sla2 and Ent1. As</w:t>
      </w:r>
      <w:r w:rsidRPr="006D0877">
        <w:rPr>
          <w:lang w:val="en-GB"/>
        </w:rPr>
        <w:t xml:space="preserve"> actin polymerization progresses, the entire actin network is pushed </w:t>
      </w:r>
      <w:commentRangeStart w:id="9"/>
      <w:r w:rsidRPr="006D0877">
        <w:rPr>
          <w:lang w:val="en-GB"/>
        </w:rPr>
        <w:t>inwards</w:t>
      </w:r>
      <w:commentRangeEnd w:id="9"/>
      <w:r w:rsidRPr="006D0877">
        <w:rPr>
          <w:rStyle w:val="CommentReference"/>
          <w:sz w:val="24"/>
          <w:szCs w:val="24"/>
          <w:lang w:val="en-GB"/>
        </w:rPr>
        <w:commentReference w:id="9"/>
      </w:r>
      <w:r w:rsidRPr="006D0877">
        <w:rPr>
          <w:lang w:val="en-GB"/>
        </w:rPr>
        <w:t>, taking the membrane along with it</w:t>
      </w:r>
      <w:r w:rsidR="007078BD">
        <w:rPr>
          <w:lang w:val="en-GB"/>
        </w:rPr>
        <w:t xml:space="preserve"> </w:t>
      </w:r>
      <w:r w:rsidRPr="006D0877">
        <w:rPr>
          <w:lang w:val="en-GB"/>
        </w:rPr>
        <w:fldChar w:fldCharType="begin" w:fldLock="1"/>
      </w:r>
      <w:r w:rsidR="008D0CD4">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sidRPr="006D0877">
        <w:rPr>
          <w:lang w:val="en-GB"/>
        </w:rPr>
        <w:fldChar w:fldCharType="separate"/>
      </w:r>
      <w:r w:rsidR="00062640" w:rsidRPr="00062640">
        <w:rPr>
          <w:noProof/>
          <w:lang w:val="en-GB"/>
        </w:rPr>
        <w:t xml:space="preserve">(Picco </w:t>
      </w:r>
      <w:r w:rsidR="00062640" w:rsidRPr="00062640">
        <w:rPr>
          <w:i/>
          <w:noProof/>
          <w:lang w:val="en-GB"/>
        </w:rPr>
        <w:t>et al.</w:t>
      </w:r>
      <w:r w:rsidR="00062640" w:rsidRPr="00062640">
        <w:rPr>
          <w:noProof/>
          <w:lang w:val="en-GB"/>
        </w:rPr>
        <w:t>, 2015)</w:t>
      </w:r>
      <w:r w:rsidRPr="006D0877">
        <w:rPr>
          <w:lang w:val="en-GB"/>
        </w:rPr>
        <w:fldChar w:fldCharType="end"/>
      </w:r>
      <w:r w:rsidRPr="006D0877">
        <w:rPr>
          <w:lang w:val="en-GB"/>
        </w:rPr>
        <w:t>.</w:t>
      </w:r>
    </w:p>
    <w:p w14:paraId="4F73AD72" w14:textId="77777777" w:rsidR="004971B1" w:rsidRPr="006D0877" w:rsidRDefault="004971B1" w:rsidP="004971B1">
      <w:pPr>
        <w:spacing w:line="360" w:lineRule="auto"/>
        <w:ind w:left="426"/>
        <w:rPr>
          <w:lang w:val="en-GB"/>
        </w:rPr>
      </w:pPr>
    </w:p>
    <w:p w14:paraId="23D1C243" w14:textId="77777777" w:rsidR="004971B1" w:rsidRPr="000E1462" w:rsidRDefault="004971B1" w:rsidP="004971B1">
      <w:pPr>
        <w:spacing w:line="360" w:lineRule="auto"/>
        <w:ind w:left="426"/>
        <w:rPr>
          <w:u w:val="single"/>
          <w:lang w:val="en-GB"/>
        </w:rPr>
      </w:pPr>
      <w:r w:rsidRPr="000E1462">
        <w:rPr>
          <w:u w:val="single"/>
          <w:lang w:val="en-GB"/>
        </w:rPr>
        <w:t>Scission module:</w:t>
      </w:r>
    </w:p>
    <w:p w14:paraId="39A5076C" w14:textId="08FF4B87" w:rsidR="00E56F04" w:rsidRDefault="00E56F04" w:rsidP="00E56F04">
      <w:pPr>
        <w:spacing w:line="360" w:lineRule="auto"/>
        <w:ind w:left="426"/>
        <w:rPr>
          <w:lang w:val="en-GB"/>
        </w:rPr>
      </w:pPr>
      <w:r>
        <w:rPr>
          <w:lang w:val="en-GB"/>
        </w:rPr>
        <w:t>After the membrane invagination acquires a length of about 140nm, scission occurs</w:t>
      </w:r>
      <w:r w:rsidR="00DE178C">
        <w:rPr>
          <w:lang w:val="en-GB"/>
        </w:rPr>
        <w:t>, forming a vesicle</w:t>
      </w:r>
      <w:r>
        <w:rPr>
          <w:lang w:val="en-GB"/>
        </w:rPr>
        <w:t xml:space="preserve">. </w:t>
      </w:r>
      <w:r w:rsidRPr="006D0877">
        <w:rPr>
          <w:lang w:val="en-GB"/>
        </w:rPr>
        <w:t xml:space="preserve">What actually </w:t>
      </w:r>
      <w:r>
        <w:rPr>
          <w:lang w:val="en-GB"/>
        </w:rPr>
        <w:t>causes</w:t>
      </w:r>
      <w:r w:rsidRPr="006D0877">
        <w:rPr>
          <w:lang w:val="en-GB"/>
        </w:rPr>
        <w:t xml:space="preserve"> scission in yeast is not yet determined (see /ref{</w:t>
      </w:r>
      <w:proofErr w:type="spellStart"/>
      <w:r w:rsidRPr="006D0877">
        <w:rPr>
          <w:lang w:val="en-GB"/>
        </w:rPr>
        <w:t>yeast_scission</w:t>
      </w:r>
      <w:proofErr w:type="spellEnd"/>
      <w:r w:rsidRPr="006D0877">
        <w:rPr>
          <w:lang w:val="en-GB"/>
        </w:rPr>
        <w:t>})</w:t>
      </w:r>
      <w:r>
        <w:rPr>
          <w:lang w:val="en-GB"/>
        </w:rPr>
        <w:t>.</w:t>
      </w:r>
    </w:p>
    <w:p w14:paraId="38F1010A" w14:textId="14B559D4" w:rsidR="00311C8A" w:rsidRDefault="007078BD" w:rsidP="00311C8A">
      <w:pPr>
        <w:spacing w:line="360" w:lineRule="auto"/>
        <w:ind w:left="426"/>
        <w:rPr>
          <w:lang w:val="en-GB"/>
        </w:rPr>
      </w:pPr>
      <w:r>
        <w:rPr>
          <w:lang w:val="en-GB"/>
        </w:rPr>
        <w:t>The</w:t>
      </w:r>
      <w:r w:rsidR="004971B1" w:rsidRPr="006D0877">
        <w:rPr>
          <w:lang w:val="en-GB"/>
        </w:rPr>
        <w:t xml:space="preserve"> role of the </w:t>
      </w:r>
      <w:r w:rsidR="00ED0690">
        <w:rPr>
          <w:lang w:val="en-GB"/>
        </w:rPr>
        <w:t>dynamin</w:t>
      </w:r>
      <w:r>
        <w:rPr>
          <w:lang w:val="en-GB"/>
        </w:rPr>
        <w:t xml:space="preserve"> in </w:t>
      </w:r>
      <w:r w:rsidR="004954A6">
        <w:rPr>
          <w:lang w:val="en-GB"/>
        </w:rPr>
        <w:t xml:space="preserve">yeast </w:t>
      </w:r>
      <w:r>
        <w:rPr>
          <w:lang w:val="en-GB"/>
        </w:rPr>
        <w:t>endocytosis</w:t>
      </w:r>
      <w:r w:rsidR="004971B1" w:rsidRPr="006D0877">
        <w:rPr>
          <w:lang w:val="en-GB"/>
        </w:rPr>
        <w:t xml:space="preserve"> is unclear</w:t>
      </w:r>
      <w:r w:rsidR="00E56F04">
        <w:rPr>
          <w:lang w:val="en-GB"/>
        </w:rPr>
        <w:t xml:space="preserve"> so far</w:t>
      </w:r>
      <w:r>
        <w:rPr>
          <w:lang w:val="en-GB"/>
        </w:rPr>
        <w:t>.</w:t>
      </w:r>
      <w:r w:rsidR="004971B1" w:rsidRPr="006D0877">
        <w:rPr>
          <w:lang w:val="en-GB"/>
        </w:rPr>
        <w:t xml:space="preserve"> </w:t>
      </w:r>
      <w:r>
        <w:rPr>
          <w:lang w:val="en-GB"/>
        </w:rPr>
        <w:t>N-BAR domain</w:t>
      </w:r>
      <w:r w:rsidR="004971B1" w:rsidRPr="006D0877">
        <w:rPr>
          <w:lang w:val="en-GB"/>
        </w:rPr>
        <w:t xml:space="preserve"> </w:t>
      </w:r>
      <w:r>
        <w:rPr>
          <w:lang w:val="en-GB"/>
        </w:rPr>
        <w:t xml:space="preserve">complex </w:t>
      </w:r>
      <w:proofErr w:type="spellStart"/>
      <w:r w:rsidR="004971B1" w:rsidRPr="006D0877">
        <w:rPr>
          <w:lang w:val="en-GB"/>
        </w:rPr>
        <w:t>Rvs</w:t>
      </w:r>
      <w:proofErr w:type="spellEnd"/>
      <w:r w:rsidR="00096BB1">
        <w:rPr>
          <w:lang w:val="en-GB"/>
        </w:rPr>
        <w:t xml:space="preserve"> </w:t>
      </w:r>
      <w:r>
        <w:rPr>
          <w:lang w:val="en-GB"/>
        </w:rPr>
        <w:t xml:space="preserve">is </w:t>
      </w:r>
      <w:r w:rsidR="004971B1" w:rsidRPr="006D0877">
        <w:rPr>
          <w:lang w:val="en-GB"/>
        </w:rPr>
        <w:t xml:space="preserve">recruited in </w:t>
      </w:r>
      <w:r w:rsidR="000E13EE">
        <w:rPr>
          <w:lang w:val="en-GB"/>
        </w:rPr>
        <w:t xml:space="preserve">the late stage of </w:t>
      </w:r>
      <w:r w:rsidR="009007F2">
        <w:rPr>
          <w:lang w:val="en-GB"/>
        </w:rPr>
        <w:t>invagination</w:t>
      </w:r>
      <w:r w:rsidR="000E13EE">
        <w:rPr>
          <w:lang w:val="en-GB"/>
        </w:rPr>
        <w:t>, and</w:t>
      </w:r>
      <w:r w:rsidR="004971B1" w:rsidRPr="006D0877">
        <w:rPr>
          <w:lang w:val="en-GB"/>
        </w:rPr>
        <w:t xml:space="preserve"> </w:t>
      </w:r>
      <w:r w:rsidR="000E13EE">
        <w:rPr>
          <w:lang w:val="en-GB"/>
        </w:rPr>
        <w:t>m</w:t>
      </w:r>
      <w:r w:rsidR="004971B1" w:rsidRPr="006D0877">
        <w:rPr>
          <w:lang w:val="en-GB"/>
        </w:rPr>
        <w:t xml:space="preserve">embrane scission occurs </w:t>
      </w:r>
      <w:r w:rsidR="000E13EE">
        <w:rPr>
          <w:lang w:val="en-GB"/>
        </w:rPr>
        <w:t xml:space="preserve">shortly after it arrives </w:t>
      </w:r>
      <w:r w:rsidR="004971B1" w:rsidRPr="006D0877">
        <w:rPr>
          <w:lang w:val="en-GB"/>
        </w:rPr>
        <w:fldChar w:fldCharType="begin" w:fldLock="1"/>
      </w:r>
      <w:r w:rsidR="008D0CD4">
        <w:rPr>
          <w:lang w:val="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8D0CD4">
        <w:rPr>
          <w:rFonts w:ascii="MS Mincho" w:eastAsia="MS Mincho" w:hAnsi="MS Mincho" w:cs="MS Mincho"/>
          <w:lang w:val="en-GB"/>
        </w:rPr>
        <w:instrText>∼</w:instrText>
      </w:r>
      <w:r w:rsidR="008D0CD4">
        <w:rPr>
          <w:lang w:val="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lt;i&gt;et al.&lt;/i&gt;, 2012; Picco &lt;i&gt;et al.&lt;/i&gt;, 2015)","plainTextFormattedCitation":"(Kukulski et al., 2012; Picco et al., 2015)","previouslyFormattedCitation":"(Kukulski &lt;i&gt;et al.&lt;/i&gt;, 2012; Picco &lt;i&gt;et al.&lt;/i&gt;, 2015)"},"properties":{"noteIndex":0},"schema":"https://github.com/citation-style-language/schema/raw/master/csl-citation.json"}</w:instrText>
      </w:r>
      <w:r w:rsidR="004971B1" w:rsidRPr="006D0877">
        <w:rPr>
          <w:lang w:val="en-GB"/>
        </w:rPr>
        <w:fldChar w:fldCharType="separate"/>
      </w:r>
      <w:r w:rsidR="00062640" w:rsidRPr="00062640">
        <w:rPr>
          <w:noProof/>
          <w:lang w:val="en-GB"/>
        </w:rPr>
        <w:t xml:space="preserve">(Kukulski </w:t>
      </w:r>
      <w:r w:rsidR="00062640" w:rsidRPr="00062640">
        <w:rPr>
          <w:i/>
          <w:noProof/>
          <w:lang w:val="en-GB"/>
        </w:rPr>
        <w:t>et al.</w:t>
      </w:r>
      <w:r w:rsidR="00062640" w:rsidRPr="00062640">
        <w:rPr>
          <w:noProof/>
          <w:lang w:val="en-GB"/>
        </w:rPr>
        <w:t xml:space="preserve">, 2012; Picco </w:t>
      </w:r>
      <w:r w:rsidR="00062640" w:rsidRPr="00062640">
        <w:rPr>
          <w:i/>
          <w:noProof/>
          <w:lang w:val="en-GB"/>
        </w:rPr>
        <w:t>et al.</w:t>
      </w:r>
      <w:r w:rsidR="00062640" w:rsidRPr="00062640">
        <w:rPr>
          <w:noProof/>
          <w:lang w:val="en-GB"/>
        </w:rPr>
        <w:t>, 2015)</w:t>
      </w:r>
      <w:r w:rsidR="004971B1" w:rsidRPr="006D0877">
        <w:rPr>
          <w:lang w:val="en-GB"/>
        </w:rPr>
        <w:fldChar w:fldCharType="end"/>
      </w:r>
      <w:r w:rsidR="004971B1" w:rsidRPr="006D0877">
        <w:rPr>
          <w:lang w:val="en-GB"/>
        </w:rPr>
        <w:t xml:space="preserve">. </w:t>
      </w:r>
      <w:r w:rsidR="00311C8A" w:rsidRPr="006D0877">
        <w:rPr>
          <w:rStyle w:val="CommentReference"/>
          <w:sz w:val="24"/>
          <w:szCs w:val="24"/>
          <w:lang w:val="en-GB"/>
        </w:rPr>
        <w:commentReference w:id="10"/>
      </w:r>
    </w:p>
    <w:p w14:paraId="5D77A646" w14:textId="427517C0" w:rsidR="00311C8A" w:rsidRDefault="004971B1" w:rsidP="004971B1">
      <w:pPr>
        <w:spacing w:line="360" w:lineRule="auto"/>
        <w:ind w:left="426"/>
        <w:rPr>
          <w:lang w:val="en-GB"/>
        </w:rPr>
      </w:pPr>
      <w:r w:rsidRPr="006D0877">
        <w:rPr>
          <w:lang w:val="en-GB"/>
        </w:rPr>
        <w:t xml:space="preserve">Coat proteins </w:t>
      </w:r>
      <w:r w:rsidR="00917B3E">
        <w:rPr>
          <w:lang w:val="en-GB"/>
        </w:rPr>
        <w:t>are finally</w:t>
      </w:r>
      <w:r w:rsidRPr="006D0877">
        <w:rPr>
          <w:lang w:val="en-GB"/>
        </w:rPr>
        <w:t xml:space="preserve"> disassembled </w:t>
      </w:r>
      <w:r w:rsidR="004C4049">
        <w:rPr>
          <w:lang w:val="en-GB"/>
        </w:rPr>
        <w:t xml:space="preserve">from the vesicle </w:t>
      </w:r>
      <w:r w:rsidR="005F307B">
        <w:rPr>
          <w:lang w:val="en-GB"/>
        </w:rPr>
        <w:t xml:space="preserve">after scission and the </w:t>
      </w:r>
      <w:r w:rsidR="00917B3E">
        <w:rPr>
          <w:lang w:val="en-GB"/>
        </w:rPr>
        <w:t xml:space="preserve">nascent </w:t>
      </w:r>
      <w:r w:rsidR="005F307B">
        <w:rPr>
          <w:lang w:val="en-GB"/>
        </w:rPr>
        <w:t>vesicle is transported into the cell</w:t>
      </w:r>
      <w:r w:rsidR="004C4049">
        <w:rPr>
          <w:lang w:val="en-GB"/>
        </w:rPr>
        <w:t>.</w:t>
      </w:r>
      <w:r w:rsidR="005F307B">
        <w:rPr>
          <w:lang w:val="en-GB"/>
        </w:rPr>
        <w:t xml:space="preserve"> </w:t>
      </w:r>
      <w:r w:rsidR="00B75385">
        <w:rPr>
          <w:lang w:val="en-GB"/>
        </w:rPr>
        <w:t>Disassembly of coat components are regulated by kinases</w:t>
      </w:r>
      <w:r w:rsidR="00917B3E">
        <w:rPr>
          <w:lang w:val="en-GB"/>
        </w:rPr>
        <w:t xml:space="preserve"> Ark1/Prk1 that</w:t>
      </w:r>
      <w:r w:rsidRPr="006D0877">
        <w:rPr>
          <w:lang w:val="en-GB"/>
        </w:rPr>
        <w:t xml:space="preserve"> phosphoryla</w:t>
      </w:r>
      <w:r w:rsidR="00C455BC">
        <w:rPr>
          <w:lang w:val="en-GB"/>
        </w:rPr>
        <w:t>te</w:t>
      </w:r>
      <w:r w:rsidRPr="006D0877">
        <w:rPr>
          <w:lang w:val="en-GB"/>
        </w:rPr>
        <w:t xml:space="preserve"> </w:t>
      </w:r>
      <w:r w:rsidR="00B75385">
        <w:rPr>
          <w:lang w:val="en-GB"/>
        </w:rPr>
        <w:t>several coat proteins</w:t>
      </w:r>
      <w:r w:rsidR="00311C8A">
        <w:rPr>
          <w:lang w:val="en-GB"/>
        </w:rPr>
        <w:t xml:space="preserve"> like Sla1, Sla2, and Pan1</w:t>
      </w:r>
      <w:r w:rsidRPr="006D0877">
        <w:rPr>
          <w:lang w:val="en-GB"/>
        </w:rPr>
        <w:t>.</w:t>
      </w:r>
      <w:r w:rsidR="00B75385">
        <w:rPr>
          <w:lang w:val="en-GB"/>
        </w:rPr>
        <w:t xml:space="preserve"> </w:t>
      </w:r>
      <w:r w:rsidR="0042755A">
        <w:rPr>
          <w:lang w:val="en-GB"/>
        </w:rPr>
        <w:t xml:space="preserve">Glc17 and its adaptor Scd5 likely dephosphorylate these proteins so that can be </w:t>
      </w:r>
      <w:r w:rsidR="00C455BC">
        <w:rPr>
          <w:lang w:val="en-GB"/>
        </w:rPr>
        <w:t>incorporated into a new endocytic event</w:t>
      </w:r>
      <w:r w:rsidR="0042755A">
        <w:rPr>
          <w:lang w:val="en-GB"/>
        </w:rPr>
        <w:t xml:space="preserve">. </w:t>
      </w:r>
      <w:r w:rsidR="002C44F2">
        <w:rPr>
          <w:lang w:val="en-GB"/>
        </w:rPr>
        <w:t xml:space="preserve">Yeast </w:t>
      </w:r>
      <w:proofErr w:type="spellStart"/>
      <w:r w:rsidR="002C44F2">
        <w:rPr>
          <w:lang w:val="en-GB"/>
        </w:rPr>
        <w:t>synaptojanins</w:t>
      </w:r>
      <w:proofErr w:type="spellEnd"/>
      <w:r w:rsidR="002C44F2">
        <w:rPr>
          <w:lang w:val="en-GB"/>
        </w:rPr>
        <w:t xml:space="preserve"> have also been implicated in </w:t>
      </w:r>
      <w:r w:rsidR="0005581B">
        <w:rPr>
          <w:lang w:val="en-GB"/>
        </w:rPr>
        <w:t>late stages of the endocytic process</w:t>
      </w:r>
      <w:r w:rsidR="001D3099">
        <w:rPr>
          <w:lang w:val="en-GB"/>
        </w:rPr>
        <w:t xml:space="preserve">, their contribution is discussed </w:t>
      </w:r>
      <w:proofErr w:type="gramStart"/>
      <w:r w:rsidR="001D3099">
        <w:rPr>
          <w:lang w:val="en-GB"/>
        </w:rPr>
        <w:t xml:space="preserve">in </w:t>
      </w:r>
      <w:r w:rsidR="0005581B">
        <w:rPr>
          <w:lang w:val="en-GB"/>
        </w:rPr>
        <w:t>.</w:t>
      </w:r>
      <w:proofErr w:type="gramEnd"/>
      <w:r w:rsidR="0005581B">
        <w:rPr>
          <w:lang w:val="en-GB"/>
        </w:rPr>
        <w:t xml:space="preserve"> </w:t>
      </w:r>
      <w:r w:rsidR="00DF5E35">
        <w:rPr>
          <w:lang w:val="en-GB"/>
        </w:rPr>
        <w:t xml:space="preserve">How the actin machinery is disassembled is not clear. </w:t>
      </w:r>
      <w:proofErr w:type="spellStart"/>
      <w:r w:rsidR="00DF5E35">
        <w:rPr>
          <w:lang w:val="en-GB"/>
        </w:rPr>
        <w:t>Myosins</w:t>
      </w:r>
      <w:proofErr w:type="spellEnd"/>
      <w:r w:rsidR="00DF5E35">
        <w:rPr>
          <w:lang w:val="en-GB"/>
        </w:rPr>
        <w:t xml:space="preserve"> and Las17 stop being recruited to sites seconds before scission occurs, so </w:t>
      </w:r>
      <w:r w:rsidR="002C12D8">
        <w:rPr>
          <w:lang w:val="en-GB"/>
        </w:rPr>
        <w:t>actin</w:t>
      </w:r>
      <w:r w:rsidR="00DF5E35">
        <w:rPr>
          <w:lang w:val="en-GB"/>
        </w:rPr>
        <w:t xml:space="preserve"> </w:t>
      </w:r>
      <w:r w:rsidR="00B6171B">
        <w:rPr>
          <w:lang w:val="en-GB"/>
        </w:rPr>
        <w:t xml:space="preserve">network </w:t>
      </w:r>
      <w:r w:rsidR="00DF5E35">
        <w:rPr>
          <w:lang w:val="en-GB"/>
        </w:rPr>
        <w:lastRenderedPageBreak/>
        <w:t>disassembly is likely a result of increased rate of depolymerisation of actin filaments, compared to polymer</w:t>
      </w:r>
      <w:r w:rsidR="007D7E6B">
        <w:rPr>
          <w:lang w:val="en-GB"/>
        </w:rPr>
        <w:t>iz</w:t>
      </w:r>
      <w:r w:rsidR="00DF5E35">
        <w:rPr>
          <w:lang w:val="en-GB"/>
        </w:rPr>
        <w:t xml:space="preserve">ation. </w:t>
      </w:r>
    </w:p>
    <w:p w14:paraId="1FF0354E" w14:textId="77777777" w:rsidR="00B75385" w:rsidRPr="006D0877" w:rsidRDefault="00B75385" w:rsidP="004971B1">
      <w:pPr>
        <w:spacing w:line="360" w:lineRule="auto"/>
        <w:ind w:left="426"/>
        <w:rPr>
          <w:lang w:val="en-GB"/>
        </w:rPr>
      </w:pPr>
    </w:p>
    <w:p w14:paraId="5EA71007" w14:textId="77777777" w:rsidR="00E21F01" w:rsidRPr="006D0877" w:rsidRDefault="00E21F01" w:rsidP="00E21F01">
      <w:pPr>
        <w:widowControl w:val="0"/>
        <w:autoSpaceDE w:val="0"/>
        <w:autoSpaceDN w:val="0"/>
        <w:adjustRightInd w:val="0"/>
        <w:spacing w:line="360" w:lineRule="auto"/>
        <w:rPr>
          <w:rFonts w:cs="Times"/>
          <w:color w:val="000000"/>
          <w:lang w:val="en-GB"/>
        </w:rPr>
      </w:pPr>
      <w:r w:rsidRPr="006D0877">
        <w:rPr>
          <w:noProof/>
          <w:lang w:val="en-GB" w:eastAsia="en-GB"/>
        </w:rPr>
        <w:drawing>
          <wp:inline distT="0" distB="0" distL="0" distR="0" wp14:anchorId="5E2F45EE" wp14:editId="569A9453">
            <wp:extent cx="6184900" cy="5741931"/>
            <wp:effectExtent l="0" t="0" r="0" b="0"/>
            <wp:docPr id="4" name="Picture 4" descr="../../figures/fig3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fig3_screensho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84900" cy="5741931"/>
                    </a:xfrm>
                    <a:prstGeom prst="rect">
                      <a:avLst/>
                    </a:prstGeom>
                    <a:noFill/>
                    <a:ln>
                      <a:noFill/>
                    </a:ln>
                  </pic:spPr>
                </pic:pic>
              </a:graphicData>
            </a:graphic>
          </wp:inline>
        </w:drawing>
      </w:r>
    </w:p>
    <w:p w14:paraId="4A1ED733" w14:textId="77777777" w:rsidR="00E21F01" w:rsidRPr="006D0877" w:rsidRDefault="00E21F01" w:rsidP="00E21F01">
      <w:pPr>
        <w:widowControl w:val="0"/>
        <w:autoSpaceDE w:val="0"/>
        <w:autoSpaceDN w:val="0"/>
        <w:adjustRightInd w:val="0"/>
        <w:spacing w:line="360" w:lineRule="auto"/>
        <w:rPr>
          <w:rFonts w:cs="Times"/>
          <w:color w:val="000000"/>
          <w:lang w:val="en-GB"/>
        </w:rPr>
      </w:pPr>
    </w:p>
    <w:p w14:paraId="1C32A6A2" w14:textId="77777777" w:rsidR="00E21F01" w:rsidRPr="006D0877" w:rsidRDefault="00E21F01" w:rsidP="00E21F01">
      <w:pPr>
        <w:spacing w:line="360" w:lineRule="auto"/>
        <w:rPr>
          <w:b/>
          <w:lang w:val="en-GB"/>
        </w:rPr>
      </w:pPr>
      <w:r w:rsidRPr="006D0877">
        <w:rPr>
          <w:b/>
          <w:lang w:val="en-GB"/>
        </w:rPr>
        <w:t xml:space="preserve">     Fig6: Schematic of endocytosis in mammalian cells compared to yeast</w:t>
      </w:r>
    </w:p>
    <w:p w14:paraId="0DE0ADA9" w14:textId="341E800A" w:rsidR="004971B1" w:rsidRPr="006D0877" w:rsidRDefault="004971B1" w:rsidP="004971B1">
      <w:pPr>
        <w:spacing w:line="360" w:lineRule="auto"/>
        <w:ind w:left="426"/>
        <w:jc w:val="center"/>
        <w:rPr>
          <w:lang w:val="en-GB"/>
        </w:rPr>
      </w:pPr>
    </w:p>
    <w:p w14:paraId="7F72DCA5" w14:textId="77777777" w:rsidR="004971B1" w:rsidRPr="006D0877" w:rsidRDefault="004971B1" w:rsidP="004971B1">
      <w:pPr>
        <w:spacing w:line="360" w:lineRule="auto"/>
        <w:ind w:left="426"/>
        <w:rPr>
          <w:lang w:val="en-GB"/>
        </w:rPr>
      </w:pPr>
    </w:p>
    <w:p w14:paraId="7D503A2E" w14:textId="77777777" w:rsidR="004971B1" w:rsidRPr="006D0877" w:rsidRDefault="004971B1" w:rsidP="004971B1">
      <w:pPr>
        <w:spacing w:line="360" w:lineRule="auto"/>
        <w:rPr>
          <w:b/>
          <w:lang w:val="en-GB"/>
        </w:rPr>
      </w:pPr>
    </w:p>
    <w:p w14:paraId="09D4E9A8" w14:textId="77777777" w:rsidR="004971B1" w:rsidRPr="006D0877" w:rsidRDefault="004971B1" w:rsidP="004971B1">
      <w:pPr>
        <w:spacing w:line="360" w:lineRule="auto"/>
        <w:outlineLvl w:val="0"/>
        <w:rPr>
          <w:b/>
          <w:lang w:val="en-GB"/>
        </w:rPr>
      </w:pPr>
      <w:r w:rsidRPr="006D0877">
        <w:rPr>
          <w:b/>
          <w:lang w:val="en-GB"/>
        </w:rPr>
        <w:t xml:space="preserve">Membrane scission in mammalian cells. </w:t>
      </w:r>
    </w:p>
    <w:p w14:paraId="481477B8" w14:textId="77777777" w:rsidR="004971B1" w:rsidRPr="006D0877" w:rsidRDefault="004971B1" w:rsidP="004971B1">
      <w:pPr>
        <w:spacing w:line="360" w:lineRule="auto"/>
        <w:outlineLvl w:val="0"/>
        <w:rPr>
          <w:lang w:val="en-GB"/>
        </w:rPr>
      </w:pPr>
      <w:r w:rsidRPr="006D0877">
        <w:rPr>
          <w:lang w:val="en-GB"/>
        </w:rPr>
        <w:t>Scission is dependent on dynamin</w:t>
      </w:r>
    </w:p>
    <w:p w14:paraId="5441B5B2" w14:textId="2E2FBEBB" w:rsidR="004971B1" w:rsidRPr="006D0877" w:rsidRDefault="004971B1" w:rsidP="004971B1">
      <w:pPr>
        <w:widowControl w:val="0"/>
        <w:autoSpaceDE w:val="0"/>
        <w:autoSpaceDN w:val="0"/>
        <w:adjustRightInd w:val="0"/>
        <w:spacing w:after="240" w:line="360" w:lineRule="auto"/>
        <w:rPr>
          <w:lang w:val="en-GB"/>
        </w:rPr>
      </w:pPr>
      <w:r w:rsidRPr="006D0877">
        <w:rPr>
          <w:lang w:val="en-GB"/>
        </w:rPr>
        <w:t xml:space="preserve">In mammalian cells, membrane scission in endocytosis is primarily effected by the </w:t>
      </w:r>
      <w:proofErr w:type="spellStart"/>
      <w:r w:rsidRPr="006D0877">
        <w:rPr>
          <w:lang w:val="en-GB"/>
        </w:rPr>
        <w:t>GTPase</w:t>
      </w:r>
      <w:proofErr w:type="spellEnd"/>
      <w:r w:rsidRPr="006D0877">
        <w:rPr>
          <w:lang w:val="en-GB"/>
        </w:rPr>
        <w:t xml:space="preserve"> dynamin. </w:t>
      </w:r>
      <w:r w:rsidRPr="006D0877">
        <w:rPr>
          <w:lang w:val="en-GB"/>
        </w:rPr>
        <w:lastRenderedPageBreak/>
        <w:t xml:space="preserve">Dynamin was discovered </w:t>
      </w:r>
      <w:r w:rsidR="009149FB">
        <w:rPr>
          <w:rFonts w:cs="Times"/>
          <w:color w:val="000000"/>
          <w:lang w:val="en-GB"/>
        </w:rPr>
        <w:t xml:space="preserve">to mediate interactions between </w:t>
      </w:r>
      <w:r w:rsidRPr="006D0877">
        <w:rPr>
          <w:rFonts w:cs="Times"/>
          <w:color w:val="000000"/>
          <w:lang w:val="en-GB"/>
        </w:rPr>
        <w:t>microtubule</w:t>
      </w:r>
      <w:r w:rsidR="009149FB">
        <w:rPr>
          <w:rFonts w:cs="Times"/>
          <w:color w:val="000000"/>
          <w:lang w:val="en-GB"/>
        </w:rPr>
        <w:t xml:space="preserve">s </w:t>
      </w:r>
      <w:r w:rsidRPr="006D0877">
        <w:rPr>
          <w:rFonts w:cs="Times"/>
          <w:color w:val="000000"/>
          <w:lang w:val="en-GB"/>
        </w:rPr>
        <w:fldChar w:fldCharType="begin" w:fldLock="1"/>
      </w:r>
      <w:r w:rsidR="008D0CD4">
        <w:rPr>
          <w:rFonts w:cs="Times"/>
          <w:color w:val="000000"/>
          <w:lang w:val="en-GB"/>
        </w:rPr>
        <w:instrText>ADDIN CSL_CITATION {"citationItems":[{"id":"ITEM-1","itemData":{"DOI":"10.1016/0092-8674(89)90027-5","ISSN":"0092-8674","PMID":"2529977","abstract":"We report that calf brain microtubules prepared without nucleotide contain, in addition to kinesin and dynein, a polypeptide of 100 kd that could be dissociated by nucleotide. The protein was selectively extracted from microtubules using a combination of GTP and AMP-PNP. The extract contained microtubule-stimulated (6-fold) MgATPase activity that partitioned into two components upon further purification: the 100 kd polypeptide and a soluble activating fraction. The 100 kd protein induced microtubules to form hexagonally packed bundles containing periodic cross bridges spaced 13 nm apart. In the presence of ATP and the activating fraction, bundles fragmented, elongated, and exhibited other behavior indicative of sliding between microtubules. These findings indicate that the 100 kd protein is part of a novel mechanochemical enzyme, which we term \"dynamin\", that may mediate microtubule sliding in vivo.","author":[{"dropping-particle":"","family":"Shpetner","given":"H S","non-dropping-particle":"","parse-names":false,"suffix":""},{"dropping-particle":"","family":"Vallee","given":"R B","non-dropping-particle":"","parse-names":false,"suffix":""}],"container-title":"Cell","id":"ITEM-1","issue":"3","issued":{"date-parts":[["1989","11","3"]]},"page":"421-32","publisher":"Elsevier","title":"Identification of dynamin, a novel mechanochemical enzyme that mediates interactions between microtubules.","type":"article-journal","volume":"59"},"uris":["http://www.mendeley.com/documents/?uuid=1756e188-7df5-330d-8424-bb5aea0d92d5"]}],"mendeley":{"formattedCitation":"(Shpetner and Vallee, 1989)","plainTextFormattedCitation":"(Shpetner and Vallee, 1989)","previouslyFormattedCitation":"(Shpetner and Vallee, 1989)"},"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Shpetner and Vallee, 1989)</w:t>
      </w:r>
      <w:r w:rsidRPr="006D0877">
        <w:rPr>
          <w:rFonts w:cs="Times"/>
          <w:color w:val="000000"/>
          <w:lang w:val="en-GB"/>
        </w:rPr>
        <w:fldChar w:fldCharType="end"/>
      </w:r>
      <w:r w:rsidR="009149FB">
        <w:rPr>
          <w:lang w:val="en-GB"/>
        </w:rPr>
        <w:t>. It is now</w:t>
      </w:r>
      <w:r w:rsidR="008E6DB2">
        <w:rPr>
          <w:lang w:val="en-GB"/>
        </w:rPr>
        <w:t xml:space="preserve"> known</w:t>
      </w:r>
      <w:r w:rsidRPr="006D0877">
        <w:rPr>
          <w:lang w:val="en-GB"/>
        </w:rPr>
        <w:t xml:space="preserve"> to </w:t>
      </w:r>
      <w:r w:rsidR="000F63D9">
        <w:rPr>
          <w:lang w:val="en-GB"/>
        </w:rPr>
        <w:t>play a pivotal role in</w:t>
      </w:r>
      <w:r w:rsidR="008E6DB2">
        <w:rPr>
          <w:lang w:val="en-GB"/>
        </w:rPr>
        <w:t xml:space="preserve"> </w:t>
      </w:r>
      <w:r w:rsidRPr="006D0877">
        <w:rPr>
          <w:lang w:val="en-GB"/>
        </w:rPr>
        <w:t xml:space="preserve">membrane </w:t>
      </w:r>
      <w:commentRangeStart w:id="11"/>
      <w:r w:rsidRPr="006D0877">
        <w:rPr>
          <w:lang w:val="en-GB"/>
        </w:rPr>
        <w:t>scission and f</w:t>
      </w:r>
      <w:r w:rsidR="00B63CE3">
        <w:rPr>
          <w:lang w:val="en-GB"/>
        </w:rPr>
        <w:t>u</w:t>
      </w:r>
      <w:r w:rsidRPr="006D0877">
        <w:rPr>
          <w:lang w:val="en-GB"/>
        </w:rPr>
        <w:t>sion</w:t>
      </w:r>
      <w:commentRangeEnd w:id="11"/>
      <w:r w:rsidRPr="006D0877">
        <w:rPr>
          <w:rStyle w:val="CommentReference"/>
          <w:sz w:val="24"/>
          <w:szCs w:val="24"/>
          <w:lang w:val="en-GB"/>
        </w:rPr>
        <w:commentReference w:id="11"/>
      </w:r>
      <w:r w:rsidRPr="006D0877">
        <w:rPr>
          <w:lang w:val="en-GB"/>
        </w:rPr>
        <w:t xml:space="preserve"> </w:t>
      </w:r>
      <w:r w:rsidR="008E6DB2">
        <w:rPr>
          <w:lang w:val="en-GB"/>
        </w:rPr>
        <w:t>events at many different cellular organelles</w:t>
      </w:r>
      <w:r w:rsidRPr="006D0877">
        <w:rPr>
          <w:lang w:val="en-GB"/>
        </w:rPr>
        <w:t xml:space="preserve">. The importance of dynamin in endocytosis was demonstrated in a temperature sensitive mutant of the Drosophila </w:t>
      </w:r>
      <w:proofErr w:type="spellStart"/>
      <w:r w:rsidRPr="006D0877">
        <w:rPr>
          <w:lang w:val="en-GB"/>
        </w:rPr>
        <w:t>shibire</w:t>
      </w:r>
      <w:proofErr w:type="spellEnd"/>
      <w:r w:rsidRPr="006D0877">
        <w:rPr>
          <w:lang w:val="en-GB"/>
        </w:rPr>
        <w:t xml:space="preserve"> gene, which results in paralysis of flies at the non-permissive temperature. These flies fail to form synaptic vesicles </w:t>
      </w:r>
      <w:r w:rsidRPr="006D0877">
        <w:rPr>
          <w:lang w:val="en-GB"/>
        </w:rPr>
        <w:fldChar w:fldCharType="begin" w:fldLock="1"/>
      </w:r>
      <w:r w:rsidR="008D0CD4">
        <w:rPr>
          <w:lang w:val="en-GB"/>
        </w:rPr>
        <w:instrText>ADDIN CSL_CITATION {"citationItems":[{"id":"ITEM-1","itemData":{"abstract":"Improved methods for rearing and screening large numbers of flies permitted the recovery of 10 mutations exhibiting a reversible temperature-dependent adult paralysis among 1.1 × 106 flies tested. Of the 10 mutations, two were allelie to fara ts, two were alleles in a new locus, stoned (stn), and six fell into a third area, the shibire (shi) locus. Several of the shi alleles cause embryonic, larval and adult paralysis at 29 ° C as well as structural anomalies of various tissues. In addition to the ts mutations, several non-conditional mutations affecting adult movement were recovered.","author":[{"dropping-particle":"","family":"Grigliatti","given":"Thomas A","non-dropping-particle":"","parse-names":false,"suffix":""},{"dropping-particle":"","family":"Hall","given":"Linda","non-dropping-particle":"","parse-names":false,"suffix":""},{"dropping-particle":"","family":"Rosenbluth","given":"Raja","non-dropping-particle":"","parse-names":false,"suffix":""},{"dropping-particle":"","family":"Suzuki","given":"David T","non-dropping-particle":"","parse-names":false,"suffix":""}],"container-title":"Molec. gen. Genet","id":"ITEM-1","issued":{"date-parts":[["1973"]]},"page":"107-114","title":"Temperature-Sensitive Mutations in Drosophila melanogaster XIV. A Selection of Immobile Adults *","type":"article-journal","volume":"120"},"uris":["http://www.mendeley.com/documents/?uuid=8ba4fc69-4daf-308e-877c-fe9edef4d102"]},{"id":"ITEM-2","itemData":{"DOI":"10.1083/JCB.81.3.520","ISSN":"0021-9525","PMID":"110817","abstract":"In this study we report a relationship between the ultrastruct of the neuromuscular junctions of tibial muscles and the temperature-induced paralysis in shibire flies. There is a decrease in the number of synaptic vesicles of neuromuscular junctions in flies which are held at or above 29 degrees. Shortly after return to 22 degrees C, the synaptic vesicles are again present in large numbers. Prior treatment with tetrodotoxin or barbiturate protects the junctions from the temperature change in morphology.","author":[{"dropping-particle":"","family":"Poodry","given":"C A","non-dropping-particle":"","parse-names":false,"suffix":""},{"dropping-particle":"","family":"Edgar","given":"L","non-dropping-particle":"","parse-names":false,"suffix":""}],"container-title":"The Journal of cell biology","id":"ITEM-2","issue":"3","issued":{"date-parts":[["1979","6","1"]]},"page":"520-7","publisher":"Rockefeller University Press","title":"Reversible alteration  in the neuromuscular junctions of Drosophila melanogaster bearing a temperature-sensitive mutation, shibire.","type":"article-journal","volume":"81"},"uris":["http://www.mendeley.com/documents/?uuid=83ef8536-75af-3b25-a86a-b833c014f521"]},{"id":"ITEM-3","itemData":{"DOI":"10.1038/351411a0","ISSN":"0028-0836","author":[{"dropping-particle":"","family":"Bliek","given":"Alexander M.","non-dropping-particle":"van der","parse-names":false,"suffix":""},{"dropping-particle":"","family":"Meyerowrtz","given":"Elliot M.","non-dropping-particle":"","parse-names":false,"suffix":""}],"container-title":"Nature","id":"ITEM-3","issue":"6325","issued":{"date-parts":[["1991","5","30"]]},"page":"411-414","title":"Dynamin-like protein encoded by the Drosophila shibire gene associated with vesicular traffic","type":"article-journal","volume":"351"},"uris":["http://www.mendeley.com/documents/?uuid=842e1176-2e70-3181-b7fd-e5d37d582a93"]}],"mendeley":{"formattedCitation":"(Grigliatti &lt;i&gt;et al.&lt;/i&gt;, 1973; Poodry and Edgar, 1979; van der Bliek and Meyerowrtz, 1991)","plainTextFormattedCitation":"(Grigliatti et al., 1973; Poodry and Edgar, 1979; van der Bliek and Meyerowrtz, 1991)","previouslyFormattedCitation":"(Grigliatti &lt;i&gt;et al.&lt;/i&gt;, 1973; Poodry and Edgar, 1979; van der Bliek and Meyerowrtz, 1991)"},"properties":{"noteIndex":0},"schema":"https://github.com/citation-style-language/schema/raw/master/csl-citation.json"}</w:instrText>
      </w:r>
      <w:r w:rsidRPr="006D0877">
        <w:rPr>
          <w:lang w:val="en-GB"/>
        </w:rPr>
        <w:fldChar w:fldCharType="separate"/>
      </w:r>
      <w:r w:rsidR="00062640" w:rsidRPr="00062640">
        <w:rPr>
          <w:noProof/>
          <w:lang w:val="en-GB"/>
        </w:rPr>
        <w:t xml:space="preserve">(Grigliatti </w:t>
      </w:r>
      <w:r w:rsidR="00062640" w:rsidRPr="00062640">
        <w:rPr>
          <w:i/>
          <w:noProof/>
          <w:lang w:val="en-GB"/>
        </w:rPr>
        <w:t>et al.</w:t>
      </w:r>
      <w:r w:rsidR="00062640" w:rsidRPr="00062640">
        <w:rPr>
          <w:noProof/>
          <w:lang w:val="en-GB"/>
        </w:rPr>
        <w:t>, 1973; Poodry and Edgar, 1979; van der Bliek and Meyerowrtz, 1991)</w:t>
      </w:r>
      <w:r w:rsidRPr="006D0877">
        <w:rPr>
          <w:lang w:val="en-GB"/>
        </w:rPr>
        <w:fldChar w:fldCharType="end"/>
      </w:r>
      <w:r w:rsidRPr="006D0877">
        <w:rPr>
          <w:lang w:val="en-GB"/>
        </w:rPr>
        <w:t xml:space="preserve">. </w:t>
      </w:r>
      <w:proofErr w:type="spellStart"/>
      <w:r w:rsidRPr="006D0877">
        <w:rPr>
          <w:lang w:val="en-GB"/>
        </w:rPr>
        <w:t>Shibire</w:t>
      </w:r>
      <w:proofErr w:type="spellEnd"/>
      <w:r w:rsidRPr="006D0877">
        <w:rPr>
          <w:lang w:val="en-GB"/>
        </w:rPr>
        <w:t xml:space="preserve"> codes </w:t>
      </w:r>
      <w:r w:rsidR="003F5182">
        <w:rPr>
          <w:lang w:val="en-GB"/>
        </w:rPr>
        <w:t xml:space="preserve">for </w:t>
      </w:r>
      <w:r w:rsidRPr="006D0877">
        <w:rPr>
          <w:lang w:val="en-GB"/>
        </w:rPr>
        <w:t xml:space="preserve">multiple isoforms of dynamin that are differentially expressed across the organism </w:t>
      </w:r>
      <w:r w:rsidRPr="006D0877">
        <w:rPr>
          <w:lang w:val="en-GB"/>
        </w:rPr>
        <w:fldChar w:fldCharType="begin" w:fldLock="1"/>
      </w:r>
      <w:r w:rsidR="008D0CD4">
        <w:rPr>
          <w:lang w:val="en-GB"/>
        </w:rPr>
        <w:instrText>ADDIN CSL_CITATION {"citationItems":[{"id":"ITEM-1","itemData":{"DOI":"10.1038/351583a0","ISSN":"0028-0836","author":[{"dropping-particle":"","family":"Chen","given":"Maio S.","non-dropping-particle":"","parse-names":false,"suffix":""},{"dropping-particle":"","family":"Obar","given":"Robert A.","non-dropping-particle":"","parse-names":false,"suffix":""},{"dropping-particle":"","family":"Schroeder","given":"Christopher C.","non-dropping-particle":"","parse-names":false,"suffix":""},{"dropping-particle":"","family":"Austin","given":"Timothy W.","non-dropping-particle":"","parse-names":false,"suffix":""},{"dropping-particle":"","family":"Poodry","given":"Clifton A.","non-dropping-particle":"","parse-names":false,"suffix":""},{"dropping-particle":"","family":"Wadsworth","given":"Samuel C.","non-dropping-particle":"","parse-names":false,"suffix":""},{"dropping-particle":"","family":"Vallee","given":"Richard B.","non-dropping-particle":"","parse-names":false,"suffix":""}],"container-title":"Nature","id":"ITEM-1","issue":"6327","issued":{"date-parts":[["1991","6","13"]]},"page":"583-586","publisher":"Nature Publishing Group","title":"Multiple forms of dynamin are encoded by shibire, a Drosophila gene involved in endocytosis","type":"article-journal","volume":"351"},"uris":["http://www.mendeley.com/documents/?uuid=ba592a54-5b31-3cf2-9223-f273e3a4a548"]}],"mendeley":{"formattedCitation":"(Chen &lt;i&gt;et al.&lt;/i&gt;, 1991)","plainTextFormattedCitation":"(Chen et al., 1991)","previouslyFormattedCitation":"(Chen &lt;i&gt;et al.&lt;/i&gt;, 1991)"},"properties":{"noteIndex":0},"schema":"https://github.com/citation-style-language/schema/raw/master/csl-citation.json"}</w:instrText>
      </w:r>
      <w:r w:rsidRPr="006D0877">
        <w:rPr>
          <w:lang w:val="en-GB"/>
        </w:rPr>
        <w:fldChar w:fldCharType="separate"/>
      </w:r>
      <w:r w:rsidR="00062640" w:rsidRPr="00062640">
        <w:rPr>
          <w:noProof/>
          <w:lang w:val="en-GB"/>
        </w:rPr>
        <w:t xml:space="preserve">(Chen </w:t>
      </w:r>
      <w:r w:rsidR="00062640" w:rsidRPr="00062640">
        <w:rPr>
          <w:i/>
          <w:noProof/>
          <w:lang w:val="en-GB"/>
        </w:rPr>
        <w:t>et al.</w:t>
      </w:r>
      <w:r w:rsidR="00062640" w:rsidRPr="00062640">
        <w:rPr>
          <w:noProof/>
          <w:lang w:val="en-GB"/>
        </w:rPr>
        <w:t>, 1991)</w:t>
      </w:r>
      <w:r w:rsidRPr="006D0877">
        <w:rPr>
          <w:lang w:val="en-GB"/>
        </w:rPr>
        <w:fldChar w:fldCharType="end"/>
      </w:r>
      <w:r w:rsidRPr="006D0877">
        <w:rPr>
          <w:lang w:val="en-GB"/>
        </w:rPr>
        <w:t xml:space="preserve">. Knock-down of dynamin isoforms </w:t>
      </w:r>
      <w:r w:rsidR="00342631">
        <w:rPr>
          <w:lang w:val="en-GB"/>
        </w:rPr>
        <w:t>disrupt</w:t>
      </w:r>
      <w:r w:rsidR="00166AFE">
        <w:rPr>
          <w:lang w:val="en-GB"/>
        </w:rPr>
        <w:t>s</w:t>
      </w:r>
      <w:r w:rsidR="00342631">
        <w:rPr>
          <w:lang w:val="en-GB"/>
        </w:rPr>
        <w:t xml:space="preserve"> vesicle-formation after invagination,</w:t>
      </w:r>
      <w:r w:rsidRPr="006D0877">
        <w:rPr>
          <w:lang w:val="en-GB"/>
        </w:rPr>
        <w:t xml:space="preserve"> resulting in accumulation of a large number of long membrane tubes </w:t>
      </w:r>
      <w:r w:rsidRPr="006D0877">
        <w:rPr>
          <w:lang w:val="en-GB"/>
        </w:rPr>
        <w:fldChar w:fldCharType="begin" w:fldLock="1"/>
      </w:r>
      <w:r w:rsidR="008D0CD4">
        <w:rPr>
          <w:lang w:val="en-GB"/>
        </w:rPr>
        <w:instrText>ADDIN CSL_CITATION {"citationItems":[{"id":"ITEM-1","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1","issue":"6","issued":{"date-parts":[["2009","12"]]},"language":"ENG","page":"811-822","title":"Coordinated actions of actin and BAR proteins upstream of dynamin at endocytic clathrin-coated pits","type":"article-journal","volume":"17"},"uris":["http://www.mendeley.com/documents/?uuid=5461225d-c074-415b-b647-c02fefc737c5"]}],"mendeley":{"formattedCitation":"(Ferguson &lt;i&gt;et al.&lt;/i&gt;, 2009)","plainTextFormattedCitation":"(Ferguson et al., 2009)","previouslyFormattedCitation":"(Ferguson &lt;i&gt;et al.&lt;/i&gt;, 2009)"},"properties":{"noteIndex":0},"schema":"https://github.com/citation-style-language/schema/raw/master/csl-citation.json"}</w:instrText>
      </w:r>
      <w:r w:rsidRPr="006D0877">
        <w:rPr>
          <w:lang w:val="en-GB"/>
        </w:rPr>
        <w:fldChar w:fldCharType="separate"/>
      </w:r>
      <w:r w:rsidR="00062640" w:rsidRPr="00062640">
        <w:rPr>
          <w:noProof/>
          <w:lang w:val="en-GB"/>
        </w:rPr>
        <w:t xml:space="preserve">(Ferguson </w:t>
      </w:r>
      <w:r w:rsidR="00062640" w:rsidRPr="00062640">
        <w:rPr>
          <w:i/>
          <w:noProof/>
          <w:lang w:val="en-GB"/>
        </w:rPr>
        <w:t>et al.</w:t>
      </w:r>
      <w:r w:rsidR="00062640" w:rsidRPr="00062640">
        <w:rPr>
          <w:noProof/>
          <w:lang w:val="en-GB"/>
        </w:rPr>
        <w:t>, 2009)</w:t>
      </w:r>
      <w:r w:rsidRPr="006D0877">
        <w:rPr>
          <w:lang w:val="en-GB"/>
        </w:rPr>
        <w:fldChar w:fldCharType="end"/>
      </w:r>
      <w:r w:rsidRPr="006D0877">
        <w:rPr>
          <w:lang w:val="en-GB"/>
        </w:rPr>
        <w:t xml:space="preserve">. </w:t>
      </w:r>
    </w:p>
    <w:p w14:paraId="77E43E0F" w14:textId="77777777" w:rsidR="004971B1" w:rsidRPr="006D0877" w:rsidRDefault="004971B1" w:rsidP="004971B1">
      <w:pPr>
        <w:widowControl w:val="0"/>
        <w:autoSpaceDE w:val="0"/>
        <w:autoSpaceDN w:val="0"/>
        <w:adjustRightInd w:val="0"/>
        <w:spacing w:line="360" w:lineRule="auto"/>
        <w:outlineLvl w:val="0"/>
        <w:rPr>
          <w:lang w:val="en-GB"/>
        </w:rPr>
      </w:pPr>
      <w:r w:rsidRPr="006D0877">
        <w:rPr>
          <w:lang w:val="en-GB"/>
        </w:rPr>
        <w:t xml:space="preserve">Dynamin is an oligomeric </w:t>
      </w:r>
      <w:proofErr w:type="spellStart"/>
      <w:r w:rsidRPr="006D0877">
        <w:rPr>
          <w:lang w:val="en-GB"/>
        </w:rPr>
        <w:t>GTPase</w:t>
      </w:r>
      <w:proofErr w:type="spellEnd"/>
    </w:p>
    <w:p w14:paraId="0A2DC1D5" w14:textId="6DCDD53B" w:rsidR="004971B1" w:rsidRPr="006D0877" w:rsidRDefault="004971B1" w:rsidP="004971B1">
      <w:pPr>
        <w:widowControl w:val="0"/>
        <w:autoSpaceDE w:val="0"/>
        <w:autoSpaceDN w:val="0"/>
        <w:adjustRightInd w:val="0"/>
        <w:spacing w:after="240" w:line="360" w:lineRule="auto"/>
        <w:rPr>
          <w:lang w:val="en-GB"/>
        </w:rPr>
      </w:pPr>
      <w:r w:rsidRPr="006D0877">
        <w:rPr>
          <w:lang w:val="en-GB"/>
        </w:rPr>
        <w:t xml:space="preserve">Dynamins consist of a </w:t>
      </w:r>
      <w:proofErr w:type="spellStart"/>
      <w:r w:rsidRPr="006D0877">
        <w:rPr>
          <w:lang w:val="en-GB"/>
        </w:rPr>
        <w:t>GTPase</w:t>
      </w:r>
      <w:proofErr w:type="spellEnd"/>
      <w:r w:rsidRPr="006D0877">
        <w:rPr>
          <w:lang w:val="en-GB"/>
        </w:rPr>
        <w:t xml:space="preserve"> domain, a stalk region, a bundle signalling element that acts as the linker between the </w:t>
      </w:r>
      <w:proofErr w:type="spellStart"/>
      <w:r w:rsidRPr="006D0877">
        <w:rPr>
          <w:lang w:val="en-GB"/>
        </w:rPr>
        <w:t>GTPase</w:t>
      </w:r>
      <w:proofErr w:type="spellEnd"/>
      <w:r w:rsidRPr="006D0877">
        <w:rPr>
          <w:lang w:val="en-GB"/>
        </w:rPr>
        <w:t xml:space="preserve"> domain and stalk, a </w:t>
      </w:r>
      <w:r w:rsidR="001F0C0D" w:rsidRPr="006D0877">
        <w:rPr>
          <w:rFonts w:eastAsia="Times New Roman" w:cs="Arial"/>
          <w:color w:val="333333"/>
          <w:shd w:val="clear" w:color="auto" w:fill="FFFFFF"/>
          <w:lang w:val="en-GB" w:eastAsia="en-GB"/>
        </w:rPr>
        <w:t>phosphatidylinositol (4,5)-bisphosphate (</w:t>
      </w:r>
      <w:proofErr w:type="spellStart"/>
      <w:r w:rsidR="001F0C0D" w:rsidRPr="006D0877">
        <w:rPr>
          <w:rFonts w:eastAsia="Times New Roman" w:cs="Arial"/>
          <w:color w:val="333333"/>
          <w:shd w:val="clear" w:color="auto" w:fill="FFFFFF"/>
          <w:lang w:val="en-GB" w:eastAsia="en-GB"/>
        </w:rPr>
        <w:t>PtdIns</w:t>
      </w:r>
      <w:proofErr w:type="spellEnd"/>
      <w:r w:rsidR="001F0C0D" w:rsidRPr="006D0877">
        <w:rPr>
          <w:rFonts w:eastAsia="Times New Roman" w:cs="Arial"/>
          <w:color w:val="333333"/>
          <w:shd w:val="clear" w:color="auto" w:fill="FFFFFF"/>
          <w:lang w:val="en-GB" w:eastAsia="en-GB"/>
        </w:rPr>
        <w:t>(4,5)</w:t>
      </w:r>
      <w:r w:rsidR="001F0C0D" w:rsidRPr="006D0877">
        <w:rPr>
          <w:rFonts w:eastAsia="Times New Roman" w:cs="Arial"/>
          <w:iCs/>
          <w:color w:val="333333"/>
          <w:shd w:val="clear" w:color="auto" w:fill="FFFFFF"/>
          <w:lang w:val="en-GB" w:eastAsia="en-GB"/>
        </w:rPr>
        <w:t>P</w:t>
      </w:r>
      <w:r w:rsidR="001F0C0D" w:rsidRPr="006D0877">
        <w:rPr>
          <w:rFonts w:eastAsia="Times New Roman" w:cs="Arial"/>
          <w:color w:val="333333"/>
          <w:shd w:val="clear" w:color="auto" w:fill="FFFFFF"/>
          <w:vertAlign w:val="subscript"/>
          <w:lang w:val="en-GB" w:eastAsia="en-GB"/>
        </w:rPr>
        <w:t xml:space="preserve">2 , </w:t>
      </w:r>
      <w:r w:rsidR="001F0C0D" w:rsidRPr="006D0877">
        <w:rPr>
          <w:rFonts w:eastAsia="Times New Roman" w:cs="Arial"/>
          <w:color w:val="333333"/>
          <w:shd w:val="clear" w:color="auto" w:fill="FFFFFF"/>
          <w:lang w:val="en-GB" w:eastAsia="en-GB"/>
        </w:rPr>
        <w:t xml:space="preserve">henceforth </w:t>
      </w:r>
      <w:r w:rsidR="001F0C0D">
        <w:rPr>
          <w:rFonts w:eastAsia="Times New Roman" w:cs="Arial"/>
          <w:color w:val="333333"/>
          <w:shd w:val="clear" w:color="auto" w:fill="FFFFFF"/>
          <w:lang w:val="en-GB" w:eastAsia="en-GB"/>
        </w:rPr>
        <w:t>PiP2)</w:t>
      </w:r>
      <w:r w:rsidRPr="006D0877">
        <w:rPr>
          <w:lang w:val="en-GB"/>
        </w:rPr>
        <w:t xml:space="preserve">-binding </w:t>
      </w:r>
      <w:proofErr w:type="spellStart"/>
      <w:r w:rsidRPr="006D0877">
        <w:rPr>
          <w:lang w:val="en-GB"/>
        </w:rPr>
        <w:t>pleckstrin</w:t>
      </w:r>
      <w:proofErr w:type="spellEnd"/>
      <w:r w:rsidRPr="006D0877">
        <w:rPr>
          <w:lang w:val="en-GB"/>
        </w:rPr>
        <w:t xml:space="preserve"> homology domain (PH) domain and a proline rich domain (PRD) that extends beyond the </w:t>
      </w:r>
      <w:proofErr w:type="spellStart"/>
      <w:r w:rsidRPr="006D0877">
        <w:rPr>
          <w:lang w:val="en-GB"/>
        </w:rPr>
        <w:t>GTPase</w:t>
      </w:r>
      <w:proofErr w:type="spellEnd"/>
      <w:r w:rsidRPr="006D0877">
        <w:rPr>
          <w:lang w:val="en-GB"/>
        </w:rPr>
        <w:t xml:space="preserve"> domain</w:t>
      </w:r>
      <w:r w:rsidR="003F5182">
        <w:rPr>
          <w:lang w:val="en-GB"/>
        </w:rPr>
        <w:t xml:space="preserve"> </w:t>
      </w:r>
      <w:r w:rsidRPr="006D0877">
        <w:rPr>
          <w:lang w:val="en-GB"/>
        </w:rPr>
        <w:fldChar w:fldCharType="begin" w:fldLock="1"/>
      </w:r>
      <w:r w:rsidR="008D0CD4">
        <w:rPr>
          <w:lang w:val="en-GB"/>
        </w:rPr>
        <w:instrText>ADDIN CSL_CITATION {"citationItems":[{"id":"ITEM-1","itemData":{"DOI":"10.15252/embj.201694613","ISSN":"0261-4189","PMID":"27670760","abstract":"The large GTPase dynamin is the first protein shown to catalyze membrane fission. Dynamin and its related proteins are essential to many cell functions, from endocytosis to organelle division and fusion, and it plays a critical role in many physiological functions such as synaptic transmission and muscle contraction. Research of the past three decades has focused on understanding how dynamin works. In this review, we present the basis for an emerging consensus on how dynamin functions. Three properties of dynamin are strongly supported by experimental data: first, dynamin oligomerizes into a helical polymer; second, dynamin oligomer constricts in the presence of GTP; and third, dynamin catalyzes membrane fission upon GTP hydrolysis. We present the two current models for fission, essentially diverging in how GTP energy is spent. We further discuss how future research might solve the remaining open questions presently under discussion.","author":[{"dropping-particle":"","family":"Antonny","given":"Bruno","non-dropping-particle":"","parse-names":false,"suffix":""},{"dropping-particle":"","family":"Burd","given":"Christopher","non-dropping-particle":"","parse-names":false,"suffix":""},{"dropping-particle":"","family":"Camilli","given":"Pietro","non-dropping-particle":"De","parse-names":false,"suffix":""},{"dropping-particle":"","family":"Chen","given":"Elizabeth","non-dropping-particle":"","parse-names":false,"suffix":""},{"dropping-particle":"","family":"Daumke","given":"Oliver","non-dropping-particle":"","parse-names":false,"suffix":""},{"dropping-particle":"","family":"Faelber","given":"Katja","non-dropping-particle":"","parse-names":false,"suffix":""},{"dropping-particle":"","family":"Ford","given":"Marijn","non-dropping-particle":"","parse-names":false,"suffix":""},{"dropping-particle":"","family":"Frolov","given":"Vadim A","non-dropping-particle":"","parse-names":false,"suffix":""},{"dropping-particle":"","family":"Frost","given":"Adam","non-dropping-particle":"","parse-names":false,"suffix":""},{"dropping-particle":"","family":"Hinshaw","given":"Jenny E","non-dropping-particle":"","parse-names":false,"suffix":""},{"dropping-particle":"","family":"Kirchhausen","given":"Tom","non-dropping-particle":"","parse-names":false,"suffix":""},{"dropping-particle":"","family":"Kozlov","given":"Michael M","non-dropping-particle":"","parse-names":false,"suffix":""},{"dropping-particle":"","family":"Lenz","given":"Martin","non-dropping-particle":"","parse-names":false,"suffix":""},{"dropping-particle":"","family":"Low","given":"Harry H","non-dropping-particle":"","parse-names":false,"suffix":""},{"dropping-particle":"","family":"McMahon","given":"Harvey","non-dropping-particle":"","parse-names":false,"suffix":""},{"dropping-particle":"","family":"Merrifield","given":"Christien","non-dropping-particle":"","parse-names":false,"suffix":""},{"dropping-particle":"","family":"Pollard","given":"Thomas D","non-dropping-particle":"","parse-names":false,"suffix":""},{"dropping-particle":"","family":"Robinson","given":"Phillip J","non-dropping-particle":"","parse-names":false,"suffix":""},{"dropping-particle":"","family":"Roux","given":"Aurélien","non-dropping-particle":"","parse-names":false,"suffix":""},{"dropping-particle":"","family":"Schmid","given":"Sandra","non-dropping-particle":"","parse-names":false,"suffix":""}],"container-title":"The EMBO Journal","id":"ITEM-1","issue":"21","issued":{"date-parts":[["2016","11","2"]]},"page":"2270-2284","title":"Membrane fission by dynamin: what we know and what we need to know","type":"article-journal","volume":"35"},"uris":["http://www.mendeley.com/documents/?uuid=74e44471-fe58-3c1d-a2c7-a5ebd35b684d"]}],"mendeley":{"formattedCitation":"(Antonny &lt;i&gt;et al.&lt;/i&gt;, 2016)","plainTextFormattedCitation":"(Antonny et al., 2016)","previouslyFormattedCitation":"(Antonny &lt;i&gt;et al.&lt;/i&gt;, 2016)"},"properties":{"noteIndex":0},"schema":"https://github.com/citation-style-language/schema/raw/master/csl-citation.json"}</w:instrText>
      </w:r>
      <w:r w:rsidRPr="006D0877">
        <w:rPr>
          <w:lang w:val="en-GB"/>
        </w:rPr>
        <w:fldChar w:fldCharType="separate"/>
      </w:r>
      <w:r w:rsidR="00062640" w:rsidRPr="00062640">
        <w:rPr>
          <w:noProof/>
          <w:lang w:val="en-GB"/>
        </w:rPr>
        <w:t xml:space="preserve">(Antonny </w:t>
      </w:r>
      <w:r w:rsidR="00062640" w:rsidRPr="00062640">
        <w:rPr>
          <w:i/>
          <w:noProof/>
          <w:lang w:val="en-GB"/>
        </w:rPr>
        <w:t>et al.</w:t>
      </w:r>
      <w:r w:rsidR="00062640" w:rsidRPr="00062640">
        <w:rPr>
          <w:noProof/>
          <w:lang w:val="en-GB"/>
        </w:rPr>
        <w:t>, 2016)</w:t>
      </w:r>
      <w:r w:rsidRPr="006D0877">
        <w:rPr>
          <w:lang w:val="en-GB"/>
        </w:rPr>
        <w:fldChar w:fldCharType="end"/>
      </w:r>
      <w:r w:rsidRPr="006D0877">
        <w:rPr>
          <w:lang w:val="en-GB"/>
        </w:rPr>
        <w:t xml:space="preserve">. </w:t>
      </w:r>
      <w:r w:rsidRPr="006D0877">
        <w:rPr>
          <w:i/>
          <w:lang w:val="en-GB"/>
        </w:rPr>
        <w:t>In</w:t>
      </w:r>
      <w:r w:rsidR="003F5182">
        <w:rPr>
          <w:i/>
          <w:lang w:val="en-GB"/>
        </w:rPr>
        <w:t xml:space="preserve"> </w:t>
      </w:r>
      <w:r w:rsidRPr="006D0877">
        <w:rPr>
          <w:i/>
          <w:lang w:val="en-GB"/>
        </w:rPr>
        <w:t>vitro</w:t>
      </w:r>
      <w:r w:rsidRPr="006D0877">
        <w:rPr>
          <w:lang w:val="en-GB"/>
        </w:rPr>
        <w:t xml:space="preserve">, dynamin </w:t>
      </w:r>
      <w:proofErr w:type="spellStart"/>
      <w:r w:rsidRPr="006D0877">
        <w:rPr>
          <w:lang w:val="en-GB"/>
        </w:rPr>
        <w:t>oligomerizes</w:t>
      </w:r>
      <w:proofErr w:type="spellEnd"/>
      <w:r w:rsidRPr="006D0877">
        <w:rPr>
          <w:lang w:val="en-GB"/>
        </w:rPr>
        <w:t xml:space="preserve"> into helical structures with the PH domain apposed against the membrane, and the </w:t>
      </w:r>
      <w:proofErr w:type="spellStart"/>
      <w:r w:rsidRPr="006D0877">
        <w:rPr>
          <w:lang w:val="en-GB"/>
        </w:rPr>
        <w:t>GTPase</w:t>
      </w:r>
      <w:proofErr w:type="spellEnd"/>
      <w:r w:rsidRPr="006D0877">
        <w:rPr>
          <w:lang w:val="en-GB"/>
        </w:rPr>
        <w:t xml:space="preserve"> domain facing away from the membrane </w:t>
      </w:r>
      <w:r w:rsidRPr="006D0877">
        <w:rPr>
          <w:lang w:val="en-GB"/>
        </w:rPr>
        <w:fldChar w:fldCharType="begin" w:fldLock="1"/>
      </w:r>
      <w:r w:rsidR="008D0CD4">
        <w:rPr>
          <w:lang w:val="en-GB"/>
        </w:rPr>
        <w:instrText>ADDIN CSL_CITATION {"citationItems":[{"id":"ITEM-1","itemData":{"DOI":"10.1038/ncb1001-922","ISSN":"1465-7392","abstract":"Three-dimensional reconstruction of dynamin in the constricted state","author":[{"dropping-particle":"","family":"Zhang","given":"Peijun","non-dropping-particle":"","parse-names":false,"suffix":""},{"dropping-particle":"","family":"Hinshaw","given":"Jenny E.","non-dropping-particle":"","parse-names":false,"suffix":""}],"container-title":"Nature Cell Biology","id":"ITEM-1","issue":"10","issued":{"date-parts":[["2001","10","1"]]},"page":"922-926","publisher":"Nature Publishing Group","title":"Three-dimensional reconstruction of dynamin in the constricted state","type":"article-journal","volume":"3"},"uris":["http://www.mendeley.com/documents/?uuid=cf34a2d5-1617-325c-9a73-79e2d45fe225"]},{"id":"ITEM-2","itemData":{"DOI":"10.1016/S0092-8674(00)81207-6","ISSN":"0092-8674","abstract":"The dynamin family of GTPases is essential for receptor-mediated endocytosis and synaptic vesicle recycling, and it has recently been shown to play a role in vesicle formation from the trans–Golgi network. Dynamin is believed to assemble around the necks of clathrin-coated pits and assist in pinching vesicles from the plasma membrane. This role would make dynamin unique among GTPases in its ability to act as a mechanochemical enzyme. Data presented here demonstrate that purified recombinant dynamin binds to a lipid bilayer in a regular pattern to form helical tubes that constrict and vesiculate upon GTP addition. This suggests that dynamin alone is sufficient for the formation of constricted necks of coated pits and supports the hypothesis that dynamin is the force-generating molecule responsible for membrane fission.","author":[{"dropping-particle":"","family":"Sweitzer","given":"Sharon M","non-dropping-particle":"","parse-names":false,"suffix":""},{"dropping-particle":"","family":"Hinshaw","given":"Jenny E","non-dropping-particle":"","parse-names":false,"suffix":""}],"container-title":"Cell","id":"ITEM-2","issue":"6","issued":{"date-parts":[["1998","6","12"]]},"page":"1021-1029","publisher":"Cell Press","title":"Dynamin Undergoes a GTP-Dependent Conformational Change Causing Vesiculation","type":"article-journal","volume":"93"},"uris":["http://www.mendeley.com/documents/?uuid=77c51b64-de55-30e4-ae24-1efa7a3426f8"]}],"mendeley":{"formattedCitation":"(Sweitzer and Hinshaw, 1998; Zhang and Hinshaw, 2001)","plainTextFormattedCitation":"(Sweitzer and Hinshaw, 1998; Zhang and Hinshaw, 2001)","previouslyFormattedCitation":"(Sweitzer and Hinshaw, 1998; Zhang and Hinshaw, 2001)"},"properties":{"noteIndex":0},"schema":"https://github.com/citation-style-language/schema/raw/master/csl-citation.json"}</w:instrText>
      </w:r>
      <w:r w:rsidRPr="006D0877">
        <w:rPr>
          <w:lang w:val="en-GB"/>
        </w:rPr>
        <w:fldChar w:fldCharType="separate"/>
      </w:r>
      <w:r w:rsidR="00062640" w:rsidRPr="00062640">
        <w:rPr>
          <w:noProof/>
          <w:lang w:val="en-GB"/>
        </w:rPr>
        <w:t>(Sweitzer and Hinshaw, 1998; Zhang and Hinshaw, 2001)</w:t>
      </w:r>
      <w:r w:rsidRPr="006D0877">
        <w:rPr>
          <w:lang w:val="en-GB"/>
        </w:rPr>
        <w:fldChar w:fldCharType="end"/>
      </w:r>
      <w:r w:rsidRPr="006D0877">
        <w:rPr>
          <w:rFonts w:cs="Times"/>
          <w:color w:val="000000"/>
          <w:lang w:val="en-GB"/>
        </w:rPr>
        <w:t xml:space="preserve">. </w:t>
      </w:r>
      <w:r w:rsidR="003F5182">
        <w:rPr>
          <w:rFonts w:cs="Times"/>
          <w:color w:val="000000"/>
          <w:lang w:val="en-GB"/>
        </w:rPr>
        <w:t xml:space="preserve">As depicted in </w:t>
      </w:r>
      <w:proofErr w:type="spellStart"/>
      <w:r w:rsidR="003F5182">
        <w:rPr>
          <w:rFonts w:cs="Times"/>
          <w:color w:val="000000"/>
          <w:lang w:val="en-GB"/>
        </w:rPr>
        <w:t>Fig._dynamin</w:t>
      </w:r>
      <w:proofErr w:type="spellEnd"/>
      <w:r w:rsidR="003F5182">
        <w:rPr>
          <w:rFonts w:cs="Times"/>
          <w:color w:val="000000"/>
          <w:lang w:val="en-GB"/>
        </w:rPr>
        <w:t>, d</w:t>
      </w:r>
      <w:r w:rsidRPr="006D0877">
        <w:rPr>
          <w:rFonts w:cs="Times"/>
          <w:color w:val="000000"/>
          <w:lang w:val="en-GB"/>
        </w:rPr>
        <w:t>ynamin within the helical structure undergoes conformation changes upon GTP hydrolysis that constricts the helix as well as the membrane tube under it, collapsing the inner leaflet of the bilayer membrane into a hemi-fused state, resulting in membrane fission</w:t>
      </w:r>
      <w:r w:rsidR="003F5182">
        <w:rPr>
          <w:rFonts w:cs="Times"/>
          <w:color w:val="000000"/>
          <w:lang w:val="en-GB"/>
        </w:rPr>
        <w:t xml:space="preserve"> </w:t>
      </w:r>
      <w:r w:rsidRPr="006D0877">
        <w:rPr>
          <w:rFonts w:cs="Times"/>
          <w:color w:val="000000"/>
          <w:lang w:val="en-GB"/>
        </w:rPr>
        <w:fldChar w:fldCharType="begin" w:fldLock="1"/>
      </w:r>
      <w:r w:rsidR="008D0CD4">
        <w:rPr>
          <w:rFonts w:cs="Times"/>
          <w:color w:val="000000"/>
          <w:lang w:val="en-GB"/>
        </w:rPr>
        <w:instrText>ADDIN CSL_CITATION {"citationItems":[{"id":"ITEM-1","itemData":{"DOI":"10.1038/nature18598","ISSN":"1476-4687","PMID":"27309816","abstract":"Membrane fusion and fission are vital for eukaryotic life. For three decades, it has been proposed that fusion is mediated by fusion between the proximal leaflets of two bilayers (hemi-fusion) to produce a hemi-fused structure, followed by fusion between the distal leaflets, whereas fission is via hemi-fission, which also produces a hemi-fused structure, followed by full fission. This hypothesis remained unsupported owing to the lack of observation of hemi-fusion or hemi-fission in live cells. A competing fusion hypothesis involving protein-lined pore formation has also been proposed. Here we report the observation of a hemi-fused Ω-shaped structure in live neuroendocrine chromaffin cells and pancreatic β-cells, visualized using confocal and super-resolution stimulated emission depletion microscopy. This structure is generated from fusion pore opening or closure (fission) at the plasma membrane. Unexpectedly, the transition to full fusion or fission is determined by competition between fusion and calcium/dynamin-dependent fission mechanisms, and is notably slow (seconds to tens of seconds) in a substantial fraction of the events. These results provide key missing evidence in support of the hemi-fusion and hemi-fission hypothesis in live cells, and reveal the hemi-fused intermediate as a key structure controlling fusion and fission, as fusion and fission mechanisms compete to determine the transition to fusion or fission.","author":[{"dropping-particle":"","family":"Zhao","given":"Wei-Dong","non-dropping-particle":"","parse-names":false,"suffix":""},{"dropping-particle":"","family":"Hamid","given":"Edaeni","non-dropping-particle":"","parse-names":false,"suffix":""},{"dropping-particle":"","family":"Shin","given":"Wonchul","non-dropping-particle":"","parse-names":false,"suffix":""},{"dropping-particle":"","family":"Wen","given":"Peter J","non-dropping-particle":"","parse-names":false,"suffix":""},{"dropping-particle":"","family":"Krystofiak","given":"Evan S","non-dropping-particle":"","parse-names":false,"suffix":""},{"dropping-particle":"","family":"Villarreal","given":"Seth A","non-dropping-particle":"","parse-names":false,"suffix":""},{"dropping-particle":"","family":"Chiang","given":"Hsueh-Cheng","non-dropping-particle":"","parse-names":false,"suffix":""},{"dropping-particle":"","family":"Kachar","given":"Bechara","non-dropping-particle":"","parse-names":false,"suffix":""},{"dropping-particle":"","family":"Wu","given":"Ling-Gang","non-dropping-particle":"","parse-names":false,"suffix":""}],"container-title":"Nature","id":"ITEM-1","issue":"7608","issued":{"date-parts":[["2016"]]},"page":"548-52","publisher":"NIH Public Access","title":"Hemi-fused structure mediates and controls fusion and fission in live cells.","type":"article-journal","volume":"534"},"uris":["http://www.mendeley.com/documents/?uuid=0cbf2464-3da9-3f20-b72a-df0e04cfd9eb"]}],"mendeley":{"formattedCitation":"(Zhao &lt;i&gt;et al.&lt;/i&gt;, 2016)","plainTextFormattedCitation":"(Zhao et al., 2016)","previouslyFormattedCitation":"(Zhao &lt;i&gt;et al.&lt;/i&gt;, 2016)"},"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Zhao </w:t>
      </w:r>
      <w:r w:rsidR="00062640" w:rsidRPr="00062640">
        <w:rPr>
          <w:rFonts w:cs="Times"/>
          <w:i/>
          <w:noProof/>
          <w:color w:val="000000"/>
          <w:lang w:val="en-GB"/>
        </w:rPr>
        <w:t>et al.</w:t>
      </w:r>
      <w:r w:rsidR="00062640" w:rsidRPr="00062640">
        <w:rPr>
          <w:rFonts w:cs="Times"/>
          <w:noProof/>
          <w:color w:val="000000"/>
          <w:lang w:val="en-GB"/>
        </w:rPr>
        <w:t>, 2016)</w:t>
      </w:r>
      <w:r w:rsidRPr="006D0877">
        <w:rPr>
          <w:rFonts w:cs="Times"/>
          <w:color w:val="000000"/>
          <w:lang w:val="en-GB"/>
        </w:rPr>
        <w:fldChar w:fldCharType="end"/>
      </w:r>
      <w:r w:rsidRPr="006D0877">
        <w:rPr>
          <w:rFonts w:cs="Times"/>
          <w:color w:val="000000"/>
          <w:lang w:val="en-GB"/>
        </w:rPr>
        <w:t xml:space="preserve">. </w:t>
      </w:r>
      <w:r w:rsidRPr="006D0877">
        <w:rPr>
          <w:lang w:val="en-GB"/>
        </w:rPr>
        <w:t xml:space="preserve">Disruption of its </w:t>
      </w:r>
      <w:proofErr w:type="spellStart"/>
      <w:r w:rsidRPr="006D0877">
        <w:rPr>
          <w:lang w:val="en-GB"/>
        </w:rPr>
        <w:t>GTPase</w:t>
      </w:r>
      <w:proofErr w:type="spellEnd"/>
      <w:r w:rsidRPr="006D0877">
        <w:rPr>
          <w:lang w:val="en-GB"/>
        </w:rPr>
        <w:t xml:space="preserve"> activity results in</w:t>
      </w:r>
      <w:commentRangeStart w:id="12"/>
      <w:r w:rsidRPr="006D0877">
        <w:rPr>
          <w:lang w:val="en-GB"/>
        </w:rPr>
        <w:t xml:space="preserve"> membrane tubes</w:t>
      </w:r>
      <w:commentRangeEnd w:id="12"/>
      <w:r w:rsidRPr="006D0877">
        <w:rPr>
          <w:rStyle w:val="CommentReference"/>
          <w:sz w:val="24"/>
          <w:szCs w:val="24"/>
          <w:lang w:val="en-GB"/>
        </w:rPr>
        <w:commentReference w:id="12"/>
      </w:r>
      <w:r w:rsidRPr="006D0877">
        <w:rPr>
          <w:lang w:val="en-GB"/>
        </w:rPr>
        <w:t xml:space="preserve"> that accumulate dynamin</w:t>
      </w:r>
      <w:r w:rsidR="007768CD">
        <w:rPr>
          <w:lang w:val="en-GB"/>
        </w:rPr>
        <w:t xml:space="preserve"> and fail to undergo scission </w:t>
      </w:r>
      <w:r w:rsidRPr="006D0877">
        <w:rPr>
          <w:lang w:val="en-GB"/>
        </w:rPr>
        <w:fldChar w:fldCharType="begin" w:fldLock="1"/>
      </w:r>
      <w:r w:rsidR="008D0CD4">
        <w:rPr>
          <w:lang w:val="en-GB"/>
        </w:rPr>
        <w:instrText>ADDIN CSL_CITATION {"citationItems":[{"id":"ITEM-1","itemData":{"DOI":"10.1038/374186a0","ISSN":"0028-0836","abstract":"Tubular membrane invaginations coated by dynamin rings are induced by GTP-γS in nerve terminals","author":[{"dropping-particle":"","family":"Takei","given":"Kohji","non-dropping-particle":"","parse-names":false,"suffix":""},{"dropping-particle":"","family":"McPherson","given":"Peter S.","non-dropping-particle":"","parse-names":false,"suffix":""},{"dropping-particle":"","family":"Schmid","given":"Sandra L.","non-dropping-particle":"","parse-names":false,"suffix":""},{"dropping-particle":"De","family":"Camilli","given":"Pietro","non-dropping-particle":"","parse-names":false,"suffix":""}],"container-title":"Nature","id":"ITEM-1","issue":"6518","issued":{"date-parts":[["1995","3","9"]]},"page":"186-190","publisher":"Nature Publishing Group","title":"Tubular membrane invaginations coated by dynamin rings are induced by GTP-γS in nerve terminals","type":"article-journal","volume":"374"},"uris":["http://www.mendeley.com/documents/?uuid=0c2999a4-ad18-3da5-bb29-f9ce7219c897"]},{"id":"ITEM-2","itemData":{"DOI":"10.1073/PNAS.93.1.331","ISSN":"0027-8424","PMID":"8552632","abstract":"Amphiphysin, a major autoantigen in paraneoplastic Stiff-Man syndrome, is an SH3 domain-containing neuronal protein, concentrated in nerve terminals. Here, we demonstrate a specific, SH3 domain-mediated, interaction between amphiphysin and dynamin by gel overlay and affinity chromatography. In addition, we show that the two proteins are colocalized in nerve terminals and are coprecipitated from brain extracts consistent with their interactions in situ. We also report that a region of amphiphysin distinct from its SH3 domain mediates its binding to the alpha c subunit of AP2 adaptin, which is also concentrated in nerve terminals. These findings support a role of amphiphysin in synaptic vesicle endocytosis.","author":[{"dropping-particle":"","family":"David","given":"C","non-dropping-particle":"","parse-names":false,"suffix":""},{"dropping-particle":"","family":"McPherson","given":"P S","non-dropping-particle":"","parse-names":false,"suffix":""},{"dropping-particle":"","family":"Mundigl","given":"O","non-dropping-particle":"","parse-names":false,"suffix":""},{"dropping-particle":"","family":"Camilli","given":"P","non-dropping-particle":"de","parse-names":false,"suffix":""}],"container-title":"Proceedings of the National Academy of Sciences of the United States of America","id":"ITEM-2","issue":"1","issued":{"date-parts":[["1996","1","9"]]},"page":"331-5","publisher":"National Academy of Sciences","title":"A role of amphiphysin in synaptic vesicle endocytosis suggested by its binding to dynamin in nerve terminals.","type":"article-journal","volume":"93"},"uris":["http://www.mendeley.com/documents/?uuid=e8d0476a-638f-3379-9c3c-f5c19a22dd87"]},{"id":"ITEM-3","itemData":{"DOI":"10.1073/PNAS.94.16.8569","ISSN":"0027-8424","PMID":"9238017","abstract":"The GTPase dynamin I and the inositol 5-phosphatase synaptojanin are nerve terminal proteins implicated in synaptic vesicle recycling. Both proteins contain COOH-terminal proline-rich domains that can interact with a variety of Src homology 3 (SH3) domains. A major physiological binding partner for dynamin I and synaptojanin in the nervous system is amphiphysin I, an SH3 domain-containing protein also concentrated in nerve terminals. We have used the proline-rich tail of synaptojanin to screen a rat brain library by the two-hybrid method to identify additional interacting partners of synaptojanin. Three related proteins containing SH3 domains that are closely related to the SH3 domains of Grb2 were isolated: SH3p4, SH3p8, and SH3p13. Further biochemical studies demonstrated that the SH3p4/8/13 proteins bind to both synaptojanin and dynamin I. The SH3p4/8/13 transcripts are differentially expressed in tissues: SH3p4 mRNA was detected only in brain, SH3p13 mRNA was present in brain and testis, and the SH3p8 transcript was detected at similar levels in multiple tissues. Members of the SH3p4/8/13 protein family were found to be concentrated in nerve terminals, and pools of synaptojanin and dynamin I were coprecipitated from brain extracts with antibodies recognizing SH3p4/8/13. These findings underscore the important role of SH3-mediated interactions in synaptic vesicle recycling.","author":[{"dropping-particle":"","family":"Ringstad","given":"N","non-dropping-particle":"","parse-names":false,"suffix":""},{"dropping-particle":"","family":"Nemoto","given":"Y","non-dropping-particle":"","parse-names":false,"suffix":""},{"dropping-particle":"","family":"Camilli","given":"P","non-dropping-particle":"De","parse-names":false,"suffix":""}],"container-title":"Proceedings of the National Academy of Sciences of the United States of America","id":"ITEM-3","issue":"16","issued":{"date-parts":[["1997","8","5"]]},"page":"8569-74","publisher":"National Academy of Sciences","title":"The SH3p4/Sh3p8/SH3p13 protein family: binding partners for synaptojanin and dynamin via a Grb2-like Src homology 3 domain.","type":"article-journal","volume":"94"},"uris":["http://www.mendeley.com/documents/?uuid=40e7bacc-0893-326f-bf45-15187d305658"]}],"mendeley":{"formattedCitation":"(Takei &lt;i&gt;et al.&lt;/i&gt;, 1995; David &lt;i&gt;et al.&lt;/i&gt;, 1996; Ringstad, Nemoto and De Camilli, 1997)","plainTextFormattedCitation":"(Takei et al., 1995; David et al., 1996; Ringstad, Nemoto and De Camilli, 1997)","previouslyFormattedCitation":"(Takei &lt;i&gt;et al.&lt;/i&gt;, 1995; David &lt;i&gt;et al.&lt;/i&gt;, 1996; Ringstad, Nemoto and De Camilli, 1997)"},"properties":{"noteIndex":0},"schema":"https://github.com/citation-style-language/schema/raw/master/csl-citation.json"}</w:instrText>
      </w:r>
      <w:r w:rsidRPr="006D0877">
        <w:rPr>
          <w:lang w:val="en-GB"/>
        </w:rPr>
        <w:fldChar w:fldCharType="separate"/>
      </w:r>
      <w:r w:rsidR="00062640" w:rsidRPr="00062640">
        <w:rPr>
          <w:noProof/>
          <w:lang w:val="en-GB"/>
        </w:rPr>
        <w:t xml:space="preserve">(Takei </w:t>
      </w:r>
      <w:r w:rsidR="00062640" w:rsidRPr="00062640">
        <w:rPr>
          <w:i/>
          <w:noProof/>
          <w:lang w:val="en-GB"/>
        </w:rPr>
        <w:t>et al.</w:t>
      </w:r>
      <w:r w:rsidR="00062640" w:rsidRPr="00062640">
        <w:rPr>
          <w:noProof/>
          <w:lang w:val="en-GB"/>
        </w:rPr>
        <w:t xml:space="preserve">, 1995; David </w:t>
      </w:r>
      <w:r w:rsidR="00062640" w:rsidRPr="00062640">
        <w:rPr>
          <w:i/>
          <w:noProof/>
          <w:lang w:val="en-GB"/>
        </w:rPr>
        <w:t>et al.</w:t>
      </w:r>
      <w:r w:rsidR="00062640" w:rsidRPr="00062640">
        <w:rPr>
          <w:noProof/>
          <w:lang w:val="en-GB"/>
        </w:rPr>
        <w:t>, 1996; Ringstad, Nemoto and De Camilli, 1997)</w:t>
      </w:r>
      <w:r w:rsidRPr="006D0877">
        <w:rPr>
          <w:lang w:val="en-GB"/>
        </w:rPr>
        <w:fldChar w:fldCharType="end"/>
      </w:r>
      <w:r w:rsidRPr="006D0877">
        <w:rPr>
          <w:lang w:val="en-GB"/>
        </w:rPr>
        <w:t>.</w:t>
      </w:r>
    </w:p>
    <w:p w14:paraId="1871CFF0" w14:textId="77777777" w:rsidR="004971B1" w:rsidRPr="006D0877" w:rsidRDefault="004971B1" w:rsidP="004971B1">
      <w:pPr>
        <w:widowControl w:val="0"/>
        <w:autoSpaceDE w:val="0"/>
        <w:autoSpaceDN w:val="0"/>
        <w:adjustRightInd w:val="0"/>
        <w:spacing w:after="240" w:line="360" w:lineRule="auto"/>
        <w:jc w:val="center"/>
        <w:rPr>
          <w:lang w:val="en-GB"/>
        </w:rPr>
      </w:pPr>
      <w:r w:rsidRPr="006D0877">
        <w:rPr>
          <w:noProof/>
          <w:lang w:val="en-GB" w:eastAsia="en-GB"/>
        </w:rPr>
        <w:drawing>
          <wp:inline distT="0" distB="0" distL="0" distR="0" wp14:anchorId="1F11D2DF" wp14:editId="09D38138">
            <wp:extent cx="6180455" cy="2040255"/>
            <wp:effectExtent l="0" t="0" r="0" b="0"/>
            <wp:docPr id="13" name="Picture 13" descr="../../figures/dynami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dynamin_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80455" cy="2040255"/>
                    </a:xfrm>
                    <a:prstGeom prst="rect">
                      <a:avLst/>
                    </a:prstGeom>
                    <a:noFill/>
                    <a:ln>
                      <a:noFill/>
                    </a:ln>
                  </pic:spPr>
                </pic:pic>
              </a:graphicData>
            </a:graphic>
          </wp:inline>
        </w:drawing>
      </w:r>
    </w:p>
    <w:p w14:paraId="6142EF92" w14:textId="77777777" w:rsidR="004971B1" w:rsidRPr="006D0877" w:rsidRDefault="004971B1" w:rsidP="004971B1">
      <w:pPr>
        <w:widowControl w:val="0"/>
        <w:autoSpaceDE w:val="0"/>
        <w:autoSpaceDN w:val="0"/>
        <w:adjustRightInd w:val="0"/>
        <w:spacing w:line="360" w:lineRule="auto"/>
        <w:outlineLvl w:val="0"/>
        <w:rPr>
          <w:rFonts w:cs="Times"/>
          <w:b/>
          <w:color w:val="000000"/>
          <w:lang w:val="en-GB"/>
        </w:rPr>
      </w:pPr>
      <w:r w:rsidRPr="006D0877">
        <w:rPr>
          <w:rFonts w:cs="Times"/>
          <w:b/>
          <w:color w:val="000000"/>
          <w:lang w:val="en-GB"/>
        </w:rPr>
        <w:lastRenderedPageBreak/>
        <w:t>Fig5: Schematic of membrane constriction by dynamin assembled into a helical scaffold</w:t>
      </w:r>
    </w:p>
    <w:p w14:paraId="5FED9585" w14:textId="77777777" w:rsidR="004971B1" w:rsidRPr="006D0877" w:rsidRDefault="004971B1" w:rsidP="004971B1">
      <w:pPr>
        <w:widowControl w:val="0"/>
        <w:autoSpaceDE w:val="0"/>
        <w:autoSpaceDN w:val="0"/>
        <w:adjustRightInd w:val="0"/>
        <w:spacing w:line="360" w:lineRule="auto"/>
        <w:outlineLvl w:val="0"/>
        <w:rPr>
          <w:rFonts w:cs="Times"/>
          <w:color w:val="000000"/>
          <w:lang w:val="en-GB"/>
        </w:rPr>
      </w:pPr>
    </w:p>
    <w:p w14:paraId="388DF538" w14:textId="77777777" w:rsidR="004971B1" w:rsidRPr="006D0877" w:rsidRDefault="004971B1" w:rsidP="004971B1">
      <w:pPr>
        <w:widowControl w:val="0"/>
        <w:autoSpaceDE w:val="0"/>
        <w:autoSpaceDN w:val="0"/>
        <w:adjustRightInd w:val="0"/>
        <w:spacing w:line="360" w:lineRule="auto"/>
        <w:outlineLvl w:val="0"/>
        <w:rPr>
          <w:rFonts w:cs="Times"/>
          <w:color w:val="000000"/>
          <w:lang w:val="en-GB"/>
        </w:rPr>
      </w:pPr>
      <w:r w:rsidRPr="006D0877">
        <w:rPr>
          <w:rFonts w:cs="Times"/>
          <w:color w:val="000000"/>
          <w:lang w:val="en-GB"/>
        </w:rPr>
        <w:t>Dynamin interacts with BAR proteins to cause scission</w:t>
      </w:r>
    </w:p>
    <w:p w14:paraId="39054062" w14:textId="154A9489" w:rsidR="004971B1" w:rsidRPr="006D0877" w:rsidRDefault="00DC429B" w:rsidP="004971B1">
      <w:pPr>
        <w:widowControl w:val="0"/>
        <w:autoSpaceDE w:val="0"/>
        <w:autoSpaceDN w:val="0"/>
        <w:adjustRightInd w:val="0"/>
        <w:spacing w:after="240" w:line="360" w:lineRule="auto"/>
        <w:rPr>
          <w:lang w:val="en-GB"/>
        </w:rPr>
      </w:pPr>
      <w:r>
        <w:rPr>
          <w:rFonts w:cs="Times"/>
          <w:color w:val="000000"/>
          <w:lang w:val="en-GB"/>
        </w:rPr>
        <w:t>In vivo d</w:t>
      </w:r>
      <w:r w:rsidR="004971B1" w:rsidRPr="006D0877">
        <w:rPr>
          <w:rFonts w:cs="Times"/>
          <w:color w:val="000000"/>
          <w:lang w:val="en-GB"/>
        </w:rPr>
        <w:t xml:space="preserve">ynamin arrives at </w:t>
      </w:r>
      <w:proofErr w:type="spellStart"/>
      <w:r w:rsidR="004971B1" w:rsidRPr="006D0877">
        <w:rPr>
          <w:rFonts w:cs="Times"/>
          <w:color w:val="000000"/>
          <w:lang w:val="en-GB"/>
        </w:rPr>
        <w:t>clathrin</w:t>
      </w:r>
      <w:proofErr w:type="spellEnd"/>
      <w:r w:rsidR="004971B1" w:rsidRPr="006D0877">
        <w:rPr>
          <w:rFonts w:cs="Times"/>
          <w:color w:val="000000"/>
          <w:lang w:val="en-GB"/>
        </w:rPr>
        <w:t xml:space="preserve">-coated pits via interaction with BAR proteins </w:t>
      </w:r>
      <w:proofErr w:type="spellStart"/>
      <w:r w:rsidR="004971B1" w:rsidRPr="006D0877">
        <w:rPr>
          <w:rFonts w:cs="Times"/>
          <w:color w:val="000000"/>
          <w:lang w:val="en-GB"/>
        </w:rPr>
        <w:t>endophilin</w:t>
      </w:r>
      <w:proofErr w:type="spellEnd"/>
      <w:r w:rsidR="004971B1" w:rsidRPr="006D0877">
        <w:rPr>
          <w:rFonts w:cs="Times"/>
          <w:color w:val="000000"/>
          <w:lang w:val="en-GB"/>
        </w:rPr>
        <w:t xml:space="preserve"> and </w:t>
      </w:r>
      <w:proofErr w:type="spellStart"/>
      <w:r w:rsidR="004971B1" w:rsidRPr="006D0877">
        <w:rPr>
          <w:rFonts w:cs="Times"/>
          <w:color w:val="000000"/>
          <w:lang w:val="en-GB"/>
        </w:rPr>
        <w:t>amphiphysin</w:t>
      </w:r>
      <w:proofErr w:type="spellEnd"/>
      <w:r w:rsidR="002F7677">
        <w:rPr>
          <w:rFonts w:cs="Times"/>
          <w:color w:val="000000"/>
          <w:lang w:val="en-GB"/>
        </w:rPr>
        <w:t xml:space="preserve"> </w:t>
      </w:r>
      <w:r w:rsidR="004971B1" w:rsidRPr="006D0877">
        <w:rPr>
          <w:rFonts w:cs="Times"/>
          <w:color w:val="000000"/>
          <w:lang w:val="en-GB"/>
        </w:rPr>
        <w:fldChar w:fldCharType="begin" w:fldLock="1"/>
      </w:r>
      <w:r w:rsidR="008D0CD4">
        <w:rPr>
          <w:rFonts w:cs="Times"/>
          <w:color w:val="000000"/>
          <w:lang w:val="en-GB"/>
        </w:rPr>
        <w:instrText>ADDIN CSL_CITATION {"citationItems":[{"id":"ITEM-1","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1","issue":"6","issued":{"date-parts":[["2009","12"]]},"language":"ENG","page":"811-822","title":"Coordinated actions of actin and BAR proteins upstream of dynamin at endocytic clathrin-coated pits","type":"article-journal","volume":"17"},"uris":["http://www.mendeley.com/documents/?uuid=5461225d-c074-415b-b647-c02fefc737c5"]}],"mendeley":{"formattedCitation":"(Ferguson &lt;i&gt;et al.&lt;/i&gt;, 2009)","plainTextFormattedCitation":"(Ferguson et al., 2009)","previouslyFormattedCitation":"(Ferguson &lt;i&gt;et al.&lt;/i&gt;, 2009)"},"properties":{"noteIndex":0},"schema":"https://github.com/citation-style-language/schema/raw/master/csl-citation.json"}</w:instrText>
      </w:r>
      <w:r w:rsidR="004971B1" w:rsidRPr="006D0877">
        <w:rPr>
          <w:rFonts w:cs="Times"/>
          <w:color w:val="000000"/>
          <w:lang w:val="en-GB"/>
        </w:rPr>
        <w:fldChar w:fldCharType="separate"/>
      </w:r>
      <w:r w:rsidR="00062640" w:rsidRPr="00062640">
        <w:rPr>
          <w:rFonts w:cs="Times"/>
          <w:noProof/>
          <w:color w:val="000000"/>
          <w:lang w:val="en-GB"/>
        </w:rPr>
        <w:t xml:space="preserve">(Ferguson </w:t>
      </w:r>
      <w:r w:rsidR="00062640" w:rsidRPr="00062640">
        <w:rPr>
          <w:rFonts w:cs="Times"/>
          <w:i/>
          <w:noProof/>
          <w:color w:val="000000"/>
          <w:lang w:val="en-GB"/>
        </w:rPr>
        <w:t>et al.</w:t>
      </w:r>
      <w:r w:rsidR="00062640" w:rsidRPr="00062640">
        <w:rPr>
          <w:rFonts w:cs="Times"/>
          <w:noProof/>
          <w:color w:val="000000"/>
          <w:lang w:val="en-GB"/>
        </w:rPr>
        <w:t>, 2009)</w:t>
      </w:r>
      <w:r w:rsidR="004971B1" w:rsidRPr="006D0877">
        <w:rPr>
          <w:rFonts w:cs="Times"/>
          <w:color w:val="000000"/>
          <w:lang w:val="en-GB"/>
        </w:rPr>
        <w:fldChar w:fldCharType="end"/>
      </w:r>
      <w:r w:rsidR="004971B1" w:rsidRPr="006D0877">
        <w:rPr>
          <w:rFonts w:cs="Times"/>
          <w:color w:val="000000"/>
          <w:lang w:val="en-GB"/>
        </w:rPr>
        <w:t xml:space="preserve">. BAR domain proteins form intrinsically curved protein dimers named for the conserved module contained in their founding members, metazoan BIN/ </w:t>
      </w:r>
      <w:proofErr w:type="spellStart"/>
      <w:r w:rsidR="004971B1" w:rsidRPr="006D0877">
        <w:rPr>
          <w:rFonts w:cs="Times"/>
          <w:color w:val="000000"/>
          <w:lang w:val="en-GB"/>
        </w:rPr>
        <w:t>Amphiphysin</w:t>
      </w:r>
      <w:proofErr w:type="spellEnd"/>
      <w:r w:rsidR="004971B1" w:rsidRPr="006D0877">
        <w:rPr>
          <w:rFonts w:cs="Times"/>
          <w:color w:val="000000"/>
          <w:lang w:val="en-GB"/>
        </w:rPr>
        <w:t xml:space="preserve"> and yeast proteins Rvs167, Rvs161. In addition to the BAR domain, most BAR proteins have additional motifs </w:t>
      </w:r>
      <w:commentRangeStart w:id="13"/>
      <w:r w:rsidR="004971B1" w:rsidRPr="006D0877">
        <w:rPr>
          <w:rFonts w:cs="Times"/>
          <w:color w:val="000000"/>
          <w:lang w:val="en-GB"/>
        </w:rPr>
        <w:t>that mediate their interaction with membranes or other proteins</w:t>
      </w:r>
      <w:r w:rsidR="002F7677">
        <w:rPr>
          <w:rFonts w:cs="Times"/>
          <w:color w:val="000000"/>
          <w:lang w:val="en-GB"/>
        </w:rPr>
        <w:t>. S</w:t>
      </w:r>
      <w:r w:rsidR="004971B1" w:rsidRPr="006D0877">
        <w:rPr>
          <w:rFonts w:cs="Times"/>
          <w:color w:val="000000"/>
          <w:lang w:val="en-GB"/>
        </w:rPr>
        <w:t xml:space="preserve">ome BAR proteins have an N-terminal </w:t>
      </w:r>
      <w:proofErr w:type="spellStart"/>
      <w:r w:rsidR="004971B1" w:rsidRPr="006D0877">
        <w:rPr>
          <w:rFonts w:cs="Times"/>
          <w:color w:val="000000"/>
          <w:lang w:val="en-GB"/>
        </w:rPr>
        <w:t>amphiphatic</w:t>
      </w:r>
      <w:proofErr w:type="spellEnd"/>
      <w:r w:rsidR="004971B1" w:rsidRPr="006D0877">
        <w:rPr>
          <w:rFonts w:cs="Times"/>
          <w:color w:val="000000"/>
          <w:lang w:val="en-GB"/>
        </w:rPr>
        <w:t xml:space="preserve"> helix (N-helix) that is inserted into the membrane</w:t>
      </w:r>
      <w:r w:rsidR="002F7677">
        <w:rPr>
          <w:rFonts w:cs="Times"/>
          <w:color w:val="000000"/>
          <w:lang w:val="en-GB"/>
        </w:rPr>
        <w:t xml:space="preserve"> bilayer. </w:t>
      </w:r>
      <w:r w:rsidR="004971B1" w:rsidRPr="006D0877">
        <w:rPr>
          <w:rFonts w:cs="Times"/>
          <w:color w:val="000000"/>
          <w:lang w:val="en-GB"/>
        </w:rPr>
        <w:t xml:space="preserve"> </w:t>
      </w:r>
      <w:r w:rsidR="00C0582F">
        <w:rPr>
          <w:rFonts w:cs="Times"/>
          <w:color w:val="000000"/>
          <w:lang w:val="en-GB"/>
        </w:rPr>
        <w:t xml:space="preserve">Others have </w:t>
      </w:r>
      <w:r w:rsidR="004971B1" w:rsidRPr="006D0877">
        <w:rPr>
          <w:rFonts w:cs="Times"/>
          <w:color w:val="000000"/>
          <w:lang w:val="en-GB"/>
        </w:rPr>
        <w:t xml:space="preserve">phosphoinositide binding motifs like </w:t>
      </w:r>
      <w:proofErr w:type="spellStart"/>
      <w:r w:rsidR="004971B1" w:rsidRPr="006D0877">
        <w:rPr>
          <w:rFonts w:cs="Times"/>
          <w:color w:val="000000"/>
          <w:lang w:val="en-GB"/>
        </w:rPr>
        <w:t>phox</w:t>
      </w:r>
      <w:proofErr w:type="spellEnd"/>
      <w:r w:rsidR="004971B1" w:rsidRPr="006D0877">
        <w:rPr>
          <w:rFonts w:cs="Times"/>
          <w:color w:val="000000"/>
          <w:lang w:val="en-GB"/>
        </w:rPr>
        <w:t xml:space="preserve"> or </w:t>
      </w:r>
      <w:proofErr w:type="spellStart"/>
      <w:r w:rsidR="004971B1" w:rsidRPr="006D0877">
        <w:rPr>
          <w:rFonts w:cs="Times"/>
          <w:color w:val="000000"/>
          <w:lang w:val="en-GB"/>
        </w:rPr>
        <w:t>pleckstrin</w:t>
      </w:r>
      <w:proofErr w:type="spellEnd"/>
      <w:r w:rsidR="004971B1" w:rsidRPr="006D0877">
        <w:rPr>
          <w:rFonts w:cs="Times"/>
          <w:color w:val="000000"/>
          <w:lang w:val="en-GB"/>
        </w:rPr>
        <w:t xml:space="preserve"> homology (PH) domains, which direct BAR proteins to specific lipids within membranes</w:t>
      </w:r>
      <w:r w:rsidR="0019441B">
        <w:rPr>
          <w:rFonts w:cs="Times"/>
          <w:color w:val="000000"/>
          <w:lang w:val="en-GB"/>
        </w:rPr>
        <w:t>. Some BAR proteins contain</w:t>
      </w:r>
      <w:r w:rsidR="004971B1" w:rsidRPr="006D0877">
        <w:rPr>
          <w:lang w:val="en-GB"/>
        </w:rPr>
        <w:t xml:space="preserve"> </w:t>
      </w:r>
      <w:proofErr w:type="spellStart"/>
      <w:r w:rsidR="004971B1" w:rsidRPr="006D0877">
        <w:rPr>
          <w:lang w:val="en-GB"/>
        </w:rPr>
        <w:t>Src</w:t>
      </w:r>
      <w:proofErr w:type="spellEnd"/>
      <w:r w:rsidR="004971B1" w:rsidRPr="006D0877">
        <w:rPr>
          <w:lang w:val="en-GB"/>
        </w:rPr>
        <w:t xml:space="preserve"> homology 3 (</w:t>
      </w:r>
      <w:r w:rsidR="004971B1" w:rsidRPr="006D0877">
        <w:rPr>
          <w:rFonts w:cs="Times"/>
          <w:color w:val="000000"/>
          <w:lang w:val="en-GB"/>
        </w:rPr>
        <w:t>SH3) domains that mediate protein-protein interaction</w:t>
      </w:r>
      <w:commentRangeEnd w:id="13"/>
      <w:r w:rsidR="004971B1" w:rsidRPr="006D0877">
        <w:rPr>
          <w:rStyle w:val="CommentReference"/>
          <w:sz w:val="24"/>
          <w:szCs w:val="24"/>
          <w:lang w:val="en-GB"/>
        </w:rPr>
        <w:commentReference w:id="13"/>
      </w:r>
      <w:r w:rsidR="004971B1" w:rsidRPr="006D0877">
        <w:rPr>
          <w:rFonts w:cs="Times"/>
          <w:color w:val="000000"/>
          <w:lang w:val="en-GB"/>
        </w:rPr>
        <w:t xml:space="preserve">. </w:t>
      </w:r>
      <w:r w:rsidR="004971B1" w:rsidRPr="006D0877">
        <w:rPr>
          <w:lang w:val="en-GB"/>
        </w:rPr>
        <w:t xml:space="preserve">These SH3 regions act as a scaffold for the proline-rich domains of dynamin </w:t>
      </w:r>
      <w:r w:rsidR="004971B1" w:rsidRPr="006D0877">
        <w:rPr>
          <w:lang w:val="en-GB"/>
        </w:rPr>
        <w:fldChar w:fldCharType="begin" w:fldLock="1"/>
      </w:r>
      <w:r w:rsidR="008D0CD4">
        <w:rPr>
          <w:lang w:val="en-GB"/>
        </w:rPr>
        <w:instrText>ADDIN CSL_CITATION {"citationItems":[{"id":"ITEM-1","itemData":{"DOI":"10.1074/jbc.272.20.13419","ISSN":"0021-9258","author":[{"dropping-particle":"","family":"Grabs","given":"Detlev","non-dropping-particle":"","parse-names":false,"suffix":""},{"dropping-particle":"","family":"Slepnev","given":"Vladimir I.","non-dropping-particle":"","parse-names":false,"suffix":""},{"dropping-particle":"","family":"Songyang","given":"Zhou","non-dropping-particle":"","parse-names":false,"suffix":""},{"dropping-particle":"","family":"David","given":"Carol","non-dropping-particle":"","parse-names":false,"suffix":""},{"dropping-particle":"","family":"Lynch","given":"Mary","non-dropping-particle":"","parse-names":false,"suffix":""},{"dropping-particle":"","family":"Cantley","given":"Lewis C.","non-dropping-particle":"","parse-names":false,"suffix":""},{"dropping-particle":"","family":"Camilli","given":"Pietro","non-dropping-particle":"De","parse-names":false,"suffix":""}],"container-title":"Journal of Biological Chemistry","id":"ITEM-1","issue":"20","issued":{"date-parts":[["1997","5","16"]]},"page":"13419-13425","title":"The SH3 Domain of Amphiphysin Binds the Proline-rich Domain of Dynamin at a Single Site That Defines a New SH3 Binding Consensus Sequence","type":"article-journal","volume":"272"},"uris":["http://www.mendeley.com/documents/?uuid=69f15148-7b9b-3cc8-8622-3eca1c8e7975"]}],"mendeley":{"formattedCitation":"(Grabs &lt;i&gt;et al.&lt;/i&gt;, 1997)","plainTextFormattedCitation":"(Grabs et al., 1997)","previouslyFormattedCitation":"(Grabs &lt;i&gt;et al.&lt;/i&gt;, 1997)"},"properties":{"noteIndex":0},"schema":"https://github.com/citation-style-language/schema/raw/master/csl-citation.json"}</w:instrText>
      </w:r>
      <w:r w:rsidR="004971B1" w:rsidRPr="006D0877">
        <w:rPr>
          <w:lang w:val="en-GB"/>
        </w:rPr>
        <w:fldChar w:fldCharType="separate"/>
      </w:r>
      <w:r w:rsidR="00062640" w:rsidRPr="00062640">
        <w:rPr>
          <w:noProof/>
          <w:lang w:val="en-GB"/>
        </w:rPr>
        <w:t xml:space="preserve">(Grabs </w:t>
      </w:r>
      <w:r w:rsidR="00062640" w:rsidRPr="00062640">
        <w:rPr>
          <w:i/>
          <w:noProof/>
          <w:lang w:val="en-GB"/>
        </w:rPr>
        <w:t>et al.</w:t>
      </w:r>
      <w:r w:rsidR="00062640" w:rsidRPr="00062640">
        <w:rPr>
          <w:noProof/>
          <w:lang w:val="en-GB"/>
        </w:rPr>
        <w:t>, 1997)</w:t>
      </w:r>
      <w:r w:rsidR="004971B1" w:rsidRPr="006D0877">
        <w:rPr>
          <w:lang w:val="en-GB"/>
        </w:rPr>
        <w:fldChar w:fldCharType="end"/>
      </w:r>
      <w:r w:rsidR="004971B1" w:rsidRPr="006D0877">
        <w:rPr>
          <w:lang w:val="en-GB"/>
        </w:rPr>
        <w:t xml:space="preserve">. </w:t>
      </w:r>
    </w:p>
    <w:p w14:paraId="1983BDAE" w14:textId="77777777" w:rsidR="004971B1" w:rsidRPr="006D0877" w:rsidRDefault="004971B1" w:rsidP="004971B1">
      <w:pPr>
        <w:widowControl w:val="0"/>
        <w:autoSpaceDE w:val="0"/>
        <w:autoSpaceDN w:val="0"/>
        <w:adjustRightInd w:val="0"/>
        <w:spacing w:line="360" w:lineRule="auto"/>
        <w:outlineLvl w:val="0"/>
        <w:rPr>
          <w:lang w:val="en-GB"/>
        </w:rPr>
      </w:pPr>
      <w:r w:rsidRPr="006D0877">
        <w:rPr>
          <w:lang w:val="en-GB"/>
        </w:rPr>
        <w:t xml:space="preserve">Dynamin and BAR proteins interact via PRD and SH3 regions </w:t>
      </w:r>
    </w:p>
    <w:p w14:paraId="6E107A06" w14:textId="30D7B89E" w:rsidR="004971B1" w:rsidRPr="006D0877" w:rsidRDefault="004971B1" w:rsidP="004971B1">
      <w:pPr>
        <w:widowControl w:val="0"/>
        <w:autoSpaceDE w:val="0"/>
        <w:autoSpaceDN w:val="0"/>
        <w:adjustRightInd w:val="0"/>
        <w:spacing w:line="360" w:lineRule="auto"/>
        <w:outlineLvl w:val="0"/>
        <w:rPr>
          <w:lang w:val="en-GB"/>
        </w:rPr>
      </w:pPr>
      <w:r w:rsidRPr="006D0877">
        <w:rPr>
          <w:lang w:val="en-GB"/>
        </w:rPr>
        <w:t xml:space="preserve">Dynamin’s PRD interacts with the SH3 domains of BAR proteins </w:t>
      </w:r>
      <w:proofErr w:type="spellStart"/>
      <w:r w:rsidRPr="006D0877">
        <w:rPr>
          <w:lang w:val="en-GB"/>
        </w:rPr>
        <w:t>endophilin</w:t>
      </w:r>
      <w:proofErr w:type="spellEnd"/>
      <w:r w:rsidRPr="006D0877">
        <w:rPr>
          <w:lang w:val="en-GB"/>
        </w:rPr>
        <w:t xml:space="preserve"> and </w:t>
      </w:r>
      <w:proofErr w:type="spellStart"/>
      <w:r w:rsidRPr="006D0877">
        <w:rPr>
          <w:lang w:val="en-GB"/>
        </w:rPr>
        <w:t>amphiphysin</w:t>
      </w:r>
      <w:proofErr w:type="spellEnd"/>
      <w:r w:rsidR="008448E3">
        <w:rPr>
          <w:lang w:val="en-GB"/>
        </w:rPr>
        <w:t xml:space="preserve"> </w:t>
      </w:r>
      <w:r w:rsidRPr="006D0877">
        <w:rPr>
          <w:lang w:val="en-GB"/>
        </w:rPr>
        <w:fldChar w:fldCharType="begin" w:fldLock="1"/>
      </w:r>
      <w:r w:rsidR="008D0CD4">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id":"ITEM-2","itemData":{"DOI":"10.1074/jbc.272.20.13419","ISSN":"0021-9258","author":[{"dropping-particle":"","family":"Grabs","given":"Detlev","non-dropping-particle":"","parse-names":false,"suffix":""},{"dropping-particle":"","family":"Slepnev","given":"Vladimir I.","non-dropping-particle":"","parse-names":false,"suffix":""},{"dropping-particle":"","family":"Songyang","given":"Zhou","non-dropping-particle":"","parse-names":false,"suffix":""},{"dropping-particle":"","family":"David","given":"Carol","non-dropping-particle":"","parse-names":false,"suffix":""},{"dropping-particle":"","family":"Lynch","given":"Mary","non-dropping-particle":"","parse-names":false,"suffix":""},{"dropping-particle":"","family":"Cantley","given":"Lewis C.","non-dropping-particle":"","parse-names":false,"suffix":""},{"dropping-particle":"","family":"Camilli","given":"Pietro","non-dropping-particle":"De","parse-names":false,"suffix":""}],"container-title":"Journal of Biological Chemistry","id":"ITEM-2","issue":"20","issued":{"date-parts":[["1997","5","16"]]},"page":"13419-13425","title":"The SH3 Domain of Amphiphysin Binds the Proline-rich Domain of Dynamin at a Single Site That Defines a New SH3 Binding Consensus Sequence","type":"article-journal","volume":"272"},"uris":["http://www.mendeley.com/documents/?uuid=69f15148-7b9b-3cc8-8622-3eca1c8e7975"]},{"id":"ITEM-3","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3","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id":"ITEM-4","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w:instrText>
      </w:r>
      <w:r w:rsidR="008D0CD4" w:rsidRPr="008E23FB">
        <w:rPr>
          <w:lang w:val="fr-CH"/>
        </w:rPr>
        <w:instrText>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4","issue":"2","issued":{"date-parts":[["2001","10"]]},"language":"eng","page":"193-200","title":"Generation of high curvature membranes mediated by direct endophilin bilayer interactions","type":"article-journal","volume":"155"},"uris":["http://www.mendeley.com/documents/?uuid=a87ec1cb-b3dc-4cb6-8c9e-fc10d75b124e"]}],"mendeley":{"formattedCitation":"(Grabs &lt;i&gt;et al.&lt;/i&gt;, 1997; Cestra &lt;i&gt;et al.&lt;/i&gt;, 1999; Farsad &lt;i&gt;et al.&lt;/i&gt;, 2001; Meinecke &lt;i&gt;et al.&lt;/i&gt;, 2013)","plainTextFormattedCitation":"(Grabs et al., 1997; Cestra et al., 1999; Farsad et al., 2001; Meinecke et al., 2013)","previouslyFormattedCitation":"(Grabs &lt;i&gt;et al.&lt;/i&gt;, 1997; Cestra &lt;i&gt;et al.&lt;/i&gt;, 1999; Farsad &lt;i&gt;et al.&lt;/i&gt;, 2001; Meinecke &lt;i&gt;et al.&lt;/i&gt;, 2013)"},"properties":{"noteIndex":0},"schema":"https://github.com/citation-style-language/schema/raw/master/csl-citation.json"}</w:instrText>
      </w:r>
      <w:r w:rsidRPr="006D0877">
        <w:rPr>
          <w:lang w:val="en-GB"/>
        </w:rPr>
        <w:fldChar w:fldCharType="separate"/>
      </w:r>
      <w:r w:rsidR="00062640" w:rsidRPr="00E61B0B">
        <w:rPr>
          <w:noProof/>
          <w:lang w:val="fr-CH"/>
        </w:rPr>
        <w:t xml:space="preserve">(Grabs </w:t>
      </w:r>
      <w:r w:rsidR="00062640" w:rsidRPr="00E61B0B">
        <w:rPr>
          <w:i/>
          <w:noProof/>
          <w:lang w:val="fr-CH"/>
        </w:rPr>
        <w:t>et al.</w:t>
      </w:r>
      <w:r w:rsidR="00062640" w:rsidRPr="00E61B0B">
        <w:rPr>
          <w:noProof/>
          <w:lang w:val="fr-CH"/>
        </w:rPr>
        <w:t xml:space="preserve">, 1997; Cestra </w:t>
      </w:r>
      <w:r w:rsidR="00062640" w:rsidRPr="00E61B0B">
        <w:rPr>
          <w:i/>
          <w:noProof/>
          <w:lang w:val="fr-CH"/>
        </w:rPr>
        <w:t>et al.</w:t>
      </w:r>
      <w:r w:rsidR="00062640" w:rsidRPr="00E61B0B">
        <w:rPr>
          <w:noProof/>
          <w:lang w:val="fr-CH"/>
        </w:rPr>
        <w:t xml:space="preserve">, 1999; Farsad </w:t>
      </w:r>
      <w:r w:rsidR="00062640" w:rsidRPr="00E61B0B">
        <w:rPr>
          <w:i/>
          <w:noProof/>
          <w:lang w:val="fr-CH"/>
        </w:rPr>
        <w:t>et al.</w:t>
      </w:r>
      <w:r w:rsidR="00062640" w:rsidRPr="00E61B0B">
        <w:rPr>
          <w:noProof/>
          <w:lang w:val="fr-CH"/>
        </w:rPr>
        <w:t xml:space="preserve">, 2001; Meinecke </w:t>
      </w:r>
      <w:r w:rsidR="00062640" w:rsidRPr="00E61B0B">
        <w:rPr>
          <w:i/>
          <w:noProof/>
          <w:lang w:val="fr-CH"/>
        </w:rPr>
        <w:t>et al.</w:t>
      </w:r>
      <w:r w:rsidR="00062640" w:rsidRPr="00E61B0B">
        <w:rPr>
          <w:noProof/>
          <w:lang w:val="fr-CH"/>
        </w:rPr>
        <w:t>, 2013)</w:t>
      </w:r>
      <w:r w:rsidRPr="006D0877">
        <w:rPr>
          <w:lang w:val="en-GB"/>
        </w:rPr>
        <w:fldChar w:fldCharType="end"/>
      </w:r>
      <w:r w:rsidRPr="00E61B0B">
        <w:rPr>
          <w:lang w:val="fr-CH"/>
        </w:rPr>
        <w:t xml:space="preserve">. </w:t>
      </w:r>
      <w:proofErr w:type="spellStart"/>
      <w:r w:rsidRPr="006D0877">
        <w:rPr>
          <w:lang w:val="en-GB"/>
        </w:rPr>
        <w:t>Endophilin</w:t>
      </w:r>
      <w:proofErr w:type="spellEnd"/>
      <w:r w:rsidRPr="006D0877">
        <w:rPr>
          <w:lang w:val="en-GB"/>
        </w:rPr>
        <w:t xml:space="preserve"> </w:t>
      </w:r>
      <w:r w:rsidR="009B7E64">
        <w:rPr>
          <w:lang w:val="en-GB"/>
        </w:rPr>
        <w:t xml:space="preserve">and dynamin appear to </w:t>
      </w:r>
      <w:r w:rsidR="00C072F5">
        <w:rPr>
          <w:lang w:val="en-GB"/>
        </w:rPr>
        <w:t>he</w:t>
      </w:r>
      <w:r w:rsidR="00CA65B8">
        <w:rPr>
          <w:lang w:val="en-GB"/>
        </w:rPr>
        <w:t>l</w:t>
      </w:r>
      <w:r w:rsidR="00C072F5">
        <w:rPr>
          <w:lang w:val="en-GB"/>
        </w:rPr>
        <w:t>p</w:t>
      </w:r>
      <w:r w:rsidR="009B7E64">
        <w:rPr>
          <w:lang w:val="en-GB"/>
        </w:rPr>
        <w:t xml:space="preserve"> recruit each other: </w:t>
      </w:r>
      <w:proofErr w:type="spellStart"/>
      <w:r w:rsidR="009B7E64">
        <w:rPr>
          <w:lang w:val="en-GB"/>
        </w:rPr>
        <w:t>Endophilin</w:t>
      </w:r>
      <w:proofErr w:type="spellEnd"/>
      <w:r w:rsidR="009B7E64">
        <w:rPr>
          <w:lang w:val="en-GB"/>
        </w:rPr>
        <w:t xml:space="preserve"> recruitment is </w:t>
      </w:r>
      <w:r w:rsidRPr="006D0877">
        <w:rPr>
          <w:lang w:val="en-GB"/>
        </w:rPr>
        <w:t>reduced in the absence of dynamin</w:t>
      </w:r>
      <w:r w:rsidR="009B7E64">
        <w:rPr>
          <w:lang w:val="en-GB"/>
        </w:rPr>
        <w:t>, and vice-versa</w:t>
      </w:r>
      <w:r w:rsidR="00341538">
        <w:rPr>
          <w:lang w:val="en-GB"/>
        </w:rPr>
        <w:t xml:space="preserve">. Interaction with the </w:t>
      </w:r>
      <w:proofErr w:type="spellStart"/>
      <w:r w:rsidR="00341538">
        <w:rPr>
          <w:lang w:val="en-GB"/>
        </w:rPr>
        <w:t>endophilin</w:t>
      </w:r>
      <w:proofErr w:type="spellEnd"/>
      <w:r w:rsidR="00341538">
        <w:rPr>
          <w:lang w:val="en-GB"/>
        </w:rPr>
        <w:t xml:space="preserve"> BAR domain </w:t>
      </w:r>
      <w:r w:rsidR="00186401">
        <w:rPr>
          <w:lang w:val="en-GB"/>
        </w:rPr>
        <w:t>is also known to</w:t>
      </w:r>
      <w:r w:rsidRPr="006D0877">
        <w:rPr>
          <w:lang w:val="en-GB"/>
        </w:rPr>
        <w:t xml:space="preserve"> inhibit the </w:t>
      </w:r>
      <w:proofErr w:type="spellStart"/>
      <w:r w:rsidRPr="006D0877">
        <w:rPr>
          <w:lang w:val="en-GB"/>
        </w:rPr>
        <w:t>GTPase</w:t>
      </w:r>
      <w:proofErr w:type="spellEnd"/>
      <w:r w:rsidRPr="006D0877">
        <w:rPr>
          <w:lang w:val="en-GB"/>
        </w:rPr>
        <w:t xml:space="preserve"> action of dynamin</w:t>
      </w:r>
      <w:r w:rsidR="009B7E64">
        <w:rPr>
          <w:lang w:val="en-GB"/>
        </w:rPr>
        <w:t xml:space="preserve"> </w:t>
      </w:r>
      <w:r w:rsidRPr="006D0877">
        <w:rPr>
          <w:lang w:val="en-GB"/>
        </w:rPr>
        <w:fldChar w:fldCharType="begin" w:fldLock="1"/>
      </w:r>
      <w:r w:rsidR="008D0CD4">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2","issue":"2","issued":{"date-parts":[["2001","10"]]},"language":"eng","page":"193-200","title":"Generation of high curvature membranes mediated by direct endophilin bilayer interactions","type":"article-journal","volume":"155"},"uris":["http://www.mendeley.com/documents/?uuid=a87ec1cb-b3dc-4cb6-8c9e-fc10d75b124e"]},{"id":"ITEM-3","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3","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mendeley":{"formattedCitation":"(Farsad &lt;i&gt;et al.&lt;/i&gt;, 2001; Meinecke &lt;i&gt;et al.&lt;/i&gt;, 2013; Hohendahl &lt;i&gt;et al.&lt;/i&gt;, 2017)","plainTextFormattedCitation":"(Farsad et al., 2001; Meinecke et al., 2013; Hohendahl et al., 2017)","previouslyFormattedCitation":"(Farsad &lt;i&gt;et al.&lt;/i&gt;, 2001; Meinecke &lt;i&gt;et al.&lt;/i&gt;, 2013; Hohendahl &lt;i&gt;et al.&lt;/i&gt;, 2017)"},"properties":{"noteIndex":0},"schema":"https://github.com/citation-style-language/schema/raw/master/csl-citation.json"}</w:instrText>
      </w:r>
      <w:r w:rsidRPr="006D0877">
        <w:rPr>
          <w:lang w:val="en-GB"/>
        </w:rPr>
        <w:fldChar w:fldCharType="separate"/>
      </w:r>
      <w:r w:rsidR="00062640" w:rsidRPr="00062640">
        <w:rPr>
          <w:noProof/>
          <w:lang w:val="en-GB"/>
        </w:rPr>
        <w:t xml:space="preserve">(Farsad </w:t>
      </w:r>
      <w:r w:rsidR="00062640" w:rsidRPr="00062640">
        <w:rPr>
          <w:i/>
          <w:noProof/>
          <w:lang w:val="en-GB"/>
        </w:rPr>
        <w:t>et al.</w:t>
      </w:r>
      <w:r w:rsidR="00062640" w:rsidRPr="00062640">
        <w:rPr>
          <w:noProof/>
          <w:lang w:val="en-GB"/>
        </w:rPr>
        <w:t xml:space="preserve">, 2001; Meinecke </w:t>
      </w:r>
      <w:r w:rsidR="00062640" w:rsidRPr="00062640">
        <w:rPr>
          <w:i/>
          <w:noProof/>
          <w:lang w:val="en-GB"/>
        </w:rPr>
        <w:t>et al.</w:t>
      </w:r>
      <w:r w:rsidR="00062640" w:rsidRPr="00062640">
        <w:rPr>
          <w:noProof/>
          <w:lang w:val="en-GB"/>
        </w:rPr>
        <w:t xml:space="preserve">, 2013; Hohendahl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xml:space="preserve">. </w:t>
      </w:r>
      <w:r w:rsidR="00DA5C6D">
        <w:rPr>
          <w:lang w:val="en-GB"/>
        </w:rPr>
        <w:t xml:space="preserve">Meanwhile, </w:t>
      </w:r>
      <w:proofErr w:type="spellStart"/>
      <w:r w:rsidR="00DA5C6D">
        <w:rPr>
          <w:lang w:val="en-GB"/>
        </w:rPr>
        <w:t>a</w:t>
      </w:r>
      <w:r w:rsidRPr="006D0877">
        <w:rPr>
          <w:lang w:val="en-GB"/>
        </w:rPr>
        <w:t>mphiphysin</w:t>
      </w:r>
      <w:proofErr w:type="spellEnd"/>
      <w:r w:rsidRPr="006D0877">
        <w:rPr>
          <w:lang w:val="en-GB"/>
        </w:rPr>
        <w:t xml:space="preserve"> levels are unchanged in absence of dynamin, while deletion of </w:t>
      </w:r>
      <w:proofErr w:type="spellStart"/>
      <w:r w:rsidRPr="006D0877">
        <w:rPr>
          <w:lang w:val="en-GB"/>
        </w:rPr>
        <w:t>amphiphysin</w:t>
      </w:r>
      <w:proofErr w:type="spellEnd"/>
      <w:r w:rsidRPr="006D0877">
        <w:rPr>
          <w:lang w:val="en-GB"/>
        </w:rPr>
        <w:t xml:space="preserve"> results in increased recruitment and prolonged lifetimes of dynamin and absence of membrane scission</w:t>
      </w:r>
      <w:r w:rsidR="005F38FE">
        <w:rPr>
          <w:lang w:val="en-GB"/>
        </w:rPr>
        <w:t xml:space="preserve"> </w:t>
      </w:r>
      <w:r w:rsidRPr="006D0877">
        <w:rPr>
          <w:lang w:val="en-GB"/>
        </w:rPr>
        <w:fldChar w:fldCharType="begin" w:fldLock="1"/>
      </w:r>
      <w:r w:rsidR="008D0CD4">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mendeley":{"formattedCitation":"(Meinecke &lt;i&gt;et al.&lt;/i&gt;, 2013)","plainTextFormattedCitation":"(Meinecke et al., 2013)","previouslyFormattedCitation":"(Meinecke &lt;i&gt;et al.&lt;/i&gt;, 2013)"},"properties":{"noteIndex":0},"schema":"https://github.com/citation-style-language/schema/raw/master/csl-citation.json"}</w:instrText>
      </w:r>
      <w:r w:rsidRPr="006D0877">
        <w:rPr>
          <w:lang w:val="en-GB"/>
        </w:rPr>
        <w:fldChar w:fldCharType="separate"/>
      </w:r>
      <w:r w:rsidR="00062640" w:rsidRPr="00062640">
        <w:rPr>
          <w:noProof/>
          <w:lang w:val="en-GB"/>
        </w:rPr>
        <w:t xml:space="preserve">(Meinecke </w:t>
      </w:r>
      <w:r w:rsidR="00062640" w:rsidRPr="00062640">
        <w:rPr>
          <w:i/>
          <w:noProof/>
          <w:lang w:val="en-GB"/>
        </w:rPr>
        <w:t>et al.</w:t>
      </w:r>
      <w:r w:rsidR="00062640" w:rsidRPr="00062640">
        <w:rPr>
          <w:noProof/>
          <w:lang w:val="en-GB"/>
        </w:rPr>
        <w:t>, 2013)</w:t>
      </w:r>
      <w:r w:rsidRPr="006D0877">
        <w:rPr>
          <w:lang w:val="en-GB"/>
        </w:rPr>
        <w:fldChar w:fldCharType="end"/>
      </w:r>
      <w:r w:rsidRPr="006D0877">
        <w:rPr>
          <w:lang w:val="en-GB"/>
        </w:rPr>
        <w:t xml:space="preserve">. These results suggest a role for </w:t>
      </w:r>
      <w:proofErr w:type="spellStart"/>
      <w:r w:rsidRPr="006D0877">
        <w:rPr>
          <w:lang w:val="en-GB"/>
        </w:rPr>
        <w:t>amphiphysin</w:t>
      </w:r>
      <w:proofErr w:type="spellEnd"/>
      <w:r w:rsidRPr="006D0877">
        <w:rPr>
          <w:lang w:val="en-GB"/>
        </w:rPr>
        <w:t xml:space="preserve"> for disassembly of dynamin involving GTP hydrolysis, and a role for </w:t>
      </w:r>
      <w:proofErr w:type="spellStart"/>
      <w:r w:rsidRPr="006D0877">
        <w:rPr>
          <w:lang w:val="en-GB"/>
        </w:rPr>
        <w:t>endophilin</w:t>
      </w:r>
      <w:proofErr w:type="spellEnd"/>
      <w:r w:rsidRPr="006D0877">
        <w:rPr>
          <w:lang w:val="en-GB"/>
        </w:rPr>
        <w:t xml:space="preserve"> in dynamin assembly</w:t>
      </w:r>
      <w:r w:rsidR="00C072F5">
        <w:rPr>
          <w:lang w:val="en-GB"/>
        </w:rPr>
        <w:t>. T</w:t>
      </w:r>
      <w:r w:rsidRPr="006D0877">
        <w:rPr>
          <w:lang w:val="en-GB"/>
        </w:rPr>
        <w:t>he mechanistic interplay between the two BAR proteins with dynamin is still debated, and the sequence of events</w:t>
      </w:r>
      <w:r w:rsidR="00891733">
        <w:rPr>
          <w:lang w:val="en-GB"/>
        </w:rPr>
        <w:t xml:space="preserve"> that leads to membrane scission</w:t>
      </w:r>
      <w:r w:rsidRPr="006D0877">
        <w:rPr>
          <w:lang w:val="en-GB"/>
        </w:rPr>
        <w:t xml:space="preserve"> </w:t>
      </w:r>
      <w:r w:rsidR="005547C1">
        <w:rPr>
          <w:lang w:val="en-GB"/>
        </w:rPr>
        <w:t>remains un</w:t>
      </w:r>
      <w:r w:rsidRPr="006D0877">
        <w:rPr>
          <w:lang w:val="en-GB"/>
        </w:rPr>
        <w:t>clear</w:t>
      </w:r>
      <w:r w:rsidR="00235E6C">
        <w:rPr>
          <w:lang w:val="en-GB"/>
        </w:rPr>
        <w:t xml:space="preserve"> </w:t>
      </w:r>
      <w:r w:rsidRPr="006D0877">
        <w:rPr>
          <w:lang w:val="en-GB"/>
        </w:rPr>
        <w:fldChar w:fldCharType="begin" w:fldLock="1"/>
      </w:r>
      <w:r w:rsidR="008D0CD4">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74/jbc.M113.490474","ISSN":"1083-351X","PMID":"23861397","abstract":"Dynamin-2 (Dyn2) is ubiquitously expressed and catalyzes membrane fission during clathrin-mediated endocytosis in nonneuronal cells. We have previously shown that Dyn2 inefficiently generates membrane curvature and only mediates fission of highly curved membranes. This led to the hypothesis that other endocytic accessory proteins (EAPs) generate curvature needed to sculpt a sufficiently narrow neck to trigger Dyn2 assembly and fission. Candidates for this activity are EAPs that bind to the dynamin proline/arginine-rich domain (PRD) through their SH3 (src homology-3) domains and also encode curvature-generating BAR (Bin/Amphiphysin/Rvs) domains. We show that at low concentrations, amphiphysin and endophilin, but not SNX9 or the curvature-generating epsin N-terminal homology (ENTH) domain, are able to generate tubules from planar membrane templates and to synergize with Dyn2ΔPRD to catalyze vesicle release. Unexpectedly, SH3-PRD interactions were inhibitory and reciprocally regulate scaffold assembly. Of the three proteins studied, only full-length amphiphysin functions synergistically with full-length Dyn2 to catalyze vesicle release. The differential activity of these proteins correlates with the relative potency of their positive, curvature-generating activity, and the negative regulatory effects mediated by SH3 domain interactions. Our findings reveal opportunities for the spatio-temporal coordination of membrane curvature generation, dynamin assembly, and fission during clathrin-mediated endocytosis.","author":[{"dropping-particle":"","family":"Neumann","given":"Sylvia","non-dropping-particle":"","parse-names":false,"suffix":""},{"dropping-particle":"","family":"Schmid","given":"Sandra L","non-dropping-particle":"","parse-names":false,"suffix":""}],"container-title":"The Journal of biological chemistry","id":"ITEM-2","issue":"35","issued":{"date-parts":[["2013","8","30"]]},"page":"25119-28","publisher":"American Society for Biochemistry and Molecular Biology","title":"Dual role of BAR domain-containing proteins in regulating vesicle release catalyzed by the GTPase, dynamin-2.","type":"article-journal","volume":"288"},"uris":["http://www.mendeley.com/documents/?uuid=441044e7-82ac-39ac-b265-e55fc22f6430"]}],"mendeley":{"formattedCitation":"(Neumann and Schmid, 2013; Hohendahl &lt;i&gt;et al.&lt;/i&gt;, 2017)","plainTextFormattedCitation":"(Neumann and Schmid, 2013; Hohendahl et al., 2017)","previouslyFormattedCitation":"(Neumann and Schmid, 2013; Hohendahl &lt;i&gt;et al.&lt;/i&gt;, 2017)"},"properties":{"noteIndex":0},"schema":"https://github.com/citation-style-language/schema/raw/master/csl-citation.json"}</w:instrText>
      </w:r>
      <w:r w:rsidRPr="006D0877">
        <w:rPr>
          <w:lang w:val="en-GB"/>
        </w:rPr>
        <w:fldChar w:fldCharType="separate"/>
      </w:r>
      <w:r w:rsidR="00062640" w:rsidRPr="00062640">
        <w:rPr>
          <w:noProof/>
          <w:lang w:val="en-GB"/>
        </w:rPr>
        <w:t xml:space="preserve">(Neumann and Schmid, 2013; Hohendahl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xml:space="preserve">. Dynamin localization to </w:t>
      </w:r>
      <w:proofErr w:type="spellStart"/>
      <w:r w:rsidRPr="006D0877">
        <w:rPr>
          <w:lang w:val="en-GB"/>
        </w:rPr>
        <w:t>clathrin</w:t>
      </w:r>
      <w:proofErr w:type="spellEnd"/>
      <w:r w:rsidRPr="006D0877">
        <w:rPr>
          <w:lang w:val="en-GB"/>
        </w:rPr>
        <w:t xml:space="preserve">-coated pits is </w:t>
      </w:r>
      <w:commentRangeStart w:id="14"/>
      <w:r w:rsidRPr="006D0877">
        <w:rPr>
          <w:lang w:val="en-GB"/>
        </w:rPr>
        <w:t xml:space="preserve">not </w:t>
      </w:r>
      <w:r w:rsidR="00CA65B8">
        <w:rPr>
          <w:lang w:val="en-GB"/>
        </w:rPr>
        <w:t xml:space="preserve">entirely </w:t>
      </w:r>
      <w:r w:rsidRPr="006D0877">
        <w:rPr>
          <w:lang w:val="en-GB"/>
        </w:rPr>
        <w:t xml:space="preserve">dependent </w:t>
      </w:r>
      <w:commentRangeEnd w:id="14"/>
      <w:r w:rsidRPr="006D0877">
        <w:rPr>
          <w:rStyle w:val="CommentReference"/>
          <w:sz w:val="24"/>
          <w:szCs w:val="24"/>
          <w:lang w:val="en-GB"/>
        </w:rPr>
        <w:commentReference w:id="14"/>
      </w:r>
      <w:r w:rsidR="00235E6C">
        <w:rPr>
          <w:lang w:val="en-GB"/>
        </w:rPr>
        <w:t>on</w:t>
      </w:r>
      <w:r w:rsidRPr="006D0877">
        <w:rPr>
          <w:lang w:val="en-GB"/>
        </w:rPr>
        <w:t xml:space="preserve"> BAR proteins, but both GTP hydrolysis and interaction with BAR proteins is necessary for efficient vesicle scission</w:t>
      </w:r>
      <w:r w:rsidR="00C93456">
        <w:rPr>
          <w:lang w:val="en-GB"/>
        </w:rPr>
        <w:t xml:space="preserve"> </w:t>
      </w:r>
      <w:r w:rsidR="009E72B7">
        <w:rPr>
          <w:lang w:val="en-GB"/>
        </w:rPr>
        <w:t xml:space="preserve">in mammalian cells </w:t>
      </w:r>
      <w:r w:rsidRPr="006D0877">
        <w:rPr>
          <w:lang w:val="en-GB"/>
        </w:rPr>
        <w:fldChar w:fldCharType="begin" w:fldLock="1"/>
      </w:r>
      <w:r w:rsidR="008D0CD4">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id":"ITEM-2","itemData":{"ISSN":"0036-8075","PMID":"9092476","abstract":"The proline-rich COOH-terminal region of dynamin binds various Src homology 3 (SH3) domain-containing proteins, but the physiological role of these interactions is unknown. In living nerve terminals, the function of the interaction with SH3 domains was examined. Amphiphysin contains an SH3 domain and is a major dynamin binding partner at the synapse. Microinjection of amphiphysin's SH3 domain or of a dynamin peptide containing the SH3 binding site inhibited synaptic vesicle endocytosis at the stage of invaginated clathrin-coated pits, which resulted in an activity-dependent distortion of the synaptic architecture and a depression of transmitter release. These findings demonstrate that SH3-mediated interactions are required for dynamin function and support an essential role of clathrin-mediated endocytosis in synaptic vesicle recycling.","author":[{"dropping-particle":"","family":"Shupliakov","given":"O","non-dropping-particle":"","parse-names":false,"suffix":""},{"dropping-particle":"","family":"Löw","given":"P","non-dropping-particle":"","parse-names":false,"suffix":""},{"dropping-particle":"","family":"Grabs","given":"D","non-dropping-particle":"","parse-names":false,"suffix":""},{"dropping-particle":"","family":"Gad","given":"H","non-dropping-particle":"","parse-names":false,"suffix":""},{"dropping-particle":"","family":"Chen","given":"H","non-dropping-particle":"","parse-names":false,"suffix":""},{"dropping-particle":"","family":"David","given":"C","non-dropping-particle":"","parse-names":false,"suffix":""},{"dropping-particle":"","family":"Takei","given":"K","non-dropping-particle":"","parse-names":false,"suffix":""},{"dropping-particle":"","family":"Camilli","given":"P","non-dropping-particle":"De","parse-names":false,"suffix":""},{"dropping-particle":"","family":"Brodin","given":"L","non-dropping-particle":"","parse-names":false,"suffix":""}],"container-title":"Science (New York, N.Y.)","id":"ITEM-2","issue":"5310","issued":{"date-parts":[["1997","4","11"]]},"page":"259-63","title":"Synaptic vesicle endocytosis impaired by disruption of dynamin-SH3 domain interactions.","type":"article-journal","volume":"276"},"uris":["http://www.mendeley.com/documents/?uuid=458075b2-3705-3663-8ddc-38c391e19ae1"]}],"mendeley":{"formattedCitation":"(Shupliakov &lt;i&gt;et al.&lt;/i&gt;, 1997; Meinecke &lt;i&gt;et al.&lt;/i&gt;, 2013)","plainTextFormattedCitation":"(Shupliakov et al., 1997; Meinecke et al., 2013)","previouslyFormattedCitation":"(Shupliakov &lt;i&gt;et al.&lt;/i&gt;, 1997; Meinecke &lt;i&gt;et al.&lt;/i&gt;, 2013)"},"properties":{"noteIndex":0},"schema":"https://github.com/citation-style-language/schema/raw/master/csl-citation.json"}</w:instrText>
      </w:r>
      <w:r w:rsidRPr="006D0877">
        <w:rPr>
          <w:lang w:val="en-GB"/>
        </w:rPr>
        <w:fldChar w:fldCharType="separate"/>
      </w:r>
      <w:r w:rsidR="00062640" w:rsidRPr="00062640">
        <w:rPr>
          <w:noProof/>
          <w:lang w:val="en-GB"/>
        </w:rPr>
        <w:t xml:space="preserve">(Shupliakov </w:t>
      </w:r>
      <w:r w:rsidR="00062640" w:rsidRPr="00062640">
        <w:rPr>
          <w:i/>
          <w:noProof/>
          <w:lang w:val="en-GB"/>
        </w:rPr>
        <w:t>et al.</w:t>
      </w:r>
      <w:r w:rsidR="00062640" w:rsidRPr="00062640">
        <w:rPr>
          <w:noProof/>
          <w:lang w:val="en-GB"/>
        </w:rPr>
        <w:t xml:space="preserve">, 1997; Meinecke </w:t>
      </w:r>
      <w:r w:rsidR="00062640" w:rsidRPr="00062640">
        <w:rPr>
          <w:i/>
          <w:noProof/>
          <w:lang w:val="en-GB"/>
        </w:rPr>
        <w:t>et al.</w:t>
      </w:r>
      <w:r w:rsidR="00062640" w:rsidRPr="00062640">
        <w:rPr>
          <w:noProof/>
          <w:lang w:val="en-GB"/>
        </w:rPr>
        <w:t>, 2013)</w:t>
      </w:r>
      <w:r w:rsidRPr="006D0877">
        <w:rPr>
          <w:lang w:val="en-GB"/>
        </w:rPr>
        <w:fldChar w:fldCharType="end"/>
      </w:r>
      <w:r w:rsidRPr="006D0877">
        <w:rPr>
          <w:lang w:val="en-GB"/>
        </w:rPr>
        <w:t>.</w:t>
      </w:r>
    </w:p>
    <w:p w14:paraId="197642FA" w14:textId="77777777" w:rsidR="004971B1" w:rsidRPr="006D0877" w:rsidRDefault="004971B1" w:rsidP="004971B1">
      <w:pPr>
        <w:widowControl w:val="0"/>
        <w:autoSpaceDE w:val="0"/>
        <w:autoSpaceDN w:val="0"/>
        <w:adjustRightInd w:val="0"/>
        <w:spacing w:line="360" w:lineRule="auto"/>
        <w:outlineLvl w:val="0"/>
        <w:rPr>
          <w:lang w:val="en-GB"/>
        </w:rPr>
      </w:pPr>
    </w:p>
    <w:p w14:paraId="68F42604" w14:textId="77777777" w:rsidR="004971B1" w:rsidRPr="006D0877" w:rsidRDefault="004971B1" w:rsidP="004971B1">
      <w:pPr>
        <w:widowControl w:val="0"/>
        <w:autoSpaceDE w:val="0"/>
        <w:autoSpaceDN w:val="0"/>
        <w:adjustRightInd w:val="0"/>
        <w:spacing w:after="240" w:line="360" w:lineRule="auto"/>
        <w:outlineLvl w:val="0"/>
        <w:rPr>
          <w:rFonts w:cs="Times"/>
          <w:b/>
          <w:color w:val="000000"/>
          <w:lang w:val="en-GB"/>
        </w:rPr>
      </w:pPr>
      <w:r w:rsidRPr="006D0877">
        <w:rPr>
          <w:rFonts w:cs="Times"/>
          <w:b/>
          <w:color w:val="000000"/>
          <w:lang w:val="en-GB"/>
        </w:rPr>
        <w:t>Membrane scission in yeast</w:t>
      </w:r>
    </w:p>
    <w:p w14:paraId="7963664E" w14:textId="77777777" w:rsidR="004971B1" w:rsidRPr="006D0877" w:rsidRDefault="004971B1" w:rsidP="004971B1">
      <w:pPr>
        <w:widowControl w:val="0"/>
        <w:autoSpaceDE w:val="0"/>
        <w:autoSpaceDN w:val="0"/>
        <w:adjustRightInd w:val="0"/>
        <w:spacing w:line="360" w:lineRule="auto"/>
        <w:outlineLvl w:val="0"/>
        <w:rPr>
          <w:rFonts w:cs="Times"/>
          <w:color w:val="000000"/>
          <w:lang w:val="en-GB"/>
        </w:rPr>
      </w:pPr>
      <w:r w:rsidRPr="006D0877">
        <w:rPr>
          <w:rFonts w:cs="Times"/>
          <w:color w:val="000000"/>
          <w:lang w:val="en-GB"/>
        </w:rPr>
        <w:t>Yeast dynamin-like proteins</w:t>
      </w:r>
    </w:p>
    <w:p w14:paraId="7558AC07" w14:textId="03226C89" w:rsidR="004971B1" w:rsidRPr="006D0877" w:rsidRDefault="004971B1" w:rsidP="004971B1">
      <w:pPr>
        <w:widowControl w:val="0"/>
        <w:autoSpaceDE w:val="0"/>
        <w:autoSpaceDN w:val="0"/>
        <w:adjustRightInd w:val="0"/>
        <w:spacing w:after="240" w:line="360" w:lineRule="auto"/>
        <w:rPr>
          <w:rFonts w:cs="Times"/>
          <w:color w:val="000000"/>
          <w:lang w:val="en-GB"/>
        </w:rPr>
      </w:pPr>
      <w:r w:rsidRPr="006D0877">
        <w:rPr>
          <w:lang w:val="en-GB"/>
        </w:rPr>
        <w:lastRenderedPageBreak/>
        <w:t xml:space="preserve">In yeast, three dynamin-like large </w:t>
      </w:r>
      <w:proofErr w:type="spellStart"/>
      <w:r w:rsidRPr="006D0877">
        <w:rPr>
          <w:lang w:val="en-GB"/>
        </w:rPr>
        <w:t>GTPases</w:t>
      </w:r>
      <w:proofErr w:type="spellEnd"/>
      <w:r w:rsidRPr="006D0877">
        <w:rPr>
          <w:lang w:val="en-GB"/>
        </w:rPr>
        <w:t xml:space="preserve"> have been identified: Vps1, Dnm1, and Mgm1. Dnm1 and Mgm1 are involved in mitochondrial fission and fusion</w:t>
      </w:r>
      <w:r w:rsidR="001D7792">
        <w:rPr>
          <w:lang w:val="en-GB"/>
        </w:rPr>
        <w:t xml:space="preserve"> </w:t>
      </w:r>
      <w:r w:rsidRPr="006D0877">
        <w:rPr>
          <w:lang w:val="en-GB"/>
        </w:rPr>
        <w:fldChar w:fldCharType="begin" w:fldLock="1"/>
      </w:r>
      <w:r w:rsidR="008D0CD4">
        <w:rPr>
          <w:lang w:val="en-GB"/>
        </w:rPr>
        <w:instrText>ADDIN CSL_CITATION {"citationItems":[{"id":"ITEM-1","itemData":{"DOI":"10.1016/J.TCB.2007.08.006","ISSN":"0962-8924","abstract":"In many organisms, ranging from yeast to humans, mitochondria fuse and divide to change their morphology in response to a multitude of signals. During the past decade, work using yeast and mammalian cells has identified much of the machinery required for fusion and division, including the dynamin-related GTPases – mitofusins (Fzo1p in yeast) and OPA1 (Mgm1p in yeast) for fusion and Drp1 (Dnm1p) for division. However, the mechanisms by which cells regulate these dynamic processes have remained largely unknown. Recent studies have uncovered regulatory mechanisms that control the activity, assembly, distribution and stability of the key components for mitochondrial fusion and division. In this review, we discuss how mitochondrial dynamics are controlled and how these events are coordinated with cell growth, mitosis, apoptosis and human diseases.","author":[{"dropping-particle":"","family":"Cerveny","given":"Kara L.","non-dropping-particle":"","parse-names":false,"suffix":""},{"dropping-particle":"","family":"Tamura","given":"Yasushi","non-dropping-particle":"","parse-names":false,"suffix":""},{"dropping-particle":"","family":"Zhang","given":"Zhongyan","non-dropping-particle":"","parse-names":false,"suffix":""},{"dropping-particle":"","family":"Jensen","given":"Robert E.","non-dropping-particle":"","parse-names":false,"suffix":""},{"dropping-particle":"","family":"Sesaki","given":"Hiromi","non-dropping-particle":"","parse-names":false,"suffix":""}],"container-title":"Trends in Cell Biology","id":"ITEM-1","issue":"11","issued":{"date-parts":[["2007","11","1"]]},"page":"563-569","publisher":"Elsevier Current Trends","title":"Regulation of mitochondrial fusion and division","type":"article-journal","volume":"17"},"uris":["http://www.mendeley.com/documents/?uuid=0bd4e094-76ef-3c67-8381-4cf076acef7d"]}],"mendeley":{"formattedCitation":"(Cerveny &lt;i&gt;et al.&lt;/i&gt;, 2007)","plainTextFormattedCitation":"(Cerveny et al., 2007)","previouslyFormattedCitation":"(Cerveny &lt;i&gt;et al.&lt;/i&gt;, 2007)"},"properties":{"noteIndex":0},"schema":"https://github.com/citation-style-language/schema/raw/master/csl-citation.json"}</w:instrText>
      </w:r>
      <w:r w:rsidRPr="006D0877">
        <w:rPr>
          <w:lang w:val="en-GB"/>
        </w:rPr>
        <w:fldChar w:fldCharType="separate"/>
      </w:r>
      <w:r w:rsidR="00062640" w:rsidRPr="00062640">
        <w:rPr>
          <w:noProof/>
          <w:lang w:val="en-GB"/>
        </w:rPr>
        <w:t xml:space="preserve">(Cerveny </w:t>
      </w:r>
      <w:r w:rsidR="00062640" w:rsidRPr="00062640">
        <w:rPr>
          <w:i/>
          <w:noProof/>
          <w:lang w:val="en-GB"/>
        </w:rPr>
        <w:t>et al.</w:t>
      </w:r>
      <w:r w:rsidR="00062640" w:rsidRPr="00062640">
        <w:rPr>
          <w:noProof/>
          <w:lang w:val="en-GB"/>
        </w:rPr>
        <w:t>, 2007)</w:t>
      </w:r>
      <w:r w:rsidRPr="006D0877">
        <w:rPr>
          <w:lang w:val="en-GB"/>
        </w:rPr>
        <w:fldChar w:fldCharType="end"/>
      </w:r>
      <w:r w:rsidRPr="006D0877">
        <w:rPr>
          <w:lang w:val="en-GB"/>
        </w:rPr>
        <w:t xml:space="preserve">. Vps1 is essential for </w:t>
      </w:r>
      <w:proofErr w:type="spellStart"/>
      <w:r w:rsidRPr="006D0877">
        <w:rPr>
          <w:lang w:val="en-GB"/>
        </w:rPr>
        <w:t>vacuolar</w:t>
      </w:r>
      <w:proofErr w:type="spellEnd"/>
      <w:r w:rsidRPr="006D0877">
        <w:rPr>
          <w:lang w:val="en-GB"/>
        </w:rPr>
        <w:t xml:space="preserve"> protein sorting</w:t>
      </w:r>
      <w:r w:rsidR="001D7792">
        <w:rPr>
          <w:lang w:val="en-GB"/>
        </w:rPr>
        <w:t xml:space="preserve"> </w:t>
      </w:r>
      <w:r w:rsidRPr="006D0877">
        <w:rPr>
          <w:lang w:val="en-GB"/>
        </w:rPr>
        <w:fldChar w:fldCharType="begin" w:fldLock="1"/>
      </w:r>
      <w:r w:rsidR="008D0CD4">
        <w:rPr>
          <w:lang w:val="en-GB"/>
        </w:rPr>
        <w:instrText>ADDIN CSL_CITATION {"citationItems":[{"id":"ITEM-1","itemData":{"DOI":"10.1016/0092-8674(90)90070-U","ISSN":"0092-8674","PMID":"2112425","abstract":"Members of the Mx protein family promote interferon-inducible resistance to viral infection in mammals and act by unknown mechanisms. We identified an Mx-like protein in yeast and present genetic evidence for its cellular function. This protein, the VPS1 product, is essential for vacuolar protein sorting, normal organization of intracellular membranes, and growth at high temperature, implying that Mx-like proteins are engaged in fundamental cellular processes in eukaryotes. Vps1p contains a tripartite GTP binding motif, which suggests that binding to GTP is essential to its role in protein sorting. Vps1p-specific antibody labels punctate cytoplasmic structures that condense to larger structures in a Golgi-accumulating sec7 mutant; thus, Vps1p may associate with an intermediate organelle of the secretory pathway.","author":[{"dropping-particle":"","family":"Rothman","given":"J H","non-dropping-particle":"","parse-names":false,"suffix":""},{"dropping-particle":"","family":"Raymond","given":"C K","non-dropping-particle":"","parse-names":false,"suffix":""},{"dropping-particle":"","family":"Gilbert","given":"T","non-dropping-particle":"","parse-names":false,"suffix":""},{"dropping-particle":"","family":"O'Hara","given":"P J","non-dropping-particle":"","parse-names":false,"suffix":""},{"dropping-particle":"","family":"Stevens","given":"T H","non-dropping-particle":"","parse-names":false,"suffix":""}],"container-title":"Cell","id":"ITEM-1","issue":"6","issued":{"date-parts":[["1990","6","15"]]},"page":"1063-74","publisher":"Elsevier","title":"A putative GTP binding protein homologous to interferon-inducible Mx proteins performs an essential function in yeast protein sorting.","type":"article-journal","volume":"61"},"uris":["http://www.mendeley.com/documents/?uuid=76522e65-cef4-37ab-a98f-2281d4dc0082"]}],"mendeley":{"formattedCitation":"(Rothman &lt;i&gt;et al.&lt;/i&gt;, 1990)","plainTextFormattedCitation":"(Rothman et al., 1990)","previouslyFormattedCitation":"(Rothman &lt;i&gt;et al.&lt;/i&gt;, 1990)"},"properties":{"noteIndex":0},"schema":"https://github.com/citation-style-language/schema/raw/master/csl-citation.json"}</w:instrText>
      </w:r>
      <w:r w:rsidRPr="006D0877">
        <w:rPr>
          <w:lang w:val="en-GB"/>
        </w:rPr>
        <w:fldChar w:fldCharType="separate"/>
      </w:r>
      <w:r w:rsidR="00062640" w:rsidRPr="00062640">
        <w:rPr>
          <w:noProof/>
          <w:lang w:val="en-GB"/>
        </w:rPr>
        <w:t xml:space="preserve">(Rothman </w:t>
      </w:r>
      <w:r w:rsidR="00062640" w:rsidRPr="00062640">
        <w:rPr>
          <w:i/>
          <w:noProof/>
          <w:lang w:val="en-GB"/>
        </w:rPr>
        <w:t>et al.</w:t>
      </w:r>
      <w:r w:rsidR="00062640" w:rsidRPr="00062640">
        <w:rPr>
          <w:noProof/>
          <w:lang w:val="en-GB"/>
        </w:rPr>
        <w:t>, 1990)</w:t>
      </w:r>
      <w:r w:rsidRPr="006D0877">
        <w:rPr>
          <w:lang w:val="en-GB"/>
        </w:rPr>
        <w:fldChar w:fldCharType="end"/>
      </w:r>
      <w:r w:rsidRPr="006D0877">
        <w:rPr>
          <w:lang w:val="en-GB"/>
        </w:rPr>
        <w:t>, is involved in fission and fusion of vacuoles</w:t>
      </w:r>
      <w:r w:rsidR="001D7792">
        <w:rPr>
          <w:lang w:val="en-GB"/>
        </w:rPr>
        <w:t xml:space="preserve"> </w:t>
      </w:r>
      <w:r w:rsidRPr="006D0877">
        <w:rPr>
          <w:lang w:val="en-GB"/>
        </w:rPr>
        <w:fldChar w:fldCharType="begin" w:fldLock="1"/>
      </w:r>
      <w:r w:rsidR="008D0CD4">
        <w:rPr>
          <w:lang w:val="en-GB"/>
        </w:rPr>
        <w:instrText>ADDIN CSL_CITATION {"citationItems":[{"id":"ITEM-1","itemData":{"DOI":"10.1016/j.cell.2004.11.023","ISSN":"0092-8674","PMID":"15550248","abstract":"Membrane fusion and fission are antagonistic reactions controlled by different proteins. Dynamins promote membrane fission by GTP-driven changes of conformation and polymerization state, while SNAREs fuse membranes by forming complexes between t- and v-SNAREs from apposed vesicles. Here, we describe a role of the dynamin-like GTPase Vps1p in fusion of yeast vacuoles. Vps1p forms polymers that couple several t-SNAREs together. At the onset of fusion, the SNARE-activating ATPase Sec18p/NSF and the t-SNARE depolymerize Vps1p and release it from the membrane. This activity is independent of the SNARE coactivator Sec17p/alpha-SNAP and of the v-SNARE. Vps1p release liberates the t-SNAREs for initiating fusion and at the same time disrupts fission activity. We propose that reciprocal control between fusion and fission components exists, which may prevent futile cycles of fission and fusion.","author":[{"dropping-particle":"","family":"Peters","given":"Christopher","non-dropping-particle":"","parse-names":false,"suffix":""},{"dropping-particle":"","family":"Baars","given":"Tonie L","non-dropping-particle":"","parse-names":false,"suffix":""},{"dropping-particle":"","family":"Bühler","given":"Susanne","non-dropping-particle":"","parse-names":false,"suffix":""},{"dropping-particle":"","family":"Mayer","given":"Andreas","non-dropping-particle":"","parse-names":false,"suffix":""}],"container-title":"Cell","id":"ITEM-1","issue":"5","issued":{"date-parts":[["2004","11","24"]]},"page":"667-78","publisher":"Elsevier","title":"Mutual control of membrane fission and fusion proteins.","type":"article-journal","volume":"119"},"uris":["http://www.mendeley.com/documents/?uuid=8e9898fe-3cd3-351f-adfb-175fcdd47fca"]}],"mendeley":{"formattedCitation":"(Peters &lt;i&gt;et al.&lt;/i&gt;, 2004)","plainTextFormattedCitation":"(Peters et al., 2004)","previouslyFormattedCitation":"(Peters &lt;i&gt;et al.&lt;/i&gt;, 2004)"},"properties":{"noteIndex":0},"schema":"https://github.com/citation-style-language/schema/raw/master/csl-citation.json"}</w:instrText>
      </w:r>
      <w:r w:rsidRPr="006D0877">
        <w:rPr>
          <w:lang w:val="en-GB"/>
        </w:rPr>
        <w:fldChar w:fldCharType="separate"/>
      </w:r>
      <w:r w:rsidR="00062640" w:rsidRPr="00062640">
        <w:rPr>
          <w:noProof/>
          <w:lang w:val="en-GB"/>
        </w:rPr>
        <w:t xml:space="preserve">(Peters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xml:space="preserve"> and peroxisomes</w:t>
      </w:r>
      <w:r w:rsidR="001D7792">
        <w:rPr>
          <w:lang w:val="en-GB"/>
        </w:rPr>
        <w:t xml:space="preserve"> </w:t>
      </w:r>
      <w:r w:rsidRPr="006D0877">
        <w:rPr>
          <w:lang w:val="en-GB"/>
        </w:rPr>
        <w:fldChar w:fldCharType="begin" w:fldLock="1"/>
      </w:r>
      <w:r w:rsidR="008D0CD4">
        <w:rPr>
          <w:lang w:val="en-GB"/>
        </w:rPr>
        <w:instrText>ADDIN CSL_CITATION {"citationItems":[{"id":"ITEM-1","itemData":{"DOI":"10.1083/jcb.200107028","ISSN":"0021-9525","author":[{"dropping-particle":"","family":"Hoepfner","given":"Dominic","non-dropping-particle":"","parse-names":false,"suffix":""},{"dropping-particle":"","family":"Berg","given":"Marlene","non-dropping-particle":"van den","parse-names":false,"suffix":""},{"dropping-particle":"","family":"Philippsen","given":"Peter","non-dropping-particle":"","parse-names":false,"suffix":""},{"dropping-particle":"","family":"Tabak","given":"Henk F.","non-dropping-particle":"","parse-names":false,"suffix":""},{"dropping-particle":"","family":"Hettema","given":"Ewald H.","non-dropping-particle":"","parse-names":false,"suffix":""}],"container-title":"The Journal of Cell Biology","id":"ITEM-1","issue":"6","issued":{"date-parts":[["2001","12","10"]]},"page":"979-990","title":"A role for Vps1p, actin, and the Myo2p motor in peroxisome abundance and inheritance in &lt;i&gt;Saccharomyces cerevisiae&lt;/i&gt;","type":"article-journal","volume":"155"},"uris":["http://www.mendeley.com/documents/?uuid=3e09d752-d886-3233-a629-78b37b494c2a"]}],"mendeley":{"formattedCitation":"(Hoepfner &lt;i&gt;et al.&lt;/i&gt;, 2001)","plainTextFormattedCitation":"(Hoepfner et al., 2001)","previouslyFormattedCitation":"(Hoepfner &lt;i&gt;et al.&lt;/i&gt;, 2001)"},"properties":{"noteIndex":0},"schema":"https://github.com/citation-style-language/schema/raw/master/csl-citation.json"}</w:instrText>
      </w:r>
      <w:r w:rsidRPr="006D0877">
        <w:rPr>
          <w:lang w:val="en-GB"/>
        </w:rPr>
        <w:fldChar w:fldCharType="separate"/>
      </w:r>
      <w:r w:rsidR="00062640" w:rsidRPr="00062640">
        <w:rPr>
          <w:noProof/>
          <w:lang w:val="en-GB"/>
        </w:rPr>
        <w:t xml:space="preserve">(Hoepfner </w:t>
      </w:r>
      <w:r w:rsidR="00062640" w:rsidRPr="00062640">
        <w:rPr>
          <w:i/>
          <w:noProof/>
          <w:lang w:val="en-GB"/>
        </w:rPr>
        <w:t>et al.</w:t>
      </w:r>
      <w:r w:rsidR="00062640" w:rsidRPr="00062640">
        <w:rPr>
          <w:noProof/>
          <w:lang w:val="en-GB"/>
        </w:rPr>
        <w:t>, 2001)</w:t>
      </w:r>
      <w:r w:rsidRPr="006D0877">
        <w:rPr>
          <w:lang w:val="en-GB"/>
        </w:rPr>
        <w:fldChar w:fldCharType="end"/>
      </w:r>
      <w:r w:rsidRPr="006D0877">
        <w:rPr>
          <w:lang w:val="en-GB"/>
        </w:rPr>
        <w:t xml:space="preserve">, is required for regulation of </w:t>
      </w:r>
      <w:proofErr w:type="spellStart"/>
      <w:r w:rsidRPr="006D0877">
        <w:rPr>
          <w:lang w:val="en-GB"/>
        </w:rPr>
        <w:t>golgi</w:t>
      </w:r>
      <w:proofErr w:type="spellEnd"/>
      <w:r w:rsidRPr="006D0877">
        <w:rPr>
          <w:lang w:val="en-GB"/>
        </w:rPr>
        <w:t xml:space="preserve"> to endosomal trafficking</w:t>
      </w:r>
      <w:r w:rsidR="001D7792">
        <w:rPr>
          <w:lang w:val="en-GB"/>
        </w:rPr>
        <w:t xml:space="preserve"> </w:t>
      </w:r>
      <w:r w:rsidRPr="006D0877">
        <w:rPr>
          <w:lang w:val="en-GB"/>
        </w:rPr>
        <w:fldChar w:fldCharType="begin" w:fldLock="1"/>
      </w:r>
      <w:r w:rsidR="008D0CD4">
        <w:rPr>
          <w:lang w:val="en-GB"/>
        </w:rPr>
        <w:instrText>ADDIN CSL_CITATION {"citationItems":[{"id":"ITEM-1","itemData":{"DOI":"10.1093/EMBOJ/21.4.602","ISSN":"0261-4189","PMID":"11847108","abstract":"Yeast produce two classes of secretory vesicles (SVs) that differ in both density and cargo protein content. In late-acting secretory mutants (e.g. snc1(ala43) and sec6-4), both low- (LDSV) and high-density (HDSV) classes of vesicles accumulate at restrictive temperatures. Here, we have found that disruptions in the genes encoding a dynamin-related protein (VPS1) or clathrin heavy chain (CHC1) abolish HDSV production, yielding LDSVs that contain all secreted cargos. Interestingly, disruption of the PEP12 gene, which encodes the t-SNARE that mediates all Golgi to pre-vacuolar compartment (PVC) transport, also abolishes HDSV production. In contrast, deletions in genes that selectively confer vacuolar hydrolase sorting to the PVC or protein transport to the vacuole (i.e. VPS34 and VAM3, respectively) have no effect. Thus, one branch of the secretory pathway in yeast involves an intermediate sorting compartment and has a specific requirement for clathrin and a dynamin-related protein in SV biogenesis.","author":[{"dropping-particle":"","family":"Gurunathan","given":"Sangiliyandi","non-dropping-particle":"","parse-names":false,"suffix":""},{"dropping-particle":"","family":"David","given":"Doris","non-dropping-particle":"","parse-names":false,"suffix":""},{"dropping-particle":"","family":"Gerst","given":"Jeffrey E","non-dropping-particle":"","parse-names":false,"suffix":""}],"container-title":"The EMBO journal","id":"ITEM-1","issue":"4","issued":{"date-parts":[["2002","2","15"]]},"page":"602-14","publisher":"European Molecular Biology Organization","title":"Dynamin and clathrin are required for the biogenesis of a distinct class of secretory vesicles in yeast.","type":"article-journal","volume":"21"},"uris":["http://www.mendeley.com/documents/?uuid=62f451f1-c37f-342b-a017-c6e5eff2dc22"]}],"mendeley":{"formattedCitation":"(Gurunathan, David and Gerst, 2002)","plainTextFormattedCitation":"(Gurunathan, David and Gerst, 2002)","previouslyFormattedCitation":"(Gurunathan, David and Gerst, 2002)"},"properties":{"noteIndex":0},"schema":"https://github.com/citation-style-language/schema/raw/master/csl-citation.json"}</w:instrText>
      </w:r>
      <w:r w:rsidRPr="006D0877">
        <w:rPr>
          <w:lang w:val="en-GB"/>
        </w:rPr>
        <w:fldChar w:fldCharType="separate"/>
      </w:r>
      <w:r w:rsidR="00062640" w:rsidRPr="00062640">
        <w:rPr>
          <w:noProof/>
          <w:lang w:val="en-GB"/>
        </w:rPr>
        <w:t>(Gurunathan, David and Gerst, 2002)</w:t>
      </w:r>
      <w:r w:rsidRPr="006D0877">
        <w:rPr>
          <w:lang w:val="en-GB"/>
        </w:rPr>
        <w:fldChar w:fldCharType="end"/>
      </w:r>
      <w:r w:rsidR="001D7792">
        <w:rPr>
          <w:lang w:val="en-GB"/>
        </w:rPr>
        <w:t>.</w:t>
      </w:r>
      <w:r w:rsidRPr="006D0877">
        <w:rPr>
          <w:lang w:val="en-GB"/>
        </w:rPr>
        <w:t xml:space="preserve"> </w:t>
      </w:r>
      <w:r w:rsidR="001D7792">
        <w:rPr>
          <w:lang w:val="en-GB"/>
        </w:rPr>
        <w:t>Vps1</w:t>
      </w:r>
      <w:r w:rsidRPr="006D0877">
        <w:rPr>
          <w:lang w:val="en-GB"/>
        </w:rPr>
        <w:t xml:space="preserve"> may</w:t>
      </w:r>
      <w:r w:rsidR="001D7792">
        <w:rPr>
          <w:lang w:val="en-GB"/>
        </w:rPr>
        <w:t xml:space="preserve"> also </w:t>
      </w:r>
      <w:r w:rsidRPr="006D0877">
        <w:rPr>
          <w:lang w:val="en-GB"/>
        </w:rPr>
        <w:t>arrive at early endocytic events</w:t>
      </w:r>
      <w:r w:rsidRPr="006D0877">
        <w:rPr>
          <w:lang w:val="en-GB"/>
        </w:rPr>
        <w:fldChar w:fldCharType="begin" w:fldLock="1"/>
      </w:r>
      <w:r w:rsidR="008D0CD4">
        <w:rPr>
          <w:lang w:val="en-GB"/>
        </w:rPr>
        <w:instrText>ADDIN CSL_CITATION {"citationItems":[{"id":"ITEM-1","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Nannapaneni &lt;i&gt;et al.&lt;/i&gt;, 2010)","plainTextFormattedCitation":"(Nannapaneni et al., 2010)","previouslyFormattedCitation":"(Nannapaneni &lt;i&gt;et al.&lt;/i&gt;, 2010)"},"properties":{"noteIndex":0},"schema":"https://github.com/citation-style-language/schema/raw/master/csl-citation.json"}</w:instrText>
      </w:r>
      <w:r w:rsidRPr="006D0877">
        <w:rPr>
          <w:lang w:val="en-GB"/>
        </w:rPr>
        <w:fldChar w:fldCharType="separate"/>
      </w:r>
      <w:r w:rsidR="00062640" w:rsidRPr="00062640">
        <w:rPr>
          <w:noProof/>
          <w:lang w:val="en-GB"/>
        </w:rPr>
        <w:t xml:space="preserve">(Nannapaneni </w:t>
      </w:r>
      <w:r w:rsidR="00062640" w:rsidRPr="00062640">
        <w:rPr>
          <w:i/>
          <w:noProof/>
          <w:lang w:val="en-GB"/>
        </w:rPr>
        <w:t>et al.</w:t>
      </w:r>
      <w:r w:rsidR="00062640" w:rsidRPr="00062640">
        <w:rPr>
          <w:noProof/>
          <w:lang w:val="en-GB"/>
        </w:rPr>
        <w:t>, 2010)</w:t>
      </w:r>
      <w:r w:rsidRPr="006D0877">
        <w:rPr>
          <w:lang w:val="en-GB"/>
        </w:rPr>
        <w:fldChar w:fldCharType="end"/>
      </w:r>
      <w:r w:rsidRPr="006D0877">
        <w:rPr>
          <w:lang w:val="en-GB"/>
        </w:rPr>
        <w:t>. None of the three yeast dynamins have the typical PH domain</w:t>
      </w:r>
      <w:r w:rsidR="00F946A9">
        <w:rPr>
          <w:lang w:val="en-GB"/>
        </w:rPr>
        <w:t xml:space="preserve"> </w:t>
      </w:r>
      <w:r w:rsidRPr="006D0877">
        <w:rPr>
          <w:lang w:val="en-GB"/>
        </w:rPr>
        <w:fldChar w:fldCharType="begin" w:fldLock="1"/>
      </w:r>
      <w:r w:rsidR="008D0CD4">
        <w:rPr>
          <w:lang w:val="en-GB"/>
        </w:rPr>
        <w:instrText>ADDIN CSL_CITATION {"citationItems":[{"id":"ITEM-1","itemData":{"DOI":"10.1083/jcb.201207079","ISSN":"1540-8140","PMID":"23148233","abstract":"To initiate mitochondrial fission, dynamin-related proteins (DRPs) must bind specific adaptors on the outer mitochondrial membrane. The structural features underlying this interaction are poorly understood. Using yeast as a model, we show that the Insert B domain of the Dnm1 guanosine triphosphatase (a DRP) contains a novel motif required for association with the mitochondrial adaptor Mdv1. Mutation of this conserved motif specifically disrupted Dnm1-Mdv1 interactions, blocking Dnm1 recruitment and mitochondrial fission. Suppressor mutations in Mdv1 that restored Dnm1-Mdv1 interactions and fission identified potential protein-binding interfaces on the Mdv1 β-propeller domain. These results define the first known function for Insert B in DRP-adaptor interactions. Based on the variability of Insert B sequences and adaptor proteins, we propose that Insert B domains and mitochondrial adaptors have coevolved to meet the unique requirements for mitochondrial fission of different organisms.","author":[{"dropping-particle":"","family":"Bui","given":"Huyen T","non-dropping-particle":"","parse-names":false,"suffix":""},{"dropping-particle":"","family":"Karren","given":"Mary A","non-dropping-particle":"","parse-names":false,"suffix":""},{"dropping-particle":"","family":"Bhar","given":"Debjani","non-dropping-particle":"","parse-names":false,"suffix":""},{"dropping-particle":"","family":"Shaw","given":"Janet M","non-dropping-particle":"","parse-names":false,"suffix":""}],"container-title":"The Journal of cell biology","id":"ITEM-1","issue":"4","issued":{"date-parts":[["2012","11","12"]]},"page":"613-22","publisher":"Rockefeller University Press","title":"A novel motif in the yeast mitochondrial dynamin Dnm1 is essential for adaptor binding and membrane recruitment.","type":"article-journal","volume":"199"},"uris":["http://www.mendeley.com/documents/?uuid=2a5f95ac-9cf9-316b-8d2c-661a2c6986e3"]},{"id":"ITEM-2","itemData":{"DOI":"10.15698/mic2016.04.490","ISSN":"23112638","author":[{"dropping-particle":"","family":"Moustaq","given":"Laila","non-dropping-particle":"","parse-names":false,"suffix":""},{"dropping-particle":"","family":"Smaczynska-de Rooij","given":"Iwona I.","non-dropping-particle":"","parse-names":false,"suffix":""},{"dropping-particle":"","family":"Palmer","given":"Sarah E.","non-dropping-particle":"","parse-names":false,"suffix":""},{"dropping-particle":"","family":"Marklew","given":"Christopher J.","non-dropping-particle":"","parse-names":false,"suffix":""},{"dropping-particle":"","family":"Ayscough","given":"Kathryn R.","non-dropping-particle":"","parse-names":false,"suffix":""}],"container-title":"Microbial Cell","id":"ITEM-2","issue":"4","issued":{"date-parts":[["2016","4","4"]]},"page":"147-158","title":"Insights into dynamin-associated disorders through analysis of equivalent mutations in the yeast dynamin Vps1","type":"article-journal","volume":"3"},"uris":["http://www.mendeley.com/documents/?uuid=d1da91aa-45c9-3a97-8271-f3f093198a44"]}],"mendeley":{"formattedCitation":"(Bui &lt;i&gt;et al.&lt;/i&gt;, 2012; Moustaq &lt;i&gt;et al.&lt;/i&gt;, 2016)","plainTextFormattedCitation":"(Bui et al., 2012; Moustaq et al., 2016)","previouslyFormattedCitation":"(Bui &lt;i&gt;et al.&lt;/i&gt;, 2012; Moustaq &lt;i&gt;et al.&lt;/i&gt;, 2016)"},"properties":{"noteIndex":0},"schema":"https://github.com/citation-style-language/schema/raw/master/csl-citation.json"}</w:instrText>
      </w:r>
      <w:r w:rsidRPr="006D0877">
        <w:rPr>
          <w:lang w:val="en-GB"/>
        </w:rPr>
        <w:fldChar w:fldCharType="separate"/>
      </w:r>
      <w:r w:rsidR="00062640" w:rsidRPr="00062640">
        <w:rPr>
          <w:noProof/>
          <w:lang w:val="en-GB"/>
        </w:rPr>
        <w:t xml:space="preserve">(Bui </w:t>
      </w:r>
      <w:r w:rsidR="00062640" w:rsidRPr="00062640">
        <w:rPr>
          <w:i/>
          <w:noProof/>
          <w:lang w:val="en-GB"/>
        </w:rPr>
        <w:t>et al.</w:t>
      </w:r>
      <w:r w:rsidR="00062640" w:rsidRPr="00062640">
        <w:rPr>
          <w:noProof/>
          <w:lang w:val="en-GB"/>
        </w:rPr>
        <w:t xml:space="preserve">, 2012; Moustaq </w:t>
      </w:r>
      <w:r w:rsidR="00062640" w:rsidRPr="00062640">
        <w:rPr>
          <w:i/>
          <w:noProof/>
          <w:lang w:val="en-GB"/>
        </w:rPr>
        <w:t>et al.</w:t>
      </w:r>
      <w:r w:rsidR="00062640" w:rsidRPr="00062640">
        <w:rPr>
          <w:noProof/>
          <w:lang w:val="en-GB"/>
        </w:rPr>
        <w:t>, 2016)</w:t>
      </w:r>
      <w:r w:rsidRPr="006D0877">
        <w:rPr>
          <w:lang w:val="en-GB"/>
        </w:rPr>
        <w:fldChar w:fldCharType="end"/>
      </w:r>
      <w:r w:rsidRPr="006D0877">
        <w:rPr>
          <w:lang w:val="en-GB"/>
        </w:rPr>
        <w:t xml:space="preserve"> that in </w:t>
      </w:r>
      <w:commentRangeStart w:id="15"/>
      <w:r w:rsidRPr="006D0877">
        <w:rPr>
          <w:lang w:val="en-GB"/>
        </w:rPr>
        <w:t>mammals</w:t>
      </w:r>
      <w:commentRangeEnd w:id="15"/>
      <w:r w:rsidRPr="006D0877">
        <w:rPr>
          <w:rStyle w:val="CommentReference"/>
          <w:sz w:val="24"/>
          <w:szCs w:val="24"/>
          <w:lang w:val="en-GB"/>
        </w:rPr>
        <w:commentReference w:id="15"/>
      </w:r>
      <w:r w:rsidRPr="006D0877">
        <w:rPr>
          <w:lang w:val="en-GB"/>
        </w:rPr>
        <w:t xml:space="preserve"> interacts with the lipid bilayer. Instead, an “</w:t>
      </w:r>
      <w:proofErr w:type="spellStart"/>
      <w:r w:rsidRPr="006D0877">
        <w:rPr>
          <w:lang w:val="en-GB"/>
        </w:rPr>
        <w:t>InsertB</w:t>
      </w:r>
      <w:proofErr w:type="spellEnd"/>
      <w:r w:rsidRPr="006D0877">
        <w:rPr>
          <w:lang w:val="en-GB"/>
        </w:rPr>
        <w:t xml:space="preserve">” region likely performs the same function. Although yeast dynamins also do not have PRDs that could interact with the SH3 domains of yeast BAR proteins, Vps1 has been shown to interact with </w:t>
      </w:r>
      <w:proofErr w:type="spellStart"/>
      <w:r w:rsidRPr="006D0877">
        <w:rPr>
          <w:lang w:val="en-GB"/>
        </w:rPr>
        <w:t>clathrin</w:t>
      </w:r>
      <w:proofErr w:type="spellEnd"/>
      <w:r w:rsidRPr="006D0877">
        <w:rPr>
          <w:lang w:val="en-GB"/>
        </w:rPr>
        <w:t xml:space="preserve"> and other endocytic proteins </w:t>
      </w:r>
      <w:r w:rsidRPr="006D0877">
        <w:rPr>
          <w:lang w:val="en-GB"/>
        </w:rPr>
        <w:fldChar w:fldCharType="begin" w:fldLock="1"/>
      </w:r>
      <w:r w:rsidR="008D0CD4">
        <w:rPr>
          <w:lang w:val="en-GB"/>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id":"ITEM-2","itemData":{"DOI":"10.1242/jcs.01239","ISSN":"0021-9533, 1477-9137","author":[{"dropping-particle":"","family":"Yu","given":"X.","non-dropping-particle":"","parse-names":false,"suffix":""}],"container-title":"Journal of Cell Science","id":"ITEM-2","issue":"17","issued":{"date-parts":[["2004","9"]]},"language":"en","page":"3839-3853","title":"The yeast dynamin-related GTPase Vps1p functions in the organization of the actin cytoskeleton via interaction with Sla1p","type":"article-journal","volume":"117"},"uris":["http://www.mendeley.com/documents/?uuid=af0c3602-e978-4893-a333-2c3796eac680"]},{"id":"ITEM-3","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3","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Yu, 2004; Nannapaneni &lt;i&gt;et al.&lt;/i&gt;, 2010; Goud Gadila &lt;i&gt;et al.&lt;/i&gt;, 2017)","plainTextFormattedCitation":"(Yu, 2004; Nannapaneni et al., 2010; Goud Gadila et al., 2017)","previouslyFormattedCitation":"(Yu, 2004; Nannapaneni &lt;i&gt;et al.&lt;/i&gt;, 2010; Goud Gadila &lt;i&gt;et al.&lt;/i&gt;, 2017)"},"properties":{"noteIndex":0},"schema":"https://github.com/citation-style-language/schema/raw/master/csl-citation.json"}</w:instrText>
      </w:r>
      <w:r w:rsidRPr="006D0877">
        <w:rPr>
          <w:lang w:val="en-GB"/>
        </w:rPr>
        <w:fldChar w:fldCharType="separate"/>
      </w:r>
      <w:r w:rsidR="00062640" w:rsidRPr="00062640">
        <w:rPr>
          <w:noProof/>
          <w:lang w:val="en-GB"/>
        </w:rPr>
        <w:t xml:space="preserve">(Yu, 2004; Nannapaneni </w:t>
      </w:r>
      <w:r w:rsidR="00062640" w:rsidRPr="00062640">
        <w:rPr>
          <w:i/>
          <w:noProof/>
          <w:lang w:val="en-GB"/>
        </w:rPr>
        <w:t>et al.</w:t>
      </w:r>
      <w:r w:rsidR="00062640" w:rsidRPr="00062640">
        <w:rPr>
          <w:noProof/>
          <w:lang w:val="en-GB"/>
        </w:rPr>
        <w:t xml:space="preserve">, 2010; Goud Gadila </w:t>
      </w:r>
      <w:r w:rsidR="00062640" w:rsidRPr="00062640">
        <w:rPr>
          <w:i/>
          <w:noProof/>
          <w:lang w:val="en-GB"/>
        </w:rPr>
        <w:t>et al.</w:t>
      </w:r>
      <w:r w:rsidR="00062640" w:rsidRPr="00062640">
        <w:rPr>
          <w:noProof/>
          <w:lang w:val="en-GB"/>
        </w:rPr>
        <w:t>, 2017)</w:t>
      </w:r>
      <w:r w:rsidRPr="006D0877">
        <w:rPr>
          <w:lang w:val="en-GB"/>
        </w:rPr>
        <w:fldChar w:fldCharType="end"/>
      </w:r>
      <w:r w:rsidR="007C51E7">
        <w:rPr>
          <w:lang w:val="en-GB"/>
        </w:rPr>
        <w:t>. O</w:t>
      </w:r>
      <w:r w:rsidRPr="006D0877">
        <w:rPr>
          <w:lang w:val="en-GB"/>
        </w:rPr>
        <w:t>ther work has failed to observe localization of Vps1 at endocytic sites</w:t>
      </w:r>
      <w:r w:rsidR="00F946A9">
        <w:rPr>
          <w:lang w:val="en-GB"/>
        </w:rPr>
        <w:t xml:space="preserve"> </w:t>
      </w:r>
      <w:r w:rsidRPr="006D0877">
        <w:rPr>
          <w:lang w:val="en-GB"/>
        </w:rPr>
        <w:fldChar w:fldCharType="begin" w:fldLock="1"/>
      </w:r>
      <w:r w:rsidR="008D0CD4">
        <w:rPr>
          <w:lang w:val="en-GB"/>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id":"ITEM-2","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2","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Kishimoto &lt;i&gt;et al.&lt;/i&gt;, 2011; Goud Gadila &lt;i&gt;et al.&lt;/i&gt;, 2017)","plainTextFormattedCitation":"(Kishimoto et al., 2011; Goud Gadila et al., 2017)","previouslyFormattedCitation":"(Kishimoto &lt;i&gt;et al.&lt;/i&gt;, 2011; Goud Gadila &lt;i&gt;et al.&lt;/i&gt;, 2017)"},"properties":{"noteIndex":0},"schema":"https://github.com/citation-style-language/schema/raw/master/csl-citation.json"}</w:instrText>
      </w:r>
      <w:r w:rsidRPr="006D0877">
        <w:rPr>
          <w:lang w:val="en-GB"/>
        </w:rPr>
        <w:fldChar w:fldCharType="separate"/>
      </w:r>
      <w:r w:rsidR="00062640" w:rsidRPr="00062640">
        <w:rPr>
          <w:noProof/>
          <w:lang w:val="en-GB"/>
        </w:rPr>
        <w:t xml:space="preserve">(Kishimoto </w:t>
      </w:r>
      <w:r w:rsidR="00062640" w:rsidRPr="00062640">
        <w:rPr>
          <w:i/>
          <w:noProof/>
          <w:lang w:val="en-GB"/>
        </w:rPr>
        <w:t>et al.</w:t>
      </w:r>
      <w:r w:rsidR="00062640" w:rsidRPr="00062640">
        <w:rPr>
          <w:noProof/>
          <w:lang w:val="en-GB"/>
        </w:rPr>
        <w:t xml:space="preserve">, 2011; Goud Gadila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The role of Vps1 in endocytosis is not clear, but it is a candidate for the role of the canonical dynamin in CME.</w:t>
      </w:r>
    </w:p>
    <w:p w14:paraId="65CC85BF" w14:textId="77777777" w:rsidR="004971B1" w:rsidRPr="006D0877" w:rsidRDefault="004971B1" w:rsidP="004971B1">
      <w:pPr>
        <w:spacing w:line="360" w:lineRule="auto"/>
        <w:outlineLvl w:val="0"/>
        <w:rPr>
          <w:lang w:val="en-GB"/>
        </w:rPr>
      </w:pPr>
      <w:r w:rsidRPr="006D0877">
        <w:rPr>
          <w:lang w:val="en-GB"/>
        </w:rPr>
        <w:t>Yeast BAR domain proteins Rvs161/167 regulate scission timing</w:t>
      </w:r>
    </w:p>
    <w:p w14:paraId="7233DE4E" w14:textId="2262EC35" w:rsidR="004971B1" w:rsidRPr="006D0877" w:rsidRDefault="004971B1" w:rsidP="004971B1">
      <w:pPr>
        <w:spacing w:line="360" w:lineRule="auto"/>
        <w:rPr>
          <w:lang w:val="en-GB"/>
        </w:rPr>
      </w:pPr>
      <w:r w:rsidRPr="006D0877">
        <w:rPr>
          <w:lang w:val="en-GB"/>
        </w:rPr>
        <w:t xml:space="preserve">In yeast, the </w:t>
      </w:r>
      <w:proofErr w:type="spellStart"/>
      <w:r w:rsidRPr="006D0877">
        <w:rPr>
          <w:lang w:val="en-GB"/>
        </w:rPr>
        <w:t>Amphiphysin</w:t>
      </w:r>
      <w:proofErr w:type="spellEnd"/>
      <w:r w:rsidRPr="006D0877">
        <w:rPr>
          <w:lang w:val="en-GB"/>
        </w:rPr>
        <w:t xml:space="preserve">/ </w:t>
      </w:r>
      <w:proofErr w:type="spellStart"/>
      <w:r w:rsidRPr="006D0877">
        <w:rPr>
          <w:lang w:val="en-GB"/>
        </w:rPr>
        <w:t>Endophilin</w:t>
      </w:r>
      <w:proofErr w:type="spellEnd"/>
      <w:r w:rsidRPr="006D0877">
        <w:rPr>
          <w:lang w:val="en-GB"/>
        </w:rPr>
        <w:t xml:space="preserve"> homologue is the heterodimeric complex Rvs161/167</w:t>
      </w:r>
      <w:r w:rsidR="00E572B7">
        <w:rPr>
          <w:lang w:val="en-GB"/>
        </w:rPr>
        <w:t xml:space="preserve"> </w:t>
      </w:r>
      <w:r w:rsidRPr="006D0877">
        <w:rPr>
          <w:lang w:val="en-GB"/>
        </w:rPr>
        <w:fldChar w:fldCharType="begin" w:fldLock="1"/>
      </w:r>
      <w:r w:rsidR="008D0CD4">
        <w:rPr>
          <w:lang w:val="en-GB"/>
        </w:rPr>
        <w:instrText>ADDIN CSL_CITATION {"citationItems":[{"id":"ITEM-1","itemData":{"DOI":"10.1091/mbc.E05-06-0476","ISSN":"1059-1524","abstract":"We have used comprehensive synthetic lethal screens and biochemical assays to examine the biological role of the yeast amphiphysin homologues Rvs161p and Rvs167p, two proteins that play a role in regulation of the actin cytoskeleton, endocytosis, and sporulation. We found that unlike some forms of amphiphysin, Rvs161p-Rvs167p acts as an obligate heterodimer during vegetative growth and neither Rvs161p nor Rvs167p forms a homodimer in vivo. RVS161 and RVS167 have an identical set of 49 synthetic lethal interactions, revealing functions for the Rvs proteins in cell polarity, cell wall synthesis, and vesicle trafficking as well as a shared role in mating. Consistent with these roles, we show that the Rvs167p-Rvs161p heterodimer, like its amphiphysin homologues, can bind to phospholipid membranes in vitro, suggesting a role in vesicle formation and/or fusion. Our genetic screens also reveal that the interaction between Abp1p and the Rvs167p Src homology 3 (SH3) domain may be important under certain conditions, providing the first genetic evidence for a role for the SH3 domain of Rvs167p. Our studies implicate heterodimerization of amphiphysin family proteins in various functions related to cell polarity, cell integrity, and vesicle trafficking during vegetative growth and the mating response.","author":[{"dropping-particle":"","family":"Friesen","given":"Helena","non-dropping-particle":"","parse-names":false,"suffix":""},{"dropping-particle":"","family":"Humphries","given":"Christine","non-dropping-particle":"","parse-names":false,"suffix":""},{"dropping-particle":"","family":"Ho","given":"Yuen","non-dropping-particle":"","parse-names":false,"suffix":""},{"dropping-particle":"","family":"Schub","given":"Oliver","non-dropping-particle":"","parse-names":false,"suffix":""},{"dropping-particle":"","family":"Colwill","given":"Karen","non-dropping-particle":"","parse-names":false,"suffix":""},{"dropping-particle":"","family":"Andrews","given":"Brenda","non-dropping-particle":"","parse-names":false,"suffix":""}],"container-title":"Molecular Biology of the Cell","id":"ITEM-1","issue":"3","issued":{"date-parts":[["2006","3"]]},"page":"1306-1321","title":"Characterization of the Yeast Amphiphysins Rvs161p and Rvs167p Reveals Roles for the Rvs Heterodimer In Vivo","type":"article-journal","volume":"17"},"uris":["http://www.mendeley.com/documents/?uuid=16dbb1c0-5afc-4c92-b9b6-9f6d76457090"]}],"mendeley":{"formattedCitation":"(Friesen &lt;i&gt;et al.&lt;/i&gt;, 2006)","plainTextFormattedCitation":"(Friesen et al., 2006)","previouslyFormattedCitation":"(Friesen &lt;i&gt;et al.&lt;/i&gt;, 2006)"},"properties":{"noteIndex":0},"schema":"https://github.com/citation-style-language/schema/raw/master/csl-citation.json"}</w:instrText>
      </w:r>
      <w:r w:rsidRPr="006D0877">
        <w:rPr>
          <w:lang w:val="en-GB"/>
        </w:rPr>
        <w:fldChar w:fldCharType="separate"/>
      </w:r>
      <w:r w:rsidR="00062640" w:rsidRPr="00062640">
        <w:rPr>
          <w:noProof/>
          <w:lang w:val="en-GB"/>
        </w:rPr>
        <w:t xml:space="preserve">(Friesen </w:t>
      </w:r>
      <w:r w:rsidR="00062640" w:rsidRPr="00062640">
        <w:rPr>
          <w:i/>
          <w:noProof/>
          <w:lang w:val="en-GB"/>
        </w:rPr>
        <w:t>et al.</w:t>
      </w:r>
      <w:r w:rsidR="00062640" w:rsidRPr="00062640">
        <w:rPr>
          <w:noProof/>
          <w:lang w:val="en-GB"/>
        </w:rPr>
        <w:t>, 2006)</w:t>
      </w:r>
      <w:r w:rsidRPr="006D0877">
        <w:rPr>
          <w:lang w:val="en-GB"/>
        </w:rPr>
        <w:fldChar w:fldCharType="end"/>
      </w:r>
      <w:r w:rsidRPr="006D0877">
        <w:rPr>
          <w:lang w:val="en-GB"/>
        </w:rPr>
        <w:t xml:space="preserve"> (</w:t>
      </w:r>
      <w:proofErr w:type="spellStart"/>
      <w:r w:rsidRPr="006D0877">
        <w:rPr>
          <w:lang w:val="en-GB"/>
        </w:rPr>
        <w:t>Rvs</w:t>
      </w:r>
      <w:proofErr w:type="spellEnd"/>
      <w:r w:rsidR="00E572B7">
        <w:rPr>
          <w:lang w:val="en-GB"/>
        </w:rPr>
        <w:t>). Apart from an N-BAR domain, Rvs167 has a C-terminal SH3 domain</w:t>
      </w:r>
      <w:r w:rsidRPr="006D0877">
        <w:rPr>
          <w:lang w:val="en-GB"/>
        </w:rPr>
        <w:t xml:space="preserve">. </w:t>
      </w:r>
      <w:proofErr w:type="spellStart"/>
      <w:r w:rsidRPr="006D0877">
        <w:rPr>
          <w:lang w:val="en-GB"/>
        </w:rPr>
        <w:t>Rvs</w:t>
      </w:r>
      <w:proofErr w:type="spellEnd"/>
      <w:r w:rsidRPr="006D0877">
        <w:rPr>
          <w:lang w:val="en-GB"/>
        </w:rPr>
        <w:t xml:space="preserve"> arrives at endocytic sites in the last stage of the endocytosis, and disassembles rapidly at the time of membrane scission</w:t>
      </w:r>
      <w:r w:rsidR="00F21FE9">
        <w:rPr>
          <w:lang w:val="en-GB"/>
        </w:rPr>
        <w:t xml:space="preserve"> </w:t>
      </w:r>
      <w:r w:rsidRPr="006D0877">
        <w:rPr>
          <w:lang w:val="en-GB"/>
        </w:rPr>
        <w:fldChar w:fldCharType="begin" w:fldLock="1"/>
      </w:r>
      <w:r w:rsidR="008D0CD4">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sidRPr="006D0877">
        <w:rPr>
          <w:lang w:val="en-GB"/>
        </w:rPr>
        <w:fldChar w:fldCharType="separate"/>
      </w:r>
      <w:r w:rsidR="00062640" w:rsidRPr="00062640">
        <w:rPr>
          <w:noProof/>
          <w:lang w:val="en-GB"/>
        </w:rPr>
        <w:t xml:space="preserve">(Picco </w:t>
      </w:r>
      <w:r w:rsidR="00062640" w:rsidRPr="00062640">
        <w:rPr>
          <w:i/>
          <w:noProof/>
          <w:lang w:val="en-GB"/>
        </w:rPr>
        <w:t>et al.</w:t>
      </w:r>
      <w:r w:rsidR="00062640" w:rsidRPr="00062640">
        <w:rPr>
          <w:noProof/>
          <w:lang w:val="en-GB"/>
        </w:rPr>
        <w:t>, 2015)</w:t>
      </w:r>
      <w:r w:rsidRPr="006D0877">
        <w:rPr>
          <w:lang w:val="en-GB"/>
        </w:rPr>
        <w:fldChar w:fldCharType="end"/>
      </w:r>
      <w:r w:rsidRPr="006D0877">
        <w:rPr>
          <w:lang w:val="en-GB"/>
        </w:rPr>
        <w:t xml:space="preserve">. Deletion of </w:t>
      </w:r>
      <w:proofErr w:type="spellStart"/>
      <w:r w:rsidRPr="006D0877">
        <w:rPr>
          <w:lang w:val="en-GB"/>
        </w:rPr>
        <w:t>Rvs</w:t>
      </w:r>
      <w:proofErr w:type="spellEnd"/>
      <w:r w:rsidRPr="006D0877">
        <w:rPr>
          <w:lang w:val="en-GB"/>
        </w:rPr>
        <w:t xml:space="preserve"> results in failure of membrane scission in nearly 30% of endocytic events</w:t>
      </w:r>
      <w:r w:rsidR="00F946A9">
        <w:rPr>
          <w:lang w:val="en-GB"/>
        </w:rPr>
        <w:t xml:space="preserve"> </w:t>
      </w:r>
      <w:r w:rsidRPr="006D0877">
        <w:rPr>
          <w:lang w:val="en-GB"/>
        </w:rPr>
        <w:fldChar w:fldCharType="begin" w:fldLock="1"/>
      </w:r>
      <w:r w:rsidR="008D0CD4">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Kaksonen, Toret and Drubin, 2005)","plainTextFormattedCitation":"(Kaksonen, Toret and Drubin, 2005)","previouslyFormattedCitation":"(Kaksonen, Toret and Drubin, 2005)"},"properties":{"noteIndex":0},"schema":"https://github.com/citation-style-language/schema/raw/master/csl-citation.json"}</w:instrText>
      </w:r>
      <w:r w:rsidRPr="006D0877">
        <w:rPr>
          <w:lang w:val="en-GB"/>
        </w:rPr>
        <w:fldChar w:fldCharType="separate"/>
      </w:r>
      <w:r w:rsidR="00062640" w:rsidRPr="00062640">
        <w:rPr>
          <w:noProof/>
          <w:lang w:val="en-GB"/>
        </w:rPr>
        <w:t>(Kaksonen, Toret and Drubin, 2005)</w:t>
      </w:r>
      <w:r w:rsidRPr="006D0877">
        <w:rPr>
          <w:lang w:val="en-GB"/>
        </w:rPr>
        <w:fldChar w:fldCharType="end"/>
      </w:r>
      <w:r w:rsidRPr="006D0877">
        <w:rPr>
          <w:lang w:val="en-GB"/>
        </w:rPr>
        <w:t xml:space="preserve">. Scission failure is identified by the movement inwards of the endocytic protein coat </w:t>
      </w:r>
      <w:commentRangeStart w:id="16"/>
      <w:r w:rsidRPr="006D0877">
        <w:rPr>
          <w:lang w:val="en-GB"/>
        </w:rPr>
        <w:t>into</w:t>
      </w:r>
      <w:commentRangeEnd w:id="16"/>
      <w:r w:rsidRPr="006D0877">
        <w:rPr>
          <w:rStyle w:val="CommentReference"/>
          <w:sz w:val="24"/>
          <w:szCs w:val="24"/>
          <w:lang w:val="en-GB"/>
        </w:rPr>
        <w:commentReference w:id="16"/>
      </w:r>
      <w:r w:rsidRPr="006D0877">
        <w:rPr>
          <w:lang w:val="en-GB"/>
        </w:rPr>
        <w:t xml:space="preserve"> the cytoplasm, followed by its retraction back towards the cell wall, indicating a failure to form vesicles. No mutation of </w:t>
      </w:r>
      <w:r w:rsidR="00F946A9">
        <w:rPr>
          <w:lang w:val="en-GB"/>
        </w:rPr>
        <w:t xml:space="preserve">other </w:t>
      </w:r>
      <w:r w:rsidRPr="006D0877">
        <w:rPr>
          <w:lang w:val="en-GB"/>
        </w:rPr>
        <w:t>endocytic proteins exhibits this phenotype</w:t>
      </w:r>
      <w:r w:rsidR="00F16CB0">
        <w:rPr>
          <w:lang w:val="en-GB"/>
        </w:rPr>
        <w:t>.</w:t>
      </w:r>
      <w:r w:rsidRPr="006D0877">
        <w:rPr>
          <w:lang w:val="en-GB"/>
        </w:rPr>
        <w:t xml:space="preserve"> </w:t>
      </w:r>
      <w:r w:rsidR="00F21FE9">
        <w:rPr>
          <w:lang w:val="en-GB"/>
        </w:rPr>
        <w:t>Electron microscopy has shown that in rvs167</w:t>
      </w:r>
      <w:r w:rsidR="00F21FE9" w:rsidRPr="006D0877">
        <w:rPr>
          <w:rFonts w:cs="Symbol"/>
          <w:i/>
          <w:color w:val="000000"/>
          <w:lang w:val="en-GB"/>
        </w:rPr>
        <w:t>Δ</w:t>
      </w:r>
      <w:r w:rsidR="00F21FE9">
        <w:rPr>
          <w:lang w:val="en-GB"/>
        </w:rPr>
        <w:t xml:space="preserve"> cells, vesicles formed a</w:t>
      </w:r>
      <w:r w:rsidR="00F946A9">
        <w:rPr>
          <w:lang w:val="en-GB"/>
        </w:rPr>
        <w:t>re</w:t>
      </w:r>
      <w:r w:rsidR="00F21FE9">
        <w:rPr>
          <w:lang w:val="en-GB"/>
        </w:rPr>
        <w:t xml:space="preserve"> smaller than </w:t>
      </w:r>
      <w:r w:rsidR="00614875">
        <w:rPr>
          <w:lang w:val="en-GB"/>
        </w:rPr>
        <w:t xml:space="preserve">in </w:t>
      </w:r>
      <w:r w:rsidR="00FD5BD5">
        <w:rPr>
          <w:lang w:val="en-GB"/>
        </w:rPr>
        <w:t>wild-type (WT) cells</w:t>
      </w:r>
      <w:r w:rsidR="00F21FE9">
        <w:rPr>
          <w:lang w:val="en-GB"/>
        </w:rPr>
        <w:t>.</w:t>
      </w:r>
      <w:r w:rsidRPr="006D0877">
        <w:rPr>
          <w:lang w:val="en-GB"/>
        </w:rPr>
        <w:t xml:space="preserve"> This profile suggests that although </w:t>
      </w:r>
      <w:proofErr w:type="spellStart"/>
      <w:r w:rsidRPr="006D0877">
        <w:rPr>
          <w:lang w:val="en-GB"/>
        </w:rPr>
        <w:t>Rvs</w:t>
      </w:r>
      <w:proofErr w:type="spellEnd"/>
      <w:r w:rsidRPr="006D0877">
        <w:rPr>
          <w:lang w:val="en-GB"/>
        </w:rPr>
        <w:t xml:space="preserve"> is not necessary for scission, localization of the complex makes scission more ef</w:t>
      </w:r>
      <w:r w:rsidR="00AA1766">
        <w:rPr>
          <w:lang w:val="en-GB"/>
        </w:rPr>
        <w:t xml:space="preserve">ficient, </w:t>
      </w:r>
      <w:r w:rsidR="00F946A9">
        <w:rPr>
          <w:lang w:val="en-GB"/>
        </w:rPr>
        <w:t>and influences</w:t>
      </w:r>
      <w:r w:rsidR="00AA1766">
        <w:rPr>
          <w:lang w:val="en-GB"/>
        </w:rPr>
        <w:t xml:space="preserve"> </w:t>
      </w:r>
      <w:r w:rsidR="00F946A9">
        <w:rPr>
          <w:lang w:val="en-GB"/>
        </w:rPr>
        <w:t>the membrane length</w:t>
      </w:r>
      <w:r w:rsidR="00AA1766">
        <w:rPr>
          <w:lang w:val="en-GB"/>
        </w:rPr>
        <w:t xml:space="preserve"> </w:t>
      </w:r>
      <w:r w:rsidR="00F946A9">
        <w:rPr>
          <w:lang w:val="en-GB"/>
        </w:rPr>
        <w:t xml:space="preserve">at which </w:t>
      </w:r>
      <w:r w:rsidR="00AA1766">
        <w:rPr>
          <w:lang w:val="en-GB"/>
        </w:rPr>
        <w:t>scission occurs</w:t>
      </w:r>
      <w:r w:rsidR="00F16CB0">
        <w:rPr>
          <w:lang w:val="en-GB"/>
        </w:rPr>
        <w:t>.</w:t>
      </w:r>
      <w:r w:rsidRPr="006D0877">
        <w:rPr>
          <w:lang w:val="en-GB"/>
        </w:rPr>
        <w:t xml:space="preserve"> </w:t>
      </w:r>
      <w:r w:rsidR="00F16CB0">
        <w:rPr>
          <w:lang w:val="en-GB"/>
        </w:rPr>
        <w:t>S</w:t>
      </w:r>
      <w:r w:rsidR="00F16CB0" w:rsidRPr="006D0877">
        <w:rPr>
          <w:lang w:val="en-GB"/>
        </w:rPr>
        <w:t xml:space="preserve">ome mutations like that of the yeast </w:t>
      </w:r>
      <w:proofErr w:type="spellStart"/>
      <w:r w:rsidR="00F16CB0" w:rsidRPr="006D0877">
        <w:rPr>
          <w:lang w:val="en-GB"/>
        </w:rPr>
        <w:t>Syndapin</w:t>
      </w:r>
      <w:proofErr w:type="spellEnd"/>
      <w:r w:rsidR="00F16CB0" w:rsidRPr="006D0877">
        <w:rPr>
          <w:lang w:val="en-GB"/>
        </w:rPr>
        <w:t xml:space="preserve"> Bzz1 and </w:t>
      </w:r>
      <w:proofErr w:type="spellStart"/>
      <w:r w:rsidR="00F16CB0" w:rsidRPr="006D0877">
        <w:rPr>
          <w:lang w:val="en-GB"/>
        </w:rPr>
        <w:t>Synaptojanin</w:t>
      </w:r>
      <w:proofErr w:type="spellEnd"/>
      <w:r w:rsidR="00F16CB0" w:rsidRPr="006D0877">
        <w:rPr>
          <w:lang w:val="en-GB"/>
        </w:rPr>
        <w:t xml:space="preserve"> Inp52</w:t>
      </w:r>
      <w:r w:rsidR="00F16CB0">
        <w:rPr>
          <w:lang w:val="en-GB"/>
        </w:rPr>
        <w:t xml:space="preserve"> </w:t>
      </w:r>
      <w:r w:rsidR="00F16CB0" w:rsidRPr="006D0877">
        <w:rPr>
          <w:lang w:val="en-GB"/>
        </w:rPr>
        <w:t xml:space="preserve">in the background of </w:t>
      </w:r>
      <w:proofErr w:type="spellStart"/>
      <w:r w:rsidR="00F16CB0" w:rsidRPr="006D0877">
        <w:rPr>
          <w:i/>
          <w:lang w:val="en-GB"/>
        </w:rPr>
        <w:t>rvs</w:t>
      </w:r>
      <w:r w:rsidR="00F16CB0" w:rsidRPr="006D0877">
        <w:rPr>
          <w:rFonts w:cs="Symbol"/>
          <w:i/>
          <w:color w:val="000000"/>
          <w:lang w:val="en-GB"/>
        </w:rPr>
        <w:t>Δ</w:t>
      </w:r>
      <w:proofErr w:type="spellEnd"/>
      <w:r w:rsidR="00F16CB0" w:rsidRPr="006D0877">
        <w:rPr>
          <w:lang w:val="en-GB"/>
        </w:rPr>
        <w:t>, exacerbates the retraction phenotype</w:t>
      </w:r>
      <w:r w:rsidR="00F16CB0">
        <w:rPr>
          <w:lang w:val="en-GB"/>
        </w:rPr>
        <w:t xml:space="preserve"> </w:t>
      </w:r>
      <w:r w:rsidR="00F16CB0" w:rsidRPr="006D0877">
        <w:rPr>
          <w:lang w:val="en-GB"/>
        </w:rPr>
        <w:fldChar w:fldCharType="begin" w:fldLock="1"/>
      </w:r>
      <w:r w:rsidR="00F16CB0">
        <w:rPr>
          <w:lang w:val="en-GB"/>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Kishimoto &lt;i&gt;et al.&lt;/i&gt;, 2011)","plainTextFormattedCitation":"(Kishimoto et al., 2011)","previouslyFormattedCitation":"(Kishimoto &lt;i&gt;et al.&lt;/i&gt;, 2011)"},"properties":{"noteIndex":0},"schema":"https://github.com/citation-style-language/schema/raw/master/csl-citation.json"}</w:instrText>
      </w:r>
      <w:r w:rsidR="00F16CB0" w:rsidRPr="006D0877">
        <w:rPr>
          <w:lang w:val="en-GB"/>
        </w:rPr>
        <w:fldChar w:fldCharType="separate"/>
      </w:r>
      <w:r w:rsidR="00F16CB0" w:rsidRPr="00062640">
        <w:rPr>
          <w:noProof/>
          <w:lang w:val="en-GB"/>
        </w:rPr>
        <w:t xml:space="preserve">(Kishimoto </w:t>
      </w:r>
      <w:r w:rsidR="00F16CB0" w:rsidRPr="00062640">
        <w:rPr>
          <w:i/>
          <w:noProof/>
          <w:lang w:val="en-GB"/>
        </w:rPr>
        <w:t>et al.</w:t>
      </w:r>
      <w:r w:rsidR="00F16CB0" w:rsidRPr="00062640">
        <w:rPr>
          <w:noProof/>
          <w:lang w:val="en-GB"/>
        </w:rPr>
        <w:t>, 2011)</w:t>
      </w:r>
      <w:r w:rsidR="00F16CB0" w:rsidRPr="006D0877">
        <w:rPr>
          <w:lang w:val="en-GB"/>
        </w:rPr>
        <w:fldChar w:fldCharType="end"/>
      </w:r>
      <w:r w:rsidR="00F16CB0">
        <w:rPr>
          <w:lang w:val="en-GB"/>
        </w:rPr>
        <w:t xml:space="preserve">, suggesting that </w:t>
      </w:r>
      <w:proofErr w:type="spellStart"/>
      <w:r w:rsidRPr="006D0877">
        <w:rPr>
          <w:lang w:val="en-GB"/>
        </w:rPr>
        <w:t>Rvs</w:t>
      </w:r>
      <w:proofErr w:type="spellEnd"/>
      <w:r w:rsidR="00907920">
        <w:rPr>
          <w:lang w:val="en-GB"/>
        </w:rPr>
        <w:t xml:space="preserve"> might</w:t>
      </w:r>
      <w:r w:rsidRPr="006D0877">
        <w:rPr>
          <w:lang w:val="en-GB"/>
        </w:rPr>
        <w:t xml:space="preserve"> act in</w:t>
      </w:r>
      <w:r w:rsidR="00F21FE9">
        <w:rPr>
          <w:lang w:val="en-GB"/>
        </w:rPr>
        <w:t xml:space="preserve"> concert with other </w:t>
      </w:r>
      <w:r w:rsidR="00E159B8">
        <w:rPr>
          <w:lang w:val="en-GB"/>
        </w:rPr>
        <w:t>proteins.</w:t>
      </w:r>
      <w:r w:rsidRPr="006D0877">
        <w:rPr>
          <w:lang w:val="en-GB"/>
        </w:rPr>
        <w:t xml:space="preserve"> </w:t>
      </w:r>
    </w:p>
    <w:p w14:paraId="4AE44215" w14:textId="77777777" w:rsidR="004971B1" w:rsidRPr="006D0877" w:rsidRDefault="004971B1" w:rsidP="004971B1">
      <w:pPr>
        <w:spacing w:line="360" w:lineRule="auto"/>
        <w:rPr>
          <w:lang w:val="en-GB"/>
        </w:rPr>
      </w:pPr>
    </w:p>
    <w:p w14:paraId="03E52CE7" w14:textId="77777777" w:rsidR="00D02375" w:rsidRDefault="00D02375" w:rsidP="004971B1">
      <w:pPr>
        <w:spacing w:line="360" w:lineRule="auto"/>
        <w:rPr>
          <w:lang w:val="en-GB"/>
        </w:rPr>
      </w:pPr>
    </w:p>
    <w:p w14:paraId="7AF60191" w14:textId="2D9F2E57" w:rsidR="00D02375" w:rsidRPr="00FF21CB" w:rsidRDefault="00095504" w:rsidP="00D02375">
      <w:pPr>
        <w:spacing w:line="360" w:lineRule="auto"/>
        <w:rPr>
          <w:u w:val="single"/>
          <w:lang w:val="en-GB"/>
        </w:rPr>
      </w:pPr>
      <w:r>
        <w:rPr>
          <w:u w:val="single"/>
          <w:lang w:val="en-GB"/>
        </w:rPr>
        <w:t>Forces that cause membrane invagination and scission</w:t>
      </w:r>
    </w:p>
    <w:p w14:paraId="73523FCD" w14:textId="135128C3" w:rsidR="00D02375" w:rsidRDefault="00523AB1" w:rsidP="005A6C5E">
      <w:pPr>
        <w:spacing w:line="360" w:lineRule="auto"/>
        <w:rPr>
          <w:lang w:val="en-GB"/>
        </w:rPr>
      </w:pPr>
      <w:r>
        <w:rPr>
          <w:lang w:val="en-GB"/>
        </w:rPr>
        <w:lastRenderedPageBreak/>
        <w:t xml:space="preserve">Forces are required to pull the membrane inwards, against turgor pressure, membrane rigidity, and membrane tension, that oppose deformation of the membrane. </w:t>
      </w:r>
      <w:r w:rsidR="000C0A64">
        <w:rPr>
          <w:lang w:val="en-GB"/>
        </w:rPr>
        <w:t>Estimates of</w:t>
      </w:r>
      <w:r w:rsidR="005A6C5E">
        <w:rPr>
          <w:lang w:val="en-GB"/>
        </w:rPr>
        <w:t xml:space="preserve"> the</w:t>
      </w:r>
      <w:r w:rsidR="003F15E6">
        <w:rPr>
          <w:lang w:val="en-GB"/>
        </w:rPr>
        <w:t>se</w:t>
      </w:r>
      <w:r w:rsidR="005A6C5E">
        <w:rPr>
          <w:lang w:val="en-GB"/>
        </w:rPr>
        <w:t xml:space="preserve"> </w:t>
      </w:r>
      <w:r w:rsidR="003F15E6">
        <w:rPr>
          <w:lang w:val="en-GB"/>
        </w:rPr>
        <w:t>are</w:t>
      </w:r>
      <w:r w:rsidR="005A6C5E">
        <w:rPr>
          <w:lang w:val="en-GB"/>
        </w:rPr>
        <w:t xml:space="preserve"> in the order of 1000-5000pN</w:t>
      </w:r>
      <w:r w:rsidR="009E4844">
        <w:rPr>
          <w:lang w:val="en-GB"/>
        </w:rPr>
        <w:t xml:space="preserve"> </w:t>
      </w:r>
      <w:r w:rsidR="000C0A64">
        <w:rPr>
          <w:lang w:val="en-GB"/>
        </w:rPr>
        <w:fldChar w:fldCharType="begin" w:fldLock="1"/>
      </w:r>
      <w:r w:rsidR="000D2144">
        <w:rPr>
          <w:lang w:val="en-GB"/>
        </w:rPr>
        <w:instrText>ADDIN CSL_CITATION {"citationItems":[{"id":"ITEM-1","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1","issue":"10","issued":{"date-parts":[["2015","10","30"]]},"page":"e1004538","publisher":"Public Library of Science","title":"Membrane Mechanics of Endocytosis in Cells with Turgor","type":"article-journal","volume":"11"},"uris":["http://www.mendeley.com/documents/?uuid=8edd74a5-f68d-367b-a5a5-df4ee5f32e2e"]}],"mendeley":{"formattedCitation":"(Dmitrieff and Nédélec, 2015)","plainTextFormattedCitation":"(Dmitrieff and Nédélec, 2015)","previouslyFormattedCitation":"(Dmitrieff and Nédélec, 2015)"},"properties":{"noteIndex":0},"schema":"https://github.com/citation-style-language/schema/raw/master/csl-citation.json"}</w:instrText>
      </w:r>
      <w:r w:rsidR="000C0A64">
        <w:rPr>
          <w:lang w:val="en-GB"/>
        </w:rPr>
        <w:fldChar w:fldCharType="separate"/>
      </w:r>
      <w:r w:rsidR="000C0A64" w:rsidRPr="000C0A64">
        <w:rPr>
          <w:noProof/>
          <w:lang w:val="en-GB"/>
        </w:rPr>
        <w:t>(Dmitrieff and Nédélec, 2015)</w:t>
      </w:r>
      <w:r w:rsidR="000C0A64">
        <w:rPr>
          <w:lang w:val="en-GB"/>
        </w:rPr>
        <w:fldChar w:fldCharType="end"/>
      </w:r>
      <w:r w:rsidR="00A90B2E">
        <w:rPr>
          <w:lang w:val="en-GB"/>
        </w:rPr>
        <w:t xml:space="preserve">, </w:t>
      </w:r>
      <w:r w:rsidR="000C0A64">
        <w:rPr>
          <w:lang w:val="en-GB"/>
        </w:rPr>
        <w:t>d</w:t>
      </w:r>
      <w:r w:rsidR="00AB21C1">
        <w:rPr>
          <w:lang w:val="en-GB"/>
        </w:rPr>
        <w:t>ominated</w:t>
      </w:r>
      <w:r w:rsidR="000C0A64">
        <w:rPr>
          <w:lang w:val="en-GB"/>
        </w:rPr>
        <w:t xml:space="preserve"> by the</w:t>
      </w:r>
      <w:r w:rsidR="005A6C5E">
        <w:rPr>
          <w:lang w:val="en-GB"/>
        </w:rPr>
        <w:t xml:space="preserve"> </w:t>
      </w:r>
      <w:r w:rsidR="00A90B2E">
        <w:rPr>
          <w:lang w:val="en-GB"/>
        </w:rPr>
        <w:t xml:space="preserve">high </w:t>
      </w:r>
      <w:r w:rsidR="005A6C5E">
        <w:rPr>
          <w:lang w:val="en-GB"/>
        </w:rPr>
        <w:t xml:space="preserve">turgor pressure inside the yeast cells. </w:t>
      </w:r>
      <w:r w:rsidR="002729F4">
        <w:rPr>
          <w:lang w:val="en-GB"/>
        </w:rPr>
        <w:t xml:space="preserve">Intracellular forces </w:t>
      </w:r>
      <w:r w:rsidR="007068EE">
        <w:rPr>
          <w:lang w:val="en-GB"/>
        </w:rPr>
        <w:t xml:space="preserve">of this magnitude </w:t>
      </w:r>
      <w:r w:rsidR="002729F4">
        <w:rPr>
          <w:lang w:val="en-GB"/>
        </w:rPr>
        <w:t xml:space="preserve">are typically provided by </w:t>
      </w:r>
      <w:r w:rsidR="003D3B98">
        <w:rPr>
          <w:lang w:val="en-GB"/>
        </w:rPr>
        <w:t xml:space="preserve">components of </w:t>
      </w:r>
      <w:r w:rsidR="00375121">
        <w:rPr>
          <w:lang w:val="en-GB"/>
        </w:rPr>
        <w:t xml:space="preserve">the </w:t>
      </w:r>
      <w:r w:rsidR="002729F4">
        <w:rPr>
          <w:lang w:val="en-GB"/>
        </w:rPr>
        <w:t xml:space="preserve">cytoskeletal network like </w:t>
      </w:r>
      <w:r w:rsidR="007068EE">
        <w:rPr>
          <w:lang w:val="en-GB"/>
        </w:rPr>
        <w:t>microtubules and actin filaments</w:t>
      </w:r>
      <w:r w:rsidR="002729F4">
        <w:rPr>
          <w:lang w:val="en-GB"/>
        </w:rPr>
        <w:t xml:space="preserve">. </w:t>
      </w:r>
      <w:r w:rsidR="004C53CC">
        <w:rPr>
          <w:lang w:val="en-GB"/>
        </w:rPr>
        <w:t xml:space="preserve">Disrupting formation of actin filaments completely disassembles the </w:t>
      </w:r>
      <w:proofErr w:type="spellStart"/>
      <w:r w:rsidR="004C53CC">
        <w:rPr>
          <w:lang w:val="en-GB"/>
        </w:rPr>
        <w:t>actin</w:t>
      </w:r>
      <w:proofErr w:type="spellEnd"/>
      <w:r w:rsidR="004C53CC">
        <w:rPr>
          <w:lang w:val="en-GB"/>
        </w:rPr>
        <w:t xml:space="preserve"> network and stops endocytosis </w:t>
      </w:r>
      <w:r w:rsidR="006A0858" w:rsidRPr="006D0877">
        <w:rPr>
          <w:lang w:val="en-GB"/>
        </w:rPr>
        <w:fldChar w:fldCharType="begin" w:fldLock="1"/>
      </w:r>
      <w:r w:rsidR="006A0858">
        <w:rPr>
          <w:lang w:val="en-GB"/>
        </w:rPr>
        <w:instrText>ADDIN CSL_CITATION {"citationItems":[{"id":"ITEM-1","itemData":{"DOI":"10.1038/ncb1918","ISSN":"1465-7392","abstract":"Key features of clathrin-mediated endocytosis have been conserved across evolution. However, endocytosis in Saccharomyces cerevisiae is completely dependent on a functional actin cytoskeleton, while actin appears to be less critical in mammalian cell endocytosis. We reveal that the fundamental requirement for actin in early stages of yeast endocytosis is to provide a strong framework to support force generation required to direct the invaginating plasma membrane into the cell against turgor pressure. By providing osmotic support, pressure differences across the plasma membrane were removed and this reduced the requirement for actin-bundling proteins required for normal endocytosis. Conversely, increased turgor pressure in specific yeast mutants correlated with decreased rate of endocytic patch invagination.","author":[{"dropping-particle":"","family":"Aghamohammadazadeh","given":"Soheil","non-dropping-particle":"","parse-names":false,"suffix":""},{"dropping-particle":"","family":"Ayscough","given":"Kathryn R.","non-dropping-particle":"","parse-names":false,"suffix":""}],"container-title":"Nature cell biology","id":"ITEM-1","issue":"8","issued":{"date-parts":[["2009","8"]]},"page":"1039-1042","title":"Under Pressure: the Differential Requirements for Actin during Yeast and Mammalian Endocytosis","title-short":"Under Pressure","type":"article-journal","volume":"11"},"uris":["http://www.mendeley.com/documents/?uuid=1394b18a-99b8-48e6-a977-e980989705d0"]},{"id":"ITEM-2","itemData":{"ISSN":"0261-4189","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container-title":"The EMBO Journal","id":"ITEM-2","issue":"7","issued":{"date-parts":[["1993","7"]]},"page":"2855-2862","title":"Actin and fimbrin are required for the internalization step of endocytosis in yeast.","type":"article-journal","volume":"12"},"uris":["http://www.mendeley.com/documents/?uuid=55d960fc-1085-4718-9250-114b42bcfd7f"]}],"mendeley":{"formattedCitation":"(Kübler and Riezman, 1993; Aghamohammadazadeh and Ayscough, 2009)","plainTextFormattedCitation":"(Kübler and Riezman, 1993; Aghamohammadazadeh and Ayscough, 2009)","previouslyFormattedCitation":"(Kübler and Riezman, 1993; Aghamohammadazadeh and Ayscough, 2009)"},"properties":{"noteIndex":0},"schema":"https://github.com/citation-style-language/schema/raw/master/csl-citation.json"}</w:instrText>
      </w:r>
      <w:r w:rsidR="006A0858" w:rsidRPr="006D0877">
        <w:rPr>
          <w:lang w:val="en-GB"/>
        </w:rPr>
        <w:fldChar w:fldCharType="separate"/>
      </w:r>
      <w:r w:rsidR="006A0858" w:rsidRPr="00062640">
        <w:rPr>
          <w:noProof/>
          <w:lang w:val="en-GB"/>
        </w:rPr>
        <w:t>(Kübler and Riezman, 1993; Aghamohammadazadeh and Ayscough, 2009)</w:t>
      </w:r>
      <w:r w:rsidR="006A0858" w:rsidRPr="006D0877">
        <w:rPr>
          <w:lang w:val="en-GB"/>
        </w:rPr>
        <w:fldChar w:fldCharType="end"/>
      </w:r>
      <w:r w:rsidR="00D02375">
        <w:rPr>
          <w:lang w:val="en-GB"/>
        </w:rPr>
        <w:t xml:space="preserve">. </w:t>
      </w:r>
      <w:r w:rsidR="004C53CC">
        <w:rPr>
          <w:lang w:val="en-GB"/>
        </w:rPr>
        <w:t>A substantial amount of t</w:t>
      </w:r>
      <w:r w:rsidR="001D2523">
        <w:rPr>
          <w:lang w:val="en-GB"/>
        </w:rPr>
        <w:t>he</w:t>
      </w:r>
      <w:r w:rsidR="004C53CC">
        <w:rPr>
          <w:lang w:val="en-GB"/>
        </w:rPr>
        <w:t xml:space="preserve"> force required to pull up the membrane therefore comes from actin polymerization.</w:t>
      </w:r>
    </w:p>
    <w:p w14:paraId="2690DFFC" w14:textId="77777777" w:rsidR="00D02375" w:rsidRDefault="00D02375" w:rsidP="00D02375">
      <w:pPr>
        <w:spacing w:line="360" w:lineRule="auto"/>
        <w:rPr>
          <w:lang w:val="en-GB"/>
        </w:rPr>
      </w:pPr>
    </w:p>
    <w:p w14:paraId="1EED8770" w14:textId="30CECA8F" w:rsidR="00D02375" w:rsidRDefault="00D02375" w:rsidP="00D02375">
      <w:pPr>
        <w:spacing w:line="360" w:lineRule="auto"/>
        <w:rPr>
          <w:lang w:val="en-GB"/>
        </w:rPr>
      </w:pPr>
      <w:r>
        <w:rPr>
          <w:lang w:val="en-GB"/>
        </w:rPr>
        <w:t xml:space="preserve">Actin monomers polymerize into filaments at the base of endocytic invaginations </w:t>
      </w:r>
      <w:r>
        <w:rPr>
          <w:lang w:val="en-GB"/>
        </w:rPr>
        <w:fldChar w:fldCharType="begin" w:fldLock="1"/>
      </w:r>
      <w:r>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Pr>
          <w:lang w:val="en-GB"/>
        </w:rPr>
        <w:fldChar w:fldCharType="separate"/>
      </w:r>
      <w:r w:rsidRPr="00E051AC">
        <w:rPr>
          <w:noProof/>
          <w:lang w:val="en-GB"/>
        </w:rPr>
        <w:t xml:space="preserve">(Picco </w:t>
      </w:r>
      <w:r w:rsidRPr="00E051AC">
        <w:rPr>
          <w:i/>
          <w:noProof/>
          <w:lang w:val="en-GB"/>
        </w:rPr>
        <w:t>et al.</w:t>
      </w:r>
      <w:r w:rsidRPr="00E051AC">
        <w:rPr>
          <w:noProof/>
          <w:lang w:val="en-GB"/>
        </w:rPr>
        <w:t>, 2015)</w:t>
      </w:r>
      <w:r>
        <w:rPr>
          <w:lang w:val="en-GB"/>
        </w:rPr>
        <w:fldChar w:fldCharType="end"/>
      </w:r>
      <w:r>
        <w:rPr>
          <w:lang w:val="en-GB"/>
        </w:rPr>
        <w:t xml:space="preserve">. Polymerization of actin filaments against a membrane can generate forces that push away this membrane, a mechanism that is employed across many organisms and cell types to produce movement. For example, the bacteria Listeria propels itself across its host cell by high-jacking the actin machinery of the host, and polymerizing an actin “comet tail” behind it. </w:t>
      </w:r>
    </w:p>
    <w:p w14:paraId="709E65EA" w14:textId="77777777" w:rsidR="000D2144" w:rsidRDefault="000D2144" w:rsidP="00D02375">
      <w:pPr>
        <w:spacing w:line="360" w:lineRule="auto"/>
        <w:rPr>
          <w:lang w:val="en-GB"/>
        </w:rPr>
      </w:pPr>
    </w:p>
    <w:p w14:paraId="07B8A4C4" w14:textId="6481759E" w:rsidR="000D2144" w:rsidRDefault="009D60CE" w:rsidP="00D02375">
      <w:pPr>
        <w:spacing w:line="360" w:lineRule="auto"/>
        <w:rPr>
          <w:lang w:val="en-GB"/>
        </w:rPr>
      </w:pPr>
      <w:r>
        <w:rPr>
          <w:lang w:val="en-GB"/>
        </w:rPr>
        <w:t>Simulations show that</w:t>
      </w:r>
      <w:r w:rsidR="000D2144">
        <w:rPr>
          <w:lang w:val="en-GB"/>
        </w:rPr>
        <w:t xml:space="preserve"> the highest force requirement for membrane deformation occurs at the beginning of membrane invagination </w:t>
      </w:r>
      <w:r w:rsidR="000D2144">
        <w:rPr>
          <w:lang w:val="en-GB"/>
        </w:rPr>
        <w:fldChar w:fldCharType="begin" w:fldLock="1"/>
      </w:r>
      <w:r w:rsidR="000352A1">
        <w:rPr>
          <w:lang w:val="en-GB"/>
        </w:rPr>
        <w:instrText>ADDIN CSL_CITATION {"citationItems":[{"id":"ITEM-1","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1","issue":"10","issued":{"date-parts":[["2015","10","30"]]},"page":"e1004538","publisher":"Public Library of Science","title":"Membrane Mechanics of Endocytosis in Cells with Turgor","type":"article-journal","volume":"11"},"uris":["http://www.mendeley.com/documents/?uuid=8edd74a5-f68d-367b-a5a5-df4ee5f32e2e"]}],"mendeley":{"formattedCitation":"(Dmitrieff and Nédélec, 2015)","plainTextFormattedCitation":"(Dmitrieff and Nédélec, 2015)","previouslyFormattedCitation":"(Dmitrieff and Nédélec, 2015)"},"properties":{"noteIndex":0},"schema":"https://github.com/citation-style-language/schema/raw/master/csl-citation.json"}</w:instrText>
      </w:r>
      <w:r w:rsidR="000D2144">
        <w:rPr>
          <w:lang w:val="en-GB"/>
        </w:rPr>
        <w:fldChar w:fldCharType="separate"/>
      </w:r>
      <w:r w:rsidR="000D2144" w:rsidRPr="000D2144">
        <w:rPr>
          <w:noProof/>
          <w:lang w:val="en-GB"/>
        </w:rPr>
        <w:t>(Dmitrieff and Nédélec, 2015)</w:t>
      </w:r>
      <w:r w:rsidR="000D2144">
        <w:rPr>
          <w:lang w:val="en-GB"/>
        </w:rPr>
        <w:fldChar w:fldCharType="end"/>
      </w:r>
      <w:r w:rsidR="000D2144">
        <w:rPr>
          <w:lang w:val="en-GB"/>
        </w:rPr>
        <w:t xml:space="preserve">. After a tubular structure is formed, a constant force can continue to pull the tube into the cytoplasm. </w:t>
      </w:r>
      <w:r w:rsidR="00161A33">
        <w:rPr>
          <w:lang w:val="en-GB"/>
        </w:rPr>
        <w:t>At the time of scission, rather than increasing the forces from actin, NPF activity has already plateaued</w:t>
      </w:r>
      <w:r w:rsidR="00EC4A80">
        <w:rPr>
          <w:lang w:val="en-GB"/>
        </w:rPr>
        <w:t xml:space="preserve"> </w:t>
      </w:r>
      <w:r w:rsidR="00EC4A80">
        <w:rPr>
          <w:lang w:val="en-GB"/>
        </w:rPr>
        <w:fldChar w:fldCharType="begin" w:fldLock="1"/>
      </w:r>
      <w:r w:rsidR="00EC4A80">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operties":{"noteIndex":0},"schema":"https://github.com/citation-style-language/schema/raw/master/csl-citation.json"}</w:instrText>
      </w:r>
      <w:r w:rsidR="00EC4A80">
        <w:rPr>
          <w:lang w:val="en-GB"/>
        </w:rPr>
        <w:fldChar w:fldCharType="separate"/>
      </w:r>
      <w:r w:rsidR="00EC4A80" w:rsidRPr="00EC4A80">
        <w:rPr>
          <w:noProof/>
          <w:lang w:val="en-GB"/>
        </w:rPr>
        <w:t xml:space="preserve">(Picco </w:t>
      </w:r>
      <w:r w:rsidR="00EC4A80" w:rsidRPr="00EC4A80">
        <w:rPr>
          <w:i/>
          <w:noProof/>
          <w:lang w:val="en-GB"/>
        </w:rPr>
        <w:t>et al.</w:t>
      </w:r>
      <w:r w:rsidR="00EC4A80" w:rsidRPr="00EC4A80">
        <w:rPr>
          <w:noProof/>
          <w:lang w:val="en-GB"/>
        </w:rPr>
        <w:t>, 2015)</w:t>
      </w:r>
      <w:r w:rsidR="00EC4A80">
        <w:rPr>
          <w:lang w:val="en-GB"/>
        </w:rPr>
        <w:fldChar w:fldCharType="end"/>
      </w:r>
      <w:r w:rsidR="00161A33">
        <w:rPr>
          <w:lang w:val="en-GB"/>
        </w:rPr>
        <w:t xml:space="preserve">. </w:t>
      </w:r>
      <w:r w:rsidR="008B0E05">
        <w:rPr>
          <w:lang w:val="en-GB"/>
        </w:rPr>
        <w:t xml:space="preserve">It is therefore not clear </w:t>
      </w:r>
      <w:r w:rsidR="00C64800">
        <w:rPr>
          <w:lang w:val="en-GB"/>
        </w:rPr>
        <w:t xml:space="preserve">what causes the membrane tube to go from tube to vesicle.  </w:t>
      </w:r>
    </w:p>
    <w:p w14:paraId="1F7A014E" w14:textId="77777777" w:rsidR="00D02375" w:rsidRDefault="00D02375" w:rsidP="005A6C5E">
      <w:pPr>
        <w:spacing w:line="360" w:lineRule="auto"/>
        <w:rPr>
          <w:lang w:val="en-GB"/>
        </w:rPr>
      </w:pPr>
    </w:p>
    <w:p w14:paraId="0EDF773A" w14:textId="20D4A433" w:rsidR="00E1656D" w:rsidRDefault="00E1656D" w:rsidP="00E1656D">
      <w:pPr>
        <w:spacing w:line="360" w:lineRule="auto"/>
        <w:rPr>
          <w:lang w:val="en-GB"/>
        </w:rPr>
      </w:pPr>
      <w:proofErr w:type="spellStart"/>
      <w:r>
        <w:rPr>
          <w:lang w:val="en-GB"/>
        </w:rPr>
        <w:t>Rvs</w:t>
      </w:r>
      <w:proofErr w:type="spellEnd"/>
      <w:r>
        <w:rPr>
          <w:lang w:val="en-GB"/>
        </w:rPr>
        <w:t xml:space="preserve"> deletion appears to</w:t>
      </w:r>
      <w:r w:rsidRPr="006D0877">
        <w:rPr>
          <w:lang w:val="en-GB"/>
        </w:rPr>
        <w:t xml:space="preserve"> affect </w:t>
      </w:r>
      <w:r w:rsidR="00742CDA">
        <w:rPr>
          <w:lang w:val="en-GB"/>
        </w:rPr>
        <w:t>this transition</w:t>
      </w:r>
      <w:r>
        <w:rPr>
          <w:lang w:val="en-GB"/>
        </w:rPr>
        <w:t xml:space="preserve">, but its mechanistic contribution to this process has not been determined. </w:t>
      </w:r>
      <w:r w:rsidRPr="006D0877">
        <w:rPr>
          <w:lang w:val="en-GB"/>
        </w:rPr>
        <w:t>Since yeast dynamins do not have PRD</w:t>
      </w:r>
      <w:r w:rsidR="008615DD">
        <w:rPr>
          <w:lang w:val="en-GB"/>
        </w:rPr>
        <w:t>s</w:t>
      </w:r>
      <w:r w:rsidRPr="006D0877">
        <w:rPr>
          <w:lang w:val="en-GB"/>
        </w:rPr>
        <w:t xml:space="preserve">, there is </w:t>
      </w:r>
      <w:r w:rsidR="00A84C85">
        <w:rPr>
          <w:lang w:val="en-GB"/>
        </w:rPr>
        <w:t>probably</w:t>
      </w:r>
      <w:r w:rsidRPr="006D0877">
        <w:rPr>
          <w:lang w:val="en-GB"/>
        </w:rPr>
        <w:t xml:space="preserve"> no interaction with </w:t>
      </w:r>
      <w:proofErr w:type="spellStart"/>
      <w:r w:rsidRPr="006D0877">
        <w:rPr>
          <w:lang w:val="en-GB"/>
        </w:rPr>
        <w:t>Rvs</w:t>
      </w:r>
      <w:proofErr w:type="spellEnd"/>
      <w:r>
        <w:rPr>
          <w:lang w:val="en-GB"/>
        </w:rPr>
        <w:t>. A</w:t>
      </w:r>
      <w:r w:rsidRPr="006D0877">
        <w:rPr>
          <w:lang w:val="en-GB"/>
        </w:rPr>
        <w:t xml:space="preserve"> mechanism that does not involve PRD-SH3 interactions like in mammalian cells is </w:t>
      </w:r>
      <w:r>
        <w:rPr>
          <w:lang w:val="en-GB"/>
        </w:rPr>
        <w:t xml:space="preserve">therefore </w:t>
      </w:r>
      <w:r w:rsidRPr="006D0877">
        <w:rPr>
          <w:lang w:val="en-GB"/>
        </w:rPr>
        <w:t xml:space="preserve">likely. </w:t>
      </w:r>
      <w:r w:rsidR="007246DA" w:rsidRPr="006D0877">
        <w:rPr>
          <w:rFonts w:cs="Times"/>
          <w:color w:val="000000"/>
          <w:lang w:val="en-GB"/>
        </w:rPr>
        <w:t>Several scission models have been presented in the literature so far.</w:t>
      </w:r>
      <w:r w:rsidR="007246DA">
        <w:rPr>
          <w:rFonts w:cs="Times"/>
          <w:color w:val="000000"/>
          <w:lang w:val="en-GB"/>
        </w:rPr>
        <w:t xml:space="preserve"> They are described briefly below and in more </w:t>
      </w:r>
      <w:r w:rsidR="00D70CD3">
        <w:rPr>
          <w:rFonts w:cs="Times"/>
          <w:color w:val="000000"/>
          <w:lang w:val="en-GB"/>
        </w:rPr>
        <w:t>detail in the results section.</w:t>
      </w:r>
      <w:r w:rsidR="007246DA">
        <w:rPr>
          <w:rFonts w:cs="Times"/>
          <w:color w:val="000000"/>
          <w:lang w:val="en-GB"/>
        </w:rPr>
        <w:t xml:space="preserve"> </w:t>
      </w:r>
    </w:p>
    <w:p w14:paraId="542808B8" w14:textId="77777777" w:rsidR="004971B1" w:rsidRPr="007246DA" w:rsidRDefault="004971B1" w:rsidP="004971B1">
      <w:pPr>
        <w:spacing w:line="360" w:lineRule="auto"/>
        <w:rPr>
          <w:lang w:val="en-GB"/>
        </w:rPr>
      </w:pPr>
    </w:p>
    <w:p w14:paraId="1EE37009" w14:textId="77777777" w:rsidR="004971B1" w:rsidRPr="006D0877" w:rsidRDefault="004971B1" w:rsidP="004971B1">
      <w:pPr>
        <w:spacing w:line="360" w:lineRule="auto"/>
        <w:rPr>
          <w:lang w:val="en-GB"/>
        </w:rPr>
      </w:pPr>
      <w:r w:rsidRPr="007246DA">
        <w:rPr>
          <w:lang w:val="en-GB"/>
        </w:rPr>
        <w:tab/>
      </w:r>
      <w:r w:rsidRPr="006D0877">
        <w:rPr>
          <w:lang w:val="en-GB"/>
        </w:rPr>
        <w:t>Proposed scission mechanisms:</w:t>
      </w:r>
    </w:p>
    <w:p w14:paraId="164DC00C" w14:textId="77777777" w:rsidR="004971B1" w:rsidRPr="006D0877" w:rsidRDefault="004971B1" w:rsidP="004971B1">
      <w:pPr>
        <w:spacing w:line="360" w:lineRule="auto"/>
        <w:rPr>
          <w:lang w:val="en-GB"/>
        </w:rPr>
      </w:pPr>
    </w:p>
    <w:p w14:paraId="033D46EF" w14:textId="77777777" w:rsidR="00C46B5C" w:rsidRDefault="004971B1" w:rsidP="004971B1">
      <w:pPr>
        <w:widowControl w:val="0"/>
        <w:autoSpaceDE w:val="0"/>
        <w:autoSpaceDN w:val="0"/>
        <w:adjustRightInd w:val="0"/>
        <w:spacing w:line="360" w:lineRule="auto"/>
        <w:ind w:left="709"/>
        <w:rPr>
          <w:rFonts w:cs="Times"/>
          <w:color w:val="000000"/>
          <w:lang w:val="en-GB"/>
        </w:rPr>
      </w:pPr>
      <w:r w:rsidRPr="006D0877">
        <w:rPr>
          <w:rFonts w:cs="Times"/>
          <w:color w:val="000000"/>
          <w:lang w:val="en-GB"/>
        </w:rPr>
        <w:t>Although none of the three dynamin-like proteins has a proline-rich domain</w:t>
      </w:r>
      <w:r w:rsidR="004F0BB1">
        <w:rPr>
          <w:rFonts w:cs="Times"/>
          <w:color w:val="000000"/>
          <w:lang w:val="en-GB"/>
        </w:rPr>
        <w:t xml:space="preserve">, </w:t>
      </w:r>
      <w:r w:rsidR="00D251AF">
        <w:rPr>
          <w:rFonts w:cs="Times"/>
          <w:color w:val="000000"/>
          <w:lang w:val="en-GB"/>
        </w:rPr>
        <w:t xml:space="preserve">increased membrane retractions have been seen in </w:t>
      </w:r>
      <w:r w:rsidRPr="006D0877">
        <w:rPr>
          <w:rFonts w:cs="Times"/>
          <w:i/>
          <w:iCs/>
          <w:color w:val="000000"/>
          <w:lang w:val="en-GB"/>
        </w:rPr>
        <w:t>vps1</w:t>
      </w:r>
      <w:r w:rsidRPr="006D0877">
        <w:rPr>
          <w:rFonts w:cs="Symbol"/>
          <w:i/>
          <w:color w:val="000000"/>
          <w:lang w:val="en-GB"/>
        </w:rPr>
        <w:t xml:space="preserve">Δ </w:t>
      </w:r>
      <w:r w:rsidRPr="006D0877">
        <w:rPr>
          <w:rFonts w:cs="Times"/>
          <w:i/>
          <w:iCs/>
          <w:color w:val="000000"/>
          <w:lang w:val="en-GB"/>
        </w:rPr>
        <w:t>rvs167</w:t>
      </w:r>
      <w:r w:rsidRPr="006D0877">
        <w:rPr>
          <w:rFonts w:cs="Symbol"/>
          <w:i/>
          <w:color w:val="000000"/>
          <w:lang w:val="en-GB"/>
        </w:rPr>
        <w:t xml:space="preserve">Δ </w:t>
      </w:r>
      <w:r w:rsidR="00D251AF">
        <w:rPr>
          <w:rFonts w:cs="Times"/>
          <w:color w:val="000000"/>
          <w:lang w:val="en-GB"/>
        </w:rPr>
        <w:t xml:space="preserve">cells compared to </w:t>
      </w:r>
      <w:r w:rsidR="00D251AF" w:rsidRPr="006D0877">
        <w:rPr>
          <w:rFonts w:cs="Times"/>
          <w:i/>
          <w:iCs/>
          <w:color w:val="000000"/>
          <w:lang w:val="en-GB"/>
        </w:rPr>
        <w:t>rvs167</w:t>
      </w:r>
      <w:r w:rsidR="00D251AF" w:rsidRPr="006D0877">
        <w:rPr>
          <w:rFonts w:cs="Symbol"/>
          <w:i/>
          <w:color w:val="000000"/>
          <w:lang w:val="en-GB"/>
        </w:rPr>
        <w:t xml:space="preserve">Δ </w:t>
      </w:r>
      <w:r w:rsidR="00D251AF">
        <w:rPr>
          <w:rFonts w:cs="Times"/>
          <w:color w:val="000000"/>
          <w:lang w:val="en-GB"/>
        </w:rPr>
        <w:t>cells</w:t>
      </w:r>
      <w:r w:rsidR="004F0BB1">
        <w:rPr>
          <w:rFonts w:cs="Times"/>
          <w:color w:val="000000"/>
          <w:lang w:val="en-GB"/>
        </w:rPr>
        <w:t xml:space="preserve"> </w:t>
      </w:r>
      <w:r w:rsidRPr="006D0877">
        <w:rPr>
          <w:rFonts w:cs="Symbol"/>
          <w:color w:val="000000"/>
          <w:lang w:val="en-GB"/>
        </w:rPr>
        <w:fldChar w:fldCharType="begin" w:fldLock="1"/>
      </w:r>
      <w:r w:rsidR="008D0CD4">
        <w:rPr>
          <w:rFonts w:cs="Symbol"/>
          <w:color w:val="000000"/>
          <w:lang w:val="en-GB"/>
        </w:rPr>
        <w:instrText>ADDIN CSL_CITATION {"citationItems":[{"id":"ITEM-1","itemData":{"DOI":"10.1242/jcs.070508","ISSN":"0021-9533, 1477-9137","author":[{"dropping-particle":"","family":"Rooij","given":"I. I. S.-d.","non-dropping-particle":"","parse-names":false,"suffix":""},{"dropping-particle":"","family":"Allwood","given":"E. G.","non-dropping-particle":"","parse-names":false,"suffix":""},{"dropping-particle":"","family":"Aghamohammadzadeh","given":"S.","non-dropping-particle":"","parse-names":false,"suffix":""},{"dropping-particle":"","family":"Hettema","given":"E. H.","non-dropping-particle":"","parse-names":false,"suffix":""},{"dropping-particle":"","family":"Goldberg","given":"M. W.","non-dropping-particle":"","parse-names":false,"suffix":""},{"dropping-particle":"","family":"Ayscough","given":"K. R.","non-dropping-particle":"","parse-names":false,"suffix":""}],"container-title":"Journal of Cell Science","id":"ITEM-1","issue":"20","issued":{"date-parts":[["2010","10"]]},"language":"en","page":"3496-3506","title":"A role for the dynamin-like protein Vps1 during endocytosis in yeast","type":"article-journal","volume":"123"},"uris":["http://www.mendeley.com/documents/?uuid=eb793eed-9158-40a6-8e0b-f1c7c5e344ef"]}],"mendeley":{"formattedCitation":"(Rooij &lt;i&gt;et al.&lt;/i&gt;, 2010)","plainTextFormattedCitation":"(Rooij et al., 2010)","previouslyFormattedCitation":"(Rooij &lt;i&gt;et al.&lt;/i&gt;, 2010)"},"properties":{"noteIndex":0},"schema":"https://github.com/citation-style-language/schema/raw/master/csl-citation.json"}</w:instrText>
      </w:r>
      <w:r w:rsidRPr="006D0877">
        <w:rPr>
          <w:rFonts w:cs="Symbol"/>
          <w:color w:val="000000"/>
          <w:lang w:val="en-GB"/>
        </w:rPr>
        <w:fldChar w:fldCharType="separate"/>
      </w:r>
      <w:r w:rsidR="00062640" w:rsidRPr="00062640">
        <w:rPr>
          <w:rFonts w:cs="Symbol"/>
          <w:noProof/>
          <w:color w:val="000000"/>
          <w:lang w:val="en-GB"/>
        </w:rPr>
        <w:t xml:space="preserve">(Rooij </w:t>
      </w:r>
      <w:r w:rsidR="00062640" w:rsidRPr="00062640">
        <w:rPr>
          <w:rFonts w:cs="Symbol"/>
          <w:i/>
          <w:noProof/>
          <w:color w:val="000000"/>
          <w:lang w:val="en-GB"/>
        </w:rPr>
        <w:t>et al.</w:t>
      </w:r>
      <w:r w:rsidR="00062640" w:rsidRPr="00062640">
        <w:rPr>
          <w:rFonts w:cs="Symbol"/>
          <w:noProof/>
          <w:color w:val="000000"/>
          <w:lang w:val="en-GB"/>
        </w:rPr>
        <w:t>, 2010)</w:t>
      </w:r>
      <w:r w:rsidRPr="006D0877">
        <w:rPr>
          <w:rFonts w:cs="Symbol"/>
          <w:color w:val="000000"/>
          <w:lang w:val="en-GB"/>
        </w:rPr>
        <w:fldChar w:fldCharType="end"/>
      </w:r>
      <w:r w:rsidRPr="006D0877">
        <w:rPr>
          <w:rFonts w:cs="Times"/>
          <w:color w:val="000000"/>
          <w:lang w:val="en-GB"/>
        </w:rPr>
        <w:t xml:space="preserve">, </w:t>
      </w:r>
      <w:r w:rsidR="000E2AD7">
        <w:rPr>
          <w:rFonts w:cs="Times"/>
          <w:color w:val="000000"/>
          <w:lang w:val="en-GB"/>
        </w:rPr>
        <w:t>indicating that Vps1 might affect scission</w:t>
      </w:r>
      <w:r w:rsidRPr="006D0877">
        <w:rPr>
          <w:rFonts w:cs="Times"/>
          <w:color w:val="000000"/>
          <w:lang w:val="en-GB"/>
        </w:rPr>
        <w:t xml:space="preserve">. </w:t>
      </w:r>
    </w:p>
    <w:p w14:paraId="32ACB38B" w14:textId="77777777" w:rsidR="00C46B5C" w:rsidRDefault="00C46B5C" w:rsidP="004971B1">
      <w:pPr>
        <w:widowControl w:val="0"/>
        <w:autoSpaceDE w:val="0"/>
        <w:autoSpaceDN w:val="0"/>
        <w:adjustRightInd w:val="0"/>
        <w:spacing w:line="360" w:lineRule="auto"/>
        <w:ind w:left="709"/>
        <w:rPr>
          <w:rFonts w:cs="Times"/>
          <w:color w:val="000000"/>
          <w:lang w:val="en-GB"/>
        </w:rPr>
      </w:pPr>
    </w:p>
    <w:p w14:paraId="3FCD375E" w14:textId="60D6FCCA" w:rsidR="004971B1" w:rsidRPr="006D0877" w:rsidRDefault="004971B1" w:rsidP="004971B1">
      <w:pPr>
        <w:widowControl w:val="0"/>
        <w:autoSpaceDE w:val="0"/>
        <w:autoSpaceDN w:val="0"/>
        <w:adjustRightInd w:val="0"/>
        <w:spacing w:line="360" w:lineRule="auto"/>
        <w:ind w:left="709"/>
        <w:rPr>
          <w:rFonts w:cs="Times"/>
          <w:color w:val="000000"/>
          <w:lang w:val="en-GB"/>
        </w:rPr>
      </w:pPr>
      <w:r w:rsidRPr="006D0877">
        <w:rPr>
          <w:rFonts w:cs="Times"/>
          <w:color w:val="000000"/>
          <w:lang w:val="en-GB"/>
        </w:rPr>
        <w:t xml:space="preserve">Another hypothesis has proposed that lipid hydrolysis by yeast </w:t>
      </w:r>
      <w:proofErr w:type="spellStart"/>
      <w:r w:rsidRPr="006D0877">
        <w:rPr>
          <w:rFonts w:cs="Times"/>
          <w:color w:val="000000"/>
          <w:lang w:val="en-GB"/>
        </w:rPr>
        <w:t>synaptojanin</w:t>
      </w:r>
      <w:proofErr w:type="spellEnd"/>
      <w:r w:rsidRPr="006D0877">
        <w:rPr>
          <w:rFonts w:cs="Times"/>
          <w:color w:val="000000"/>
          <w:lang w:val="en-GB"/>
        </w:rPr>
        <w:t>-like proteins can cause vesicle scission</w:t>
      </w:r>
      <w:r w:rsidR="008615DD">
        <w:rPr>
          <w:rFonts w:cs="Times"/>
          <w:color w:val="000000"/>
          <w:lang w:val="en-GB"/>
        </w:rPr>
        <w:t xml:space="preserve"> </w:t>
      </w:r>
      <w:r w:rsidRPr="006D0877">
        <w:rPr>
          <w:rFonts w:cs="Times"/>
          <w:color w:val="000000"/>
          <w:lang w:val="en-GB"/>
        </w:rPr>
        <w:fldChar w:fldCharType="begin" w:fldLock="1"/>
      </w:r>
      <w:r w:rsidR="008D0CD4">
        <w:rPr>
          <w:rFonts w:cs="Times"/>
          <w:color w:val="000000"/>
          <w:lang w:val="en-GB"/>
        </w:rPr>
        <w:instrText>ADDIN CSL_CITATION {"citationItems":[{"id":"ITEM-1","itemData":{"DOI":"10.1073/pnas.0601045103","ISSN":"0027-8424","PMID":"16801551","abstract":"Endocytosis in budding yeast is thought to occur in several phases. First, the membrane invaginates and then elongates into a tube. A vesicle forms at the end of the tube, eventually pinching off to form a \"free\" vesicle. Experiments show that actin polymerization is an active participant in the endocytic process, along with a number of membrane-associated proteins. Here we investigate the possible roles of these components in driving vesiculation by constructing a quantitative model of the process beginning at the stage where the membrane invagination has elongated into a tube encased in a sheath of membrane-associated protein. This protein sheath brings about the scission step where the vesicle separates from the tube. When the protein sheath is dynamin, it is commonly assumed that scission is brought about by the constriction of the sheath. Here, we show that an alternative scenario can work as well: The protein sheath acts as a \"filter\" to effect a phase separation of lipid species. The resulting line tension tends to minimize the interface between the tube region and the vesicle region. Interestingly, large vesicle size can further facilitate the reduction of the interfacial diameter down to a few nanometers, small enough so that thermal fluctuations can fuse the membrane and pinch off the vesicle. To deform the membrane into the tubular vesicle shape, the membrane elastic resistance forces must be balanced by some additional forces that we show can be generated by actin polymerization and/or myosin I. These active forces are shown to be important in successful scission processes as well.","author":[{"dropping-particle":"","family":"Liu","given":"Jian","non-dropping-particle":"","parse-names":false,"suffix":""},{"dropping-particle":"","family":"Kaksonen","given":"Marko","non-dropping-particle":"","parse-names":false,"suffix":""},{"dropping-particle":"","family":"Drubin","given":"David G","non-dropping-particle":"","parse-names":false,"suffix":""},{"dropping-particle":"","family":"Oster","given":"George","non-dropping-particle":"","parse-names":false,"suffix":""}],"container-title":"Proceedings of the National Academy of Sciences of the United States of America","id":"ITEM-1","issue":"27","issued":{"date-parts":[["2006","7","5"]]},"page":"10277-82","publisher":"National Academy of Sciences","title":"Endocytic vesicle scission by lipid phase boundary forces.","type":"article-journal","volume":"103"},"uris":["http://www.mendeley.com/documents/?uuid=b56c1674-1b42-3cf2-b5ef-f2435830362c"]}],"mendeley":{"formattedCitation":"(Liu &lt;i&gt;et al.&lt;/i&gt;, 2006)","plainTextFormattedCitation":"(Liu et al., 2006)","previouslyFormattedCitation":"(Liu &lt;i&gt;et al.&lt;/i&gt;, 2006)"},"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Liu </w:t>
      </w:r>
      <w:r w:rsidR="00062640" w:rsidRPr="00062640">
        <w:rPr>
          <w:rFonts w:cs="Times"/>
          <w:i/>
          <w:noProof/>
          <w:color w:val="000000"/>
          <w:lang w:val="en-GB"/>
        </w:rPr>
        <w:t>et al.</w:t>
      </w:r>
      <w:r w:rsidR="00062640" w:rsidRPr="00062640">
        <w:rPr>
          <w:rFonts w:cs="Times"/>
          <w:noProof/>
          <w:color w:val="000000"/>
          <w:lang w:val="en-GB"/>
        </w:rPr>
        <w:t>, 2006)</w:t>
      </w:r>
      <w:r w:rsidRPr="006D0877">
        <w:rPr>
          <w:rFonts w:cs="Times"/>
          <w:color w:val="000000"/>
          <w:lang w:val="en-GB"/>
        </w:rPr>
        <w:fldChar w:fldCharType="end"/>
      </w:r>
      <w:r w:rsidRPr="006D0877">
        <w:rPr>
          <w:rFonts w:cs="Times"/>
          <w:color w:val="000000"/>
          <w:lang w:val="en-GB"/>
        </w:rPr>
        <w:t xml:space="preserve">. </w:t>
      </w:r>
      <w:proofErr w:type="spellStart"/>
      <w:r w:rsidRPr="006D0877">
        <w:rPr>
          <w:rFonts w:cs="Times"/>
          <w:color w:val="000000"/>
          <w:lang w:val="en-GB"/>
        </w:rPr>
        <w:t>Synaptojanins</w:t>
      </w:r>
      <w:proofErr w:type="spellEnd"/>
      <w:r w:rsidRPr="006D0877">
        <w:rPr>
          <w:rFonts w:cs="Times"/>
          <w:color w:val="000000"/>
          <w:lang w:val="en-GB"/>
        </w:rPr>
        <w:t xml:space="preserve"> dephosphorylate PIP</w:t>
      </w:r>
      <w:r w:rsidRPr="006D0877">
        <w:rPr>
          <w:rFonts w:cs="Times"/>
          <w:color w:val="000000"/>
          <w:vertAlign w:val="subscript"/>
          <w:lang w:val="en-GB"/>
        </w:rPr>
        <w:t>2</w:t>
      </w:r>
      <w:r w:rsidRPr="006D0877">
        <w:rPr>
          <w:rFonts w:cs="Times"/>
          <w:color w:val="000000"/>
          <w:lang w:val="en-GB"/>
        </w:rPr>
        <w:t xml:space="preserve">, a lipid subtype enriched at endocytic sites. In this model, </w:t>
      </w:r>
      <w:proofErr w:type="spellStart"/>
      <w:r w:rsidRPr="006D0877">
        <w:rPr>
          <w:rFonts w:cs="Times"/>
          <w:color w:val="000000"/>
          <w:lang w:val="en-GB"/>
        </w:rPr>
        <w:t>Rvs</w:t>
      </w:r>
      <w:proofErr w:type="spellEnd"/>
      <w:r w:rsidRPr="006D0877">
        <w:rPr>
          <w:rFonts w:cs="Times"/>
          <w:color w:val="000000"/>
          <w:lang w:val="en-GB"/>
        </w:rPr>
        <w:t xml:space="preserve"> would form a scaffold on the membrane tube, protecting the underlying PIP</w:t>
      </w:r>
      <w:proofErr w:type="gramStart"/>
      <w:r w:rsidRPr="006D0877">
        <w:rPr>
          <w:rFonts w:cs="Times"/>
          <w:color w:val="000000"/>
          <w:vertAlign w:val="subscript"/>
          <w:lang w:val="en-GB"/>
        </w:rPr>
        <w:t>2</w:t>
      </w:r>
      <w:r w:rsidRPr="006D0877">
        <w:rPr>
          <w:rFonts w:cs="Times"/>
          <w:color w:val="000000"/>
          <w:lang w:val="en-GB"/>
        </w:rPr>
        <w:t xml:space="preserve"> </w:t>
      </w:r>
      <w:r w:rsidR="00FD5EF9">
        <w:rPr>
          <w:rFonts w:cs="Times"/>
          <w:color w:val="000000"/>
          <w:lang w:val="en-GB"/>
        </w:rPr>
        <w:t>.</w:t>
      </w:r>
      <w:proofErr w:type="gramEnd"/>
      <w:r w:rsidR="00FD5EF9">
        <w:rPr>
          <w:rFonts w:cs="Times"/>
          <w:color w:val="000000"/>
          <w:lang w:val="en-GB"/>
        </w:rPr>
        <w:t xml:space="preserve"> Hydrolysis of unprotected PiP2 </w:t>
      </w:r>
      <w:r w:rsidRPr="006D0877">
        <w:rPr>
          <w:rFonts w:cs="Times"/>
          <w:color w:val="000000"/>
          <w:lang w:val="en-GB"/>
        </w:rPr>
        <w:t>caus</w:t>
      </w:r>
      <w:r w:rsidR="00FD5EF9">
        <w:rPr>
          <w:rFonts w:cs="Times"/>
          <w:color w:val="000000"/>
          <w:lang w:val="en-GB"/>
        </w:rPr>
        <w:t>es</w:t>
      </w:r>
      <w:r w:rsidRPr="006D0877">
        <w:rPr>
          <w:rFonts w:cs="Times"/>
          <w:color w:val="000000"/>
          <w:lang w:val="en-GB"/>
        </w:rPr>
        <w:t xml:space="preserve"> a boundary between </w:t>
      </w:r>
      <w:proofErr w:type="spellStart"/>
      <w:r w:rsidR="00FD5EF9" w:rsidRPr="006D0877">
        <w:rPr>
          <w:rFonts w:cs="Times"/>
          <w:color w:val="000000"/>
          <w:lang w:val="en-GB"/>
        </w:rPr>
        <w:t>hydrolyzed</w:t>
      </w:r>
      <w:proofErr w:type="spellEnd"/>
      <w:r w:rsidR="00FD5EF9" w:rsidRPr="006D0877">
        <w:rPr>
          <w:rFonts w:cs="Times"/>
          <w:color w:val="000000"/>
          <w:lang w:val="en-GB"/>
        </w:rPr>
        <w:t xml:space="preserve"> PIP2 at the bud tip </w:t>
      </w:r>
      <w:r w:rsidR="00FD5EF9">
        <w:rPr>
          <w:rFonts w:cs="Times"/>
          <w:color w:val="000000"/>
          <w:lang w:val="en-GB"/>
        </w:rPr>
        <w:t xml:space="preserve">and </w:t>
      </w:r>
      <w:r w:rsidRPr="006D0877">
        <w:rPr>
          <w:rFonts w:cs="Times"/>
          <w:color w:val="000000"/>
          <w:lang w:val="en-GB"/>
        </w:rPr>
        <w:t>BAR-</w:t>
      </w:r>
      <w:r w:rsidR="00FD5EF9">
        <w:rPr>
          <w:rFonts w:cs="Times"/>
          <w:color w:val="000000"/>
          <w:lang w:val="en-GB"/>
        </w:rPr>
        <w:t xml:space="preserve">covered </w:t>
      </w:r>
      <w:r w:rsidRPr="006D0877">
        <w:rPr>
          <w:rFonts w:cs="Times"/>
          <w:color w:val="000000"/>
          <w:lang w:val="en-GB"/>
        </w:rPr>
        <w:t>PIP2 at the tube. This lipid boundary produces a line tension at the interphase</w:t>
      </w:r>
      <w:r w:rsidR="00F23D9D">
        <w:rPr>
          <w:rFonts w:cs="Times"/>
          <w:color w:val="000000"/>
          <w:lang w:val="en-GB"/>
        </w:rPr>
        <w:t xml:space="preserve"> between the lipids</w:t>
      </w:r>
      <w:r w:rsidRPr="006D0877">
        <w:rPr>
          <w:rFonts w:cs="Times"/>
          <w:color w:val="000000"/>
          <w:lang w:val="en-GB"/>
        </w:rPr>
        <w:t xml:space="preserve"> that could generate enough force to pinch off a vesicle. </w:t>
      </w:r>
    </w:p>
    <w:p w14:paraId="3ED1F507" w14:textId="77777777" w:rsidR="004971B1" w:rsidRPr="006D0877" w:rsidRDefault="004971B1" w:rsidP="004971B1">
      <w:pPr>
        <w:widowControl w:val="0"/>
        <w:autoSpaceDE w:val="0"/>
        <w:autoSpaceDN w:val="0"/>
        <w:adjustRightInd w:val="0"/>
        <w:spacing w:line="360" w:lineRule="auto"/>
        <w:ind w:left="709"/>
        <w:rPr>
          <w:rFonts w:cs="Times"/>
          <w:color w:val="000000"/>
          <w:lang w:val="en-GB"/>
        </w:rPr>
      </w:pPr>
    </w:p>
    <w:p w14:paraId="17B1EC41" w14:textId="350A6957" w:rsidR="004971B1" w:rsidRPr="006D0877" w:rsidRDefault="004971B1" w:rsidP="004971B1">
      <w:pPr>
        <w:widowControl w:val="0"/>
        <w:autoSpaceDE w:val="0"/>
        <w:autoSpaceDN w:val="0"/>
        <w:adjustRightInd w:val="0"/>
        <w:spacing w:after="240" w:line="360" w:lineRule="auto"/>
        <w:ind w:left="709"/>
        <w:rPr>
          <w:rFonts w:cs="Times"/>
          <w:color w:val="000000"/>
          <w:lang w:val="en-GB"/>
        </w:rPr>
      </w:pPr>
      <w:r w:rsidRPr="006D0877">
        <w:rPr>
          <w:rFonts w:cs="Times"/>
          <w:i/>
          <w:iCs/>
          <w:color w:val="000000"/>
          <w:lang w:val="en-GB"/>
        </w:rPr>
        <w:t xml:space="preserve">In-vitro </w:t>
      </w:r>
      <w:r w:rsidRPr="006D0877">
        <w:rPr>
          <w:rFonts w:cs="Times"/>
          <w:color w:val="000000"/>
          <w:lang w:val="en-GB"/>
        </w:rPr>
        <w:t xml:space="preserve">experiments have </w:t>
      </w:r>
      <w:r w:rsidR="005271C5">
        <w:rPr>
          <w:rFonts w:cs="Times"/>
          <w:color w:val="000000"/>
          <w:lang w:val="en-GB"/>
        </w:rPr>
        <w:t>suggested</w:t>
      </w:r>
      <w:commentRangeStart w:id="17"/>
      <w:r w:rsidRPr="006D0877">
        <w:rPr>
          <w:rFonts w:cs="Times"/>
          <w:color w:val="000000"/>
          <w:lang w:val="en-GB"/>
        </w:rPr>
        <w:t xml:space="preserve"> </w:t>
      </w:r>
      <w:commentRangeEnd w:id="17"/>
      <w:r w:rsidRPr="006D0877">
        <w:rPr>
          <w:rStyle w:val="CommentReference"/>
          <w:sz w:val="24"/>
          <w:szCs w:val="24"/>
          <w:lang w:val="en-GB"/>
        </w:rPr>
        <w:commentReference w:id="17"/>
      </w:r>
      <w:r w:rsidRPr="006D0877">
        <w:rPr>
          <w:rFonts w:cs="Times"/>
          <w:color w:val="000000"/>
          <w:lang w:val="en-GB"/>
        </w:rPr>
        <w:t>protein friction as a mechanism by which membrane scission could occur</w:t>
      </w:r>
      <w:r w:rsidR="00BA27DF">
        <w:rPr>
          <w:rFonts w:cs="Times"/>
          <w:color w:val="000000"/>
          <w:lang w:val="en-GB"/>
        </w:rPr>
        <w:t xml:space="preserve"> </w:t>
      </w:r>
      <w:r w:rsidRPr="006D0877">
        <w:rPr>
          <w:rFonts w:cs="Times"/>
          <w:color w:val="000000"/>
          <w:lang w:val="en-GB"/>
        </w:rPr>
        <w:fldChar w:fldCharType="begin" w:fldLock="1"/>
      </w:r>
      <w:r w:rsidR="008D0CD4">
        <w:rPr>
          <w:rFonts w:cs="Times"/>
          <w:color w:val="000000"/>
          <w:lang w:val="en-GB"/>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9cd6dfd3-f435-33cc-8e35-54ecc29ec71d"]}],"mendeley":{"formattedCitation":"(Simunovic &lt;i&gt;et al.&lt;/i&gt;, 2017)","plainTextFormattedCitation":"(Simunovic et al., 2017)","previouslyFormattedCitation":"(Simunovic &lt;i&gt;et al.&lt;/i&gt;, 2017)"},"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Simunovic </w:t>
      </w:r>
      <w:r w:rsidR="00062640" w:rsidRPr="00062640">
        <w:rPr>
          <w:rFonts w:cs="Times"/>
          <w:i/>
          <w:noProof/>
          <w:color w:val="000000"/>
          <w:lang w:val="en-GB"/>
        </w:rPr>
        <w:t>et al.</w:t>
      </w:r>
      <w:r w:rsidR="00062640" w:rsidRPr="00062640">
        <w:rPr>
          <w:rFonts w:cs="Times"/>
          <w:noProof/>
          <w:color w:val="000000"/>
          <w:lang w:val="en-GB"/>
        </w:rPr>
        <w:t>, 2017)</w:t>
      </w:r>
      <w:r w:rsidRPr="006D0877">
        <w:rPr>
          <w:rFonts w:cs="Times"/>
          <w:color w:val="000000"/>
          <w:lang w:val="en-GB"/>
        </w:rPr>
        <w:fldChar w:fldCharType="end"/>
      </w:r>
      <w:r w:rsidRPr="006D0877">
        <w:rPr>
          <w:rFonts w:cs="Times"/>
          <w:color w:val="000000"/>
          <w:lang w:val="en-GB"/>
        </w:rPr>
        <w:t>. In this model, a BAR domain scaffold exerts a frictional force on a m</w:t>
      </w:r>
      <w:r w:rsidR="002E4CE4">
        <w:rPr>
          <w:rFonts w:cs="Times"/>
          <w:color w:val="000000"/>
          <w:lang w:val="en-GB"/>
        </w:rPr>
        <w:t>embrane that is pulled under it</w:t>
      </w:r>
      <w:r w:rsidRPr="006D0877">
        <w:rPr>
          <w:rFonts w:cs="Times"/>
          <w:color w:val="000000"/>
          <w:lang w:val="en-GB"/>
        </w:rPr>
        <w:t xml:space="preserve">. </w:t>
      </w:r>
      <w:r w:rsidRPr="006D0877">
        <w:rPr>
          <w:rFonts w:cs="Times"/>
          <w:i/>
          <w:iCs/>
          <w:color w:val="000000"/>
          <w:lang w:val="en-GB"/>
        </w:rPr>
        <w:t>In-vivo</w:t>
      </w:r>
      <w:r w:rsidRPr="006D0877">
        <w:rPr>
          <w:rFonts w:cs="Times"/>
          <w:color w:val="000000"/>
          <w:lang w:val="en-GB"/>
        </w:rPr>
        <w:t xml:space="preserve">, this pulling force </w:t>
      </w:r>
      <w:r w:rsidR="00C46B5C">
        <w:rPr>
          <w:rFonts w:cs="Times"/>
          <w:color w:val="000000"/>
          <w:lang w:val="en-GB"/>
        </w:rPr>
        <w:t xml:space="preserve">could be </w:t>
      </w:r>
      <w:r w:rsidRPr="006D0877">
        <w:rPr>
          <w:rFonts w:cs="Times"/>
          <w:color w:val="000000"/>
          <w:lang w:val="en-GB"/>
        </w:rPr>
        <w:t>generated by actin polymerization</w:t>
      </w:r>
      <w:r w:rsidR="001E7EFE">
        <w:rPr>
          <w:rFonts w:cs="Times"/>
          <w:color w:val="000000"/>
          <w:lang w:val="en-GB"/>
        </w:rPr>
        <w:t xml:space="preserve">, while </w:t>
      </w:r>
      <w:proofErr w:type="spellStart"/>
      <w:r w:rsidR="001E7EFE">
        <w:rPr>
          <w:rFonts w:cs="Times"/>
          <w:color w:val="000000"/>
          <w:lang w:val="en-GB"/>
        </w:rPr>
        <w:t>Rvs</w:t>
      </w:r>
      <w:proofErr w:type="spellEnd"/>
      <w:r w:rsidR="001E7EFE">
        <w:rPr>
          <w:rFonts w:cs="Times"/>
          <w:color w:val="000000"/>
          <w:lang w:val="en-GB"/>
        </w:rPr>
        <w:t xml:space="preserve"> </w:t>
      </w:r>
      <w:r w:rsidR="000F586F">
        <w:rPr>
          <w:rFonts w:cs="Times"/>
          <w:color w:val="000000"/>
          <w:lang w:val="en-GB"/>
        </w:rPr>
        <w:t>scaffolds</w:t>
      </w:r>
      <w:r w:rsidR="001E7EFE">
        <w:rPr>
          <w:rFonts w:cs="Times"/>
          <w:color w:val="000000"/>
          <w:lang w:val="en-GB"/>
        </w:rPr>
        <w:t xml:space="preserve"> the membrane tube</w:t>
      </w:r>
      <w:r w:rsidRPr="006D0877">
        <w:rPr>
          <w:rFonts w:cs="Times"/>
          <w:color w:val="000000"/>
          <w:lang w:val="en-GB"/>
        </w:rPr>
        <w:t xml:space="preserve">. </w:t>
      </w:r>
    </w:p>
    <w:p w14:paraId="1FC143DF" w14:textId="214A7D73" w:rsidR="004971B1" w:rsidRPr="006D0877" w:rsidRDefault="004971B1" w:rsidP="004971B1">
      <w:pPr>
        <w:widowControl w:val="0"/>
        <w:autoSpaceDE w:val="0"/>
        <w:autoSpaceDN w:val="0"/>
        <w:adjustRightInd w:val="0"/>
        <w:spacing w:line="360" w:lineRule="auto"/>
        <w:ind w:left="709"/>
        <w:rPr>
          <w:rFonts w:cs="Times"/>
          <w:color w:val="000000"/>
          <w:lang w:val="en-GB"/>
        </w:rPr>
      </w:pPr>
      <w:r w:rsidRPr="006D0877">
        <w:rPr>
          <w:rFonts w:cs="Times"/>
          <w:color w:val="000000"/>
          <w:lang w:val="en-GB"/>
        </w:rPr>
        <w:t>Recently, steric pressure exerted on the membrane by disordered protein domains that typically follow the BAR region has been proposed as a mechanism for scission</w:t>
      </w:r>
      <w:r w:rsidR="002E4CE4">
        <w:rPr>
          <w:rFonts w:cs="Times"/>
          <w:color w:val="000000"/>
          <w:lang w:val="en-GB"/>
        </w:rPr>
        <w:t xml:space="preserve"> </w:t>
      </w:r>
      <w:r w:rsidRPr="006D0877">
        <w:rPr>
          <w:rFonts w:cs="Times"/>
          <w:color w:val="000000"/>
          <w:lang w:val="en-GB"/>
        </w:rPr>
        <w:fldChar w:fldCharType="begin" w:fldLock="1"/>
      </w:r>
      <w:r w:rsidR="008D0CD4">
        <w:rPr>
          <w:rFonts w:cs="Times"/>
          <w:color w:val="000000"/>
          <w:lang w:val="en-GB"/>
        </w:rPr>
        <w:instrText>ADDIN CSL_CITATION {"citationItems":[{"id":"ITEM-1","itemData":{"DOI":"10.1101/276147","abstract":"Cellular membranes are remodeled continuously to facilitate membrane traffic, organelle biogenesis, and cell division. The crescent-shaped bin-amphiphysin-rvs (BAR) domains are a key class of membrane remodeling proteins, which polymerize into ordered cylindrical scaffolds that transform membranes into tubules. Isolated BAR domains stabilize these tubules against membrane fission, the division of membrane surfaces into separate compartments. But in nature BAR domains are rarely isolated. Instead they are part of multi-domain proteins that frequently contain intrinsically-disordered regions of substantial molecular weight. How might these bulky disordered regions alter the membrane shaping functions of BAR domains? Here we show that full-length amphiphysin and FCHo1 proteins, which respectively contain highly-curved N-BAR and modestly-curved F-BAR domains coupled to large disordered regions, are surprisingly potent drivers of membrane fission. Specifically, we use multiple, independent assays to demonstrate that when these BAR scaffolds assemble at membrane surfaces, their bulky disordered domains become highly concentrated, generating substantial steric pressure that destabilizes tubules, promoting fission. These findings illustrate a mechanism that overcomes the energetic barrier to membrane fission by coupling structure-driven membrane scaffolding to entropically-driven protein crowding. Interestingly, this behavior applies to BAR domains with a range of curvatures, suggesting that the ability of BAR scaffolds to concentrate disordered domains, rather than their inherent structural curvature, is the key requirement for fission. More broadly, this work challenges the paradigm that BAR domain-containing proteins stabilize membrane tubules, suggesting instead that they are key components of the membrane fission machinery.","author":[{"dropping-particle":"","family":"Snead","given":"Wilton","non-dropping-particle":"","parse-names":false,"suffix":""},{"dropping-particle":"","family":"Zeno","given":"Wade","non-dropping-particle":"","parse-names":false,"suffix":""},{"dropping-particle":"","family":"Kago","given":"Grace","non-dropping-particle":"","parse-names":false,"suffix":""},{"dropping-particle":"","family":"Perkins","given":"Ryan","non-dropping-particle":"","parse-names":false,"suffix":""},{"dropping-particle":"","family":"Richter","given":"J Blair","non-dropping-particle":"","parse-names":false,"suffix":""},{"dropping-particle":"","family":"Lafer","given":"Eileen","non-dropping-particle":"","parse-names":false,"suffix":""},{"dropping-particle":"","family":"Stachowiak","given":"Jeanne","non-dropping-particle":"","parse-names":false,"suffix":""}],"container-title":"bioRxiv","id":"ITEM-1","issued":{"date-parts":[["2018","3","4"]]},"page":"276147","publisher":"Cold Spring Harbor Laboratory","title":"BAR scaffolds drive membrane fission by crowding disordered domains","type":"article-journal"},"uris":["http://www.mendeley.com/documents/?uuid=8bd93212-3cbc-3777-9143-c26fca584a95"]}],"mendeley":{"formattedCitation":"(Snead &lt;i&gt;et al.&lt;/i&gt;, 2018)","plainTextFormattedCitation":"(Snead et al., 2018)","previouslyFormattedCitation":"(Snead &lt;i&gt;et al.&lt;/i&gt;, 2018)"},"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Snead </w:t>
      </w:r>
      <w:r w:rsidR="00062640" w:rsidRPr="00062640">
        <w:rPr>
          <w:rFonts w:cs="Times"/>
          <w:i/>
          <w:noProof/>
          <w:color w:val="000000"/>
          <w:lang w:val="en-GB"/>
        </w:rPr>
        <w:t>et al.</w:t>
      </w:r>
      <w:r w:rsidR="00062640" w:rsidRPr="00062640">
        <w:rPr>
          <w:rFonts w:cs="Times"/>
          <w:noProof/>
          <w:color w:val="000000"/>
          <w:lang w:val="en-GB"/>
        </w:rPr>
        <w:t>, 2018)</w:t>
      </w:r>
      <w:r w:rsidRPr="006D0877">
        <w:rPr>
          <w:rFonts w:cs="Times"/>
          <w:color w:val="000000"/>
          <w:lang w:val="en-GB"/>
        </w:rPr>
        <w:fldChar w:fldCharType="end"/>
      </w:r>
      <w:r w:rsidRPr="006D0877">
        <w:rPr>
          <w:rFonts w:cs="Times"/>
          <w:color w:val="000000"/>
          <w:lang w:val="en-GB"/>
        </w:rPr>
        <w:t xml:space="preserve">. In these experiments, the </w:t>
      </w:r>
      <w:proofErr w:type="spellStart"/>
      <w:r w:rsidRPr="006D0877">
        <w:rPr>
          <w:rFonts w:cs="Times"/>
          <w:color w:val="000000"/>
          <w:lang w:val="en-GB"/>
        </w:rPr>
        <w:t>amphiphysin</w:t>
      </w:r>
      <w:proofErr w:type="spellEnd"/>
      <w:r w:rsidRPr="006D0877">
        <w:rPr>
          <w:rFonts w:cs="Times"/>
          <w:color w:val="000000"/>
          <w:lang w:val="en-GB"/>
        </w:rPr>
        <w:t xml:space="preserve"> BAR domain is able to drive scission, but scission efficiency increases three to four-fold because of the disordered protein regions</w:t>
      </w:r>
      <w:r w:rsidR="002E4CE4">
        <w:rPr>
          <w:rFonts w:cs="Times"/>
          <w:color w:val="000000"/>
          <w:lang w:val="en-GB"/>
        </w:rPr>
        <w:t>. T</w:t>
      </w:r>
      <w:r w:rsidRPr="006D0877">
        <w:rPr>
          <w:rFonts w:cs="Times"/>
          <w:color w:val="000000"/>
          <w:lang w:val="en-GB"/>
        </w:rPr>
        <w:t xml:space="preserve">hese </w:t>
      </w:r>
      <w:commentRangeStart w:id="18"/>
      <w:r w:rsidRPr="006D0877">
        <w:rPr>
          <w:rFonts w:cs="Times"/>
          <w:color w:val="000000"/>
          <w:lang w:val="en-GB"/>
        </w:rPr>
        <w:t>regions</w:t>
      </w:r>
      <w:commentRangeEnd w:id="18"/>
      <w:r w:rsidRPr="006D0877">
        <w:rPr>
          <w:rStyle w:val="CommentReference"/>
          <w:sz w:val="24"/>
          <w:szCs w:val="24"/>
          <w:lang w:val="en-GB"/>
        </w:rPr>
        <w:commentReference w:id="18"/>
      </w:r>
      <w:r w:rsidRPr="006D0877">
        <w:rPr>
          <w:rFonts w:cs="Times"/>
          <w:color w:val="000000"/>
          <w:lang w:val="en-GB"/>
        </w:rPr>
        <w:t xml:space="preserve"> do not need to have any specific biochemical properties: they can be replaced by any other disordered protein region. It has also been proposed that BAR domains scaffold membrane tubes and stabilize them, preventing scission</w:t>
      </w:r>
      <w:r w:rsidR="00AC1ABB">
        <w:rPr>
          <w:rFonts w:cs="Times"/>
          <w:color w:val="000000"/>
          <w:lang w:val="en-GB"/>
        </w:rPr>
        <w:t xml:space="preserve"> </w:t>
      </w:r>
      <w:r w:rsidRPr="006D0877">
        <w:rPr>
          <w:rFonts w:cs="Times"/>
          <w:color w:val="000000"/>
          <w:lang w:val="en-GB"/>
        </w:rPr>
        <w:fldChar w:fldCharType="begin" w:fldLock="1"/>
      </w:r>
      <w:r w:rsidR="008D0CD4">
        <w:rPr>
          <w:rFonts w:cs="Times"/>
          <w:color w:val="000000"/>
          <w:lang w:val="en-GB"/>
        </w:rPr>
        <w:instrText>ADDIN CSL_CITATION {"citationItems":[{"id":"ITEM-1","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1","issue":"10","issued":{"date-parts":[["2015","10","30"]]},"page":"e1004538","publisher":"Public Library of Science","title":"Membrane Mechanics of Endocytosis in Cells with Turgor","type":"article-journal","volume":"11"},"uris":["http://www.mendeley.com/documents/?uuid=8edd74a5-f68d-367b-a5a5-df4ee5f32e2e"]},{"id":"ITEM-2","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lt;i&gt;et al.&lt;/i&gt;, 2012; Dmitrieff and Nédélec, 2015)","plainTextFormattedCitation":"(Boucrot et al., 2012; Dmitrieff and Nédélec, 2015)","previouslyFormattedCitation":"(Boucrot &lt;i&gt;et al.&lt;/i&gt;, 2012; Dmitrieff and Nédélec, 2015)"},"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Boucrot </w:t>
      </w:r>
      <w:r w:rsidR="00062640" w:rsidRPr="00062640">
        <w:rPr>
          <w:rFonts w:cs="Times"/>
          <w:i/>
          <w:noProof/>
          <w:color w:val="000000"/>
          <w:lang w:val="en-GB"/>
        </w:rPr>
        <w:t>et al.</w:t>
      </w:r>
      <w:r w:rsidR="00062640" w:rsidRPr="00062640">
        <w:rPr>
          <w:rFonts w:cs="Times"/>
          <w:noProof/>
          <w:color w:val="000000"/>
          <w:lang w:val="en-GB"/>
        </w:rPr>
        <w:t>, 2012; Dmitrieff and Nédélec, 2015)</w:t>
      </w:r>
      <w:r w:rsidRPr="006D0877">
        <w:rPr>
          <w:rFonts w:cs="Times"/>
          <w:color w:val="000000"/>
          <w:lang w:val="en-GB"/>
        </w:rPr>
        <w:fldChar w:fldCharType="end"/>
      </w:r>
      <w:r w:rsidRPr="006D0877">
        <w:rPr>
          <w:rFonts w:cs="Times"/>
          <w:color w:val="000000"/>
          <w:lang w:val="en-GB"/>
        </w:rPr>
        <w:t>. For a more detailed discussion on these models, see /ref{results}</w:t>
      </w:r>
    </w:p>
    <w:p w14:paraId="545575B6" w14:textId="77777777" w:rsidR="004971B1" w:rsidRPr="006D0877" w:rsidRDefault="004971B1" w:rsidP="004971B1">
      <w:pPr>
        <w:widowControl w:val="0"/>
        <w:autoSpaceDE w:val="0"/>
        <w:autoSpaceDN w:val="0"/>
        <w:adjustRightInd w:val="0"/>
        <w:spacing w:line="360" w:lineRule="auto"/>
        <w:ind w:left="709"/>
        <w:rPr>
          <w:rFonts w:cs="Times"/>
          <w:color w:val="000000"/>
          <w:lang w:val="en-GB"/>
        </w:rPr>
      </w:pPr>
    </w:p>
    <w:p w14:paraId="6D91ADB1" w14:textId="2F5AC29B" w:rsidR="004971B1" w:rsidRPr="006D0877" w:rsidRDefault="004971B1" w:rsidP="004971B1">
      <w:pPr>
        <w:widowControl w:val="0"/>
        <w:autoSpaceDE w:val="0"/>
        <w:autoSpaceDN w:val="0"/>
        <w:adjustRightInd w:val="0"/>
        <w:spacing w:line="360" w:lineRule="auto"/>
        <w:ind w:left="709"/>
        <w:rPr>
          <w:rFonts w:cs="Times"/>
          <w:color w:val="000000"/>
          <w:lang w:val="en-GB"/>
        </w:rPr>
      </w:pPr>
      <w:r w:rsidRPr="006D0877">
        <w:rPr>
          <w:rFonts w:cs="Times"/>
          <w:color w:val="000000"/>
          <w:lang w:val="en-GB"/>
        </w:rPr>
        <w:t xml:space="preserve">Many of </w:t>
      </w:r>
      <w:r w:rsidR="00B37794">
        <w:rPr>
          <w:rFonts w:cs="Times"/>
          <w:color w:val="000000"/>
          <w:lang w:val="en-GB"/>
        </w:rPr>
        <w:t>these theories contradict each other</w:t>
      </w:r>
      <w:r w:rsidRPr="006D0877">
        <w:rPr>
          <w:rFonts w:cs="Times"/>
          <w:color w:val="000000"/>
          <w:lang w:val="en-GB"/>
        </w:rPr>
        <w:t>,</w:t>
      </w:r>
      <w:r w:rsidR="00B53E9A">
        <w:rPr>
          <w:rFonts w:cs="Times"/>
          <w:color w:val="000000"/>
          <w:lang w:val="en-GB"/>
        </w:rPr>
        <w:t xml:space="preserve"> are</w:t>
      </w:r>
      <w:r w:rsidRPr="006D0877">
        <w:rPr>
          <w:rFonts w:cs="Times"/>
          <w:color w:val="000000"/>
          <w:lang w:val="en-GB"/>
        </w:rPr>
        <w:t xml:space="preserve"> based on </w:t>
      </w:r>
      <w:r w:rsidRPr="006D0877">
        <w:rPr>
          <w:rFonts w:cs="Times"/>
          <w:i/>
          <w:color w:val="000000"/>
          <w:lang w:val="en-GB"/>
        </w:rPr>
        <w:t>in</w:t>
      </w:r>
      <w:r w:rsidR="00AC1ABB">
        <w:rPr>
          <w:rFonts w:cs="Times"/>
          <w:i/>
          <w:color w:val="000000"/>
          <w:lang w:val="en-GB"/>
        </w:rPr>
        <w:t xml:space="preserve"> </w:t>
      </w:r>
      <w:r w:rsidRPr="006D0877">
        <w:rPr>
          <w:rFonts w:cs="Times"/>
          <w:i/>
          <w:color w:val="000000"/>
          <w:lang w:val="en-GB"/>
        </w:rPr>
        <w:t>vitro</w:t>
      </w:r>
      <w:r w:rsidRPr="006D0877">
        <w:rPr>
          <w:rFonts w:cs="Times"/>
          <w:color w:val="000000"/>
          <w:lang w:val="en-GB"/>
        </w:rPr>
        <w:t xml:space="preserve"> data, using mammalian BAR proteins, at protein concentrations orders of magnitude higher than physiological levels, and without the context of interaction partners, relevant membrane tension, native lipid composition and intra-cellular turgor pressure. Therefore, the mechanism for membrane scission in yeast is yet to be determined. </w:t>
      </w:r>
    </w:p>
    <w:p w14:paraId="23EA4E99" w14:textId="77777777" w:rsidR="004971B1" w:rsidRPr="006D0877" w:rsidRDefault="004971B1" w:rsidP="004971B1">
      <w:pPr>
        <w:widowControl w:val="0"/>
        <w:autoSpaceDE w:val="0"/>
        <w:autoSpaceDN w:val="0"/>
        <w:adjustRightInd w:val="0"/>
        <w:spacing w:line="360" w:lineRule="auto"/>
        <w:rPr>
          <w:rFonts w:cs="Times"/>
          <w:color w:val="000000"/>
          <w:lang w:val="en-GB"/>
        </w:rPr>
      </w:pPr>
    </w:p>
    <w:p w14:paraId="6ED611A8" w14:textId="77777777" w:rsidR="004971B1" w:rsidRDefault="004971B1" w:rsidP="004971B1">
      <w:pPr>
        <w:widowControl w:val="0"/>
        <w:autoSpaceDE w:val="0"/>
        <w:autoSpaceDN w:val="0"/>
        <w:adjustRightInd w:val="0"/>
        <w:spacing w:line="360" w:lineRule="auto"/>
        <w:rPr>
          <w:rFonts w:cs="Times"/>
          <w:color w:val="000000"/>
          <w:lang w:val="en-GB"/>
        </w:rPr>
      </w:pPr>
    </w:p>
    <w:p w14:paraId="067771F0" w14:textId="77777777" w:rsidR="00AC1ABB" w:rsidRPr="006D0877" w:rsidRDefault="00AC1ABB" w:rsidP="004971B1">
      <w:pPr>
        <w:widowControl w:val="0"/>
        <w:autoSpaceDE w:val="0"/>
        <w:autoSpaceDN w:val="0"/>
        <w:adjustRightInd w:val="0"/>
        <w:spacing w:line="360" w:lineRule="auto"/>
        <w:rPr>
          <w:rFonts w:cs="Times"/>
          <w:color w:val="000000"/>
          <w:lang w:val="en-GB"/>
        </w:rPr>
      </w:pPr>
    </w:p>
    <w:p w14:paraId="25703E36" w14:textId="77777777" w:rsidR="004971B1" w:rsidRPr="006D0877" w:rsidRDefault="004971B1" w:rsidP="004971B1">
      <w:pPr>
        <w:spacing w:line="360" w:lineRule="auto"/>
        <w:outlineLvl w:val="0"/>
        <w:rPr>
          <w:lang w:val="en-GB"/>
        </w:rPr>
      </w:pPr>
      <w:r w:rsidRPr="006D0877">
        <w:rPr>
          <w:lang w:val="en-GB"/>
        </w:rPr>
        <w:t>BAR domain proteins</w:t>
      </w:r>
    </w:p>
    <w:p w14:paraId="5E0F71E9" w14:textId="189DF629" w:rsidR="004971B1" w:rsidRPr="006D0877" w:rsidRDefault="00AC1ABB" w:rsidP="004971B1">
      <w:pPr>
        <w:spacing w:line="360" w:lineRule="auto"/>
        <w:rPr>
          <w:lang w:val="en-GB"/>
        </w:rPr>
      </w:pPr>
      <w:r>
        <w:rPr>
          <w:rFonts w:cs="Times"/>
          <w:color w:val="000000"/>
          <w:lang w:val="en-GB"/>
        </w:rPr>
        <w:lastRenderedPageBreak/>
        <w:t>P</w:t>
      </w:r>
      <w:r w:rsidR="004971B1" w:rsidRPr="006D0877">
        <w:rPr>
          <w:rFonts w:cs="Times"/>
          <w:color w:val="000000"/>
          <w:lang w:val="en-GB"/>
        </w:rPr>
        <w:t xml:space="preserve">roteins in the BAR protein superfamily have a BAR domain structure </w:t>
      </w:r>
      <w:r>
        <w:rPr>
          <w:rFonts w:cs="Times"/>
          <w:color w:val="000000"/>
          <w:lang w:val="en-GB"/>
        </w:rPr>
        <w:t xml:space="preserve">that is </w:t>
      </w:r>
      <w:r w:rsidRPr="006D0877">
        <w:rPr>
          <w:rFonts w:cs="Times"/>
          <w:color w:val="000000"/>
          <w:lang w:val="en-GB"/>
        </w:rPr>
        <w:t xml:space="preserve">highly conserved </w:t>
      </w:r>
      <w:r w:rsidR="004971B1" w:rsidRPr="006D0877">
        <w:rPr>
          <w:rFonts w:cs="Times"/>
          <w:color w:val="000000"/>
          <w:lang w:val="en-GB"/>
        </w:rPr>
        <w:t>across eukaryotes</w:t>
      </w:r>
      <w:r w:rsidR="00EC3AB7">
        <w:rPr>
          <w:lang w:val="en-GB"/>
        </w:rPr>
        <w:t>. BAR domain proteins are</w:t>
      </w:r>
      <w:r w:rsidR="004971B1" w:rsidRPr="006D0877">
        <w:rPr>
          <w:lang w:val="en-GB"/>
        </w:rPr>
        <w:t xml:space="preserve"> involved in a range of cellular processes including endocytosis, actin organization, cell polarity, transcription and </w:t>
      </w:r>
      <w:proofErr w:type="spellStart"/>
      <w:r w:rsidR="004971B1" w:rsidRPr="006D0877">
        <w:rPr>
          <w:lang w:val="en-GB"/>
        </w:rPr>
        <w:t>tumor</w:t>
      </w:r>
      <w:proofErr w:type="spellEnd"/>
      <w:r w:rsidR="004971B1" w:rsidRPr="006D0877">
        <w:rPr>
          <w:lang w:val="en-GB"/>
        </w:rPr>
        <w:t xml:space="preserve"> suppression</w:t>
      </w:r>
      <w:r w:rsidR="00F26A37">
        <w:rPr>
          <w:lang w:val="en-GB"/>
        </w:rPr>
        <w:t xml:space="preserve"> </w:t>
      </w:r>
      <w:r w:rsidR="004971B1" w:rsidRPr="006D0877">
        <w:rPr>
          <w:lang w:val="en-GB"/>
        </w:rPr>
        <w:fldChar w:fldCharType="begin" w:fldLock="1"/>
      </w:r>
      <w:r w:rsidR="008D0CD4">
        <w:rPr>
          <w:lang w:val="en-GB"/>
        </w:rPr>
        <w:instrText>ADDIN CSL_CITATION {"citationItems":[{"id":"ITEM-1","itemData":{"DOI":"10.1128/MMBR.70.1.37-120.2006","ISSN":"1092-2172","PMID":"16524918","abstract":"The Bin1/amphiphysin/Rvs167 (BAR) domain proteins are a ubiquitous protein family. Genes encoding members of this family have not yet been found in the genomes of prokaryotes, but within eukaryotes, BAR domain proteins are found universally from unicellular eukaryotes such as yeast through to plants, insects, and vertebrates. BAR domain proteins share an N-terminal BAR domain with a high propensity to adopt alpha-helical structure and engage in coiled-coil interactions with other proteins. BAR domain proteins are implicated in processes as fundamental and diverse as fission of synaptic vesicles, cell polarity, endocytosis, regulation of the actin cytoskeleton, transcriptional repression, cell-cell fusion, signal transduction, apoptosis, secretory vesicle fusion, excitation-contraction coupling, learning and memory, tissue differentiation, ion flux across membranes, and tumor suppression. What has been lacking is a molecular understanding of the role of the BAR domain protein in each process. The three-dimensional structure of the BAR domain has now been determined and valuable insight has been gained in understanding the interactions of BAR domains with membranes. The cellular roles of BAR domain proteins, characterized over the past decade in cells as distinct as yeasts, neurons, and myocytes, can now be understood in terms of a fundamental molecular function of all BAR domain proteins: to sense membrane curvature, to bind GTPases, and to mold a diversity of cellular membranes.","author":[{"dropping-particle":"","family":"Ren","given":"Gang","non-dropping-particle":"","parse-names":false,"suffix":""},{"dropping-particle":"","family":"Vajjhala","given":"Parimala","non-dropping-particle":"","parse-names":false,"suffix":""},{"dropping-particle":"","family":"Lee","given":"Janet S","non-dropping-particle":"","parse-names":false,"suffix":""},{"dropping-particle":"","family":"Winsor","given":"Barbara","non-dropping-particle":"","parse-names":false,"suffix":""},{"dropping-particle":"","family":"Munn","given":"Alan L","non-dropping-particle":"","parse-names":false,"suffix":""}],"container-title":"Microbiology and molecular biology reviews : MMBR","id":"ITEM-1","issue":"1","issued":{"date-parts":[["2006","3"]]},"page":"37-120","publisher":"American Society for Microbiology (ASM)","title":"The BAR domain proteins: molding membranes in fission, fusion, and phagy.","type":"article-journal","volume":"70"},"uris":["http://www.mendeley.com/documents/?uuid=79b4353f-ecef-3fdf-90a9-17da46280d7d"]},{"id":"ITEM-2","itemData":{"DOI":"10.1038/ng0996-69","ISSN":"1061-4036","PMID":"8782822","abstract":"BIN1 is a novel protein that interacts with the functionally critical Myc box regions at the N terminus of the MYC oncoprotein. BIN1 is structurally related to amphiphysin, a breast cancer-associated autoimmune antigen, and RVS167, a negative regulator of the yeast cell cycle, suggesting roles in malignancy and cell cycle control. Consistent with this likelihood, BIN1 inhibited malignant cell transformation by MYC. Although BIN1 is expressed in many normal cells, its levels were greatly reduced or undetectable in 14/27 carcinoma cell lines and 3/6 primary breast tumours. Deficits were functionally significant because ectopic expression of BIN1 inhibited the growth of tumour cells lacking endogenous message. We conclude that BIN1 is an MYC-interacting protein with features of a tumour suppressor.","author":[{"dropping-particle":"","family":"Sakamuro","given":"D","non-dropping-particle":"","parse-names":false,"suffix":""},{"dropping-particle":"","family":"Elliott","given":"K J","non-dropping-particle":"","parse-names":false,"suffix":""},{"dropping-particle":"","family":"Wechsler-Reya","given":"R","non-dropping-particle":"","parse-names":false,"suffix":""},{"dropping-particle":"","family":"Prendergast","given":"G C","non-dropping-particle":"","parse-names":false,"suffix":""}],"container-title":"Nature genetics","id":"ITEM-2","issue":"1","issued":{"date-parts":[["1996","9"]]},"page":"69-77","title":"BIN1 is a novel MYC-interacting protein with features of a tumour suppressor.","type":"article-journal","volume":"14"},"uris":["http://www.mendeley.com/documents/?uuid=a5dd7533-9167-3e29-b684-6cc0e3a6ed74"]}],"mendeley":{"formattedCitation":"(Sakamuro &lt;i&gt;et al.&lt;/i&gt;, 1996; Ren &lt;i&gt;et al.&lt;/i&gt;, 2006)","plainTextFormattedCitation":"(Sakamuro et al., 1996; Ren et al., 2006)","previouslyFormattedCitation":"(Sakamuro &lt;i&gt;et al.&lt;/i&gt;, 1996; Ren &lt;i&gt;et al.&lt;/i&gt;, 2006)"},"properties":{"noteIndex":0},"schema":"https://github.com/citation-style-language/schema/raw/master/csl-citation.json"}</w:instrText>
      </w:r>
      <w:r w:rsidR="004971B1" w:rsidRPr="006D0877">
        <w:rPr>
          <w:lang w:val="en-GB"/>
        </w:rPr>
        <w:fldChar w:fldCharType="separate"/>
      </w:r>
      <w:r w:rsidR="00062640" w:rsidRPr="00062640">
        <w:rPr>
          <w:noProof/>
          <w:lang w:val="en-GB"/>
        </w:rPr>
        <w:t xml:space="preserve">(Sakamuro </w:t>
      </w:r>
      <w:r w:rsidR="00062640" w:rsidRPr="00062640">
        <w:rPr>
          <w:i/>
          <w:noProof/>
          <w:lang w:val="en-GB"/>
        </w:rPr>
        <w:t>et al.</w:t>
      </w:r>
      <w:r w:rsidR="00062640" w:rsidRPr="00062640">
        <w:rPr>
          <w:noProof/>
          <w:lang w:val="en-GB"/>
        </w:rPr>
        <w:t xml:space="preserve">, 1996; Ren </w:t>
      </w:r>
      <w:r w:rsidR="00062640" w:rsidRPr="00062640">
        <w:rPr>
          <w:i/>
          <w:noProof/>
          <w:lang w:val="en-GB"/>
        </w:rPr>
        <w:t>et al.</w:t>
      </w:r>
      <w:r w:rsidR="00062640" w:rsidRPr="00062640">
        <w:rPr>
          <w:noProof/>
          <w:lang w:val="en-GB"/>
        </w:rPr>
        <w:t>, 2006)</w:t>
      </w:r>
      <w:r w:rsidR="004971B1" w:rsidRPr="006D0877">
        <w:rPr>
          <w:lang w:val="en-GB"/>
        </w:rPr>
        <w:fldChar w:fldCharType="end"/>
      </w:r>
      <w:r w:rsidR="004971B1" w:rsidRPr="006D0877">
        <w:rPr>
          <w:lang w:val="en-GB"/>
        </w:rPr>
        <w:t xml:space="preserve">. </w:t>
      </w:r>
    </w:p>
    <w:p w14:paraId="1191DEC0" w14:textId="77777777" w:rsidR="004971B1" w:rsidRPr="006D0877" w:rsidRDefault="004971B1" w:rsidP="004971B1">
      <w:pPr>
        <w:spacing w:line="360" w:lineRule="auto"/>
        <w:rPr>
          <w:lang w:val="en-GB"/>
        </w:rPr>
      </w:pPr>
    </w:p>
    <w:p w14:paraId="241B1CD4" w14:textId="4101E940" w:rsidR="004971B1" w:rsidRDefault="004971B1" w:rsidP="004971B1">
      <w:pPr>
        <w:spacing w:line="360" w:lineRule="auto"/>
        <w:rPr>
          <w:rFonts w:eastAsia="Times New Roman" w:cs="Arial"/>
          <w:color w:val="333333"/>
          <w:shd w:val="clear" w:color="auto" w:fill="FFFFFF"/>
          <w:lang w:val="en-GB" w:eastAsia="en-GB"/>
        </w:rPr>
      </w:pPr>
      <w:r w:rsidRPr="006D0877">
        <w:rPr>
          <w:lang w:val="en-GB"/>
        </w:rPr>
        <w:t>Of the mammalian isoforms of the founding members, Bin1 (</w:t>
      </w:r>
      <w:proofErr w:type="spellStart"/>
      <w:r w:rsidRPr="006D0877">
        <w:rPr>
          <w:lang w:val="en-GB"/>
        </w:rPr>
        <w:t>Amphiphysin</w:t>
      </w:r>
      <w:proofErr w:type="spellEnd"/>
      <w:r w:rsidRPr="006D0877">
        <w:rPr>
          <w:lang w:val="en-GB"/>
        </w:rPr>
        <w:t xml:space="preserve"> II) and Bin3 are ubiquitously expressed, while </w:t>
      </w:r>
      <w:proofErr w:type="spellStart"/>
      <w:r w:rsidRPr="006D0877">
        <w:rPr>
          <w:lang w:val="en-GB"/>
        </w:rPr>
        <w:t>Amphiphysin</w:t>
      </w:r>
      <w:proofErr w:type="spellEnd"/>
      <w:r w:rsidRPr="006D0877">
        <w:rPr>
          <w:lang w:val="en-GB"/>
        </w:rPr>
        <w:t xml:space="preserve"> I </w:t>
      </w:r>
      <w:proofErr w:type="gramStart"/>
      <w:r w:rsidRPr="006D0877">
        <w:rPr>
          <w:lang w:val="en-GB"/>
        </w:rPr>
        <w:t>is</w:t>
      </w:r>
      <w:proofErr w:type="gramEnd"/>
      <w:r w:rsidRPr="006D0877">
        <w:rPr>
          <w:lang w:val="en-GB"/>
        </w:rPr>
        <w:t xml:space="preserve"> expressed only in neurons. The conserved portion of these proteins, as well as of Rvs167 and Rvs161, is an N-terminal region that forms the BAR domain. This domain typically forms </w:t>
      </w:r>
      <w:commentRangeStart w:id="19"/>
      <w:r w:rsidRPr="006D0877">
        <w:rPr>
          <w:lang w:val="en-GB"/>
        </w:rPr>
        <w:t>dimers</w:t>
      </w:r>
      <w:commentRangeEnd w:id="19"/>
      <w:r w:rsidRPr="006D0877">
        <w:rPr>
          <w:rStyle w:val="CommentReference"/>
          <w:sz w:val="24"/>
          <w:szCs w:val="24"/>
          <w:lang w:val="en-GB"/>
        </w:rPr>
        <w:commentReference w:id="19"/>
      </w:r>
      <w:r w:rsidR="00B8077E">
        <w:rPr>
          <w:lang w:val="en-GB"/>
        </w:rPr>
        <w:t xml:space="preserve"> that</w:t>
      </w:r>
      <w:r w:rsidR="001F0C0D">
        <w:rPr>
          <w:lang w:val="en-GB"/>
        </w:rPr>
        <w:t xml:space="preserve"> </w:t>
      </w:r>
      <w:r w:rsidRPr="006D0877">
        <w:rPr>
          <w:lang w:val="en-GB"/>
        </w:rPr>
        <w:t xml:space="preserve">have an intrinsic curvature defined by the dimerization angle. This curvature categorizes BAR proteins to classical BAR (high curvature), </w:t>
      </w:r>
      <w:proofErr w:type="spellStart"/>
      <w:r w:rsidRPr="006D0877">
        <w:rPr>
          <w:rFonts w:cs="Times"/>
          <w:color w:val="000000"/>
          <w:lang w:val="en-GB"/>
        </w:rPr>
        <w:t>Fer</w:t>
      </w:r>
      <w:proofErr w:type="spellEnd"/>
      <w:r w:rsidRPr="006D0877">
        <w:rPr>
          <w:rFonts w:cs="Times"/>
          <w:color w:val="000000"/>
          <w:lang w:val="en-GB"/>
        </w:rPr>
        <w:t xml:space="preserve">–Cip4-homology-BAR </w:t>
      </w:r>
      <w:r w:rsidRPr="006D0877">
        <w:rPr>
          <w:lang w:val="en-GB"/>
        </w:rPr>
        <w:t>(F-BAR, shallow curvature), and I-BAR (inverted curvature)</w:t>
      </w:r>
      <w:r w:rsidR="007E58D8">
        <w:rPr>
          <w:lang w:val="en-GB"/>
        </w:rPr>
        <w:t xml:space="preserve"> (</w:t>
      </w:r>
      <w:proofErr w:type="spellStart"/>
      <w:r w:rsidR="007E58D8">
        <w:rPr>
          <w:lang w:val="en-GB"/>
        </w:rPr>
        <w:t>Fig_BARstructure</w:t>
      </w:r>
      <w:proofErr w:type="spellEnd"/>
      <w:r w:rsidR="007E58D8">
        <w:rPr>
          <w:lang w:val="en-GB"/>
        </w:rPr>
        <w:t>)</w:t>
      </w:r>
      <w:r w:rsidRPr="006D0877">
        <w:rPr>
          <w:lang w:val="en-GB"/>
        </w:rPr>
        <w:t xml:space="preserve">. Membrane-binding is mediated by cationic clusters that bind via non-specific electrostatic interactions to anionic lipids like </w:t>
      </w:r>
      <w:proofErr w:type="spellStart"/>
      <w:r w:rsidRPr="006D0877">
        <w:rPr>
          <w:rFonts w:eastAsia="Times New Roman" w:cs="Arial"/>
          <w:color w:val="333333"/>
          <w:shd w:val="clear" w:color="auto" w:fill="FFFFFF"/>
          <w:lang w:val="en-GB" w:eastAsia="en-GB"/>
        </w:rPr>
        <w:t>phosphatidyl</w:t>
      </w:r>
      <w:proofErr w:type="spellEnd"/>
      <w:r w:rsidRPr="006D0877">
        <w:rPr>
          <w:rFonts w:eastAsia="Times New Roman" w:cs="Arial"/>
          <w:color w:val="333333"/>
          <w:shd w:val="clear" w:color="auto" w:fill="FFFFFF"/>
          <w:lang w:val="en-GB" w:eastAsia="en-GB"/>
        </w:rPr>
        <w:t xml:space="preserve"> serine (PS) or </w:t>
      </w:r>
      <w:commentRangeStart w:id="20"/>
      <w:r w:rsidRPr="006D0877">
        <w:rPr>
          <w:rFonts w:eastAsia="Times New Roman" w:cs="Arial"/>
          <w:color w:val="333333"/>
          <w:shd w:val="clear" w:color="auto" w:fill="FFFFFF"/>
          <w:lang w:val="en-GB" w:eastAsia="en-GB"/>
        </w:rPr>
        <w:t>PIP2</w:t>
      </w:r>
      <w:commentRangeEnd w:id="20"/>
      <w:r w:rsidRPr="006D0877">
        <w:rPr>
          <w:rStyle w:val="CommentReference"/>
          <w:sz w:val="24"/>
          <w:szCs w:val="24"/>
          <w:lang w:val="en-GB"/>
        </w:rPr>
        <w:commentReference w:id="20"/>
      </w:r>
      <w:r w:rsidRPr="006D0877">
        <w:rPr>
          <w:rFonts w:eastAsia="Times New Roman" w:cs="Arial"/>
          <w:color w:val="333333"/>
          <w:shd w:val="clear" w:color="auto" w:fill="FFFFFF"/>
          <w:lang w:val="en-GB" w:eastAsia="en-GB"/>
        </w:rPr>
        <w:t>).</w:t>
      </w:r>
    </w:p>
    <w:p w14:paraId="29DAB528" w14:textId="77777777" w:rsidR="003963E9" w:rsidRDefault="003963E9" w:rsidP="004971B1">
      <w:pPr>
        <w:spacing w:line="360" w:lineRule="auto"/>
        <w:rPr>
          <w:rFonts w:eastAsia="Times New Roman" w:cs="Arial"/>
          <w:color w:val="333333"/>
          <w:shd w:val="clear" w:color="auto" w:fill="FFFFFF"/>
          <w:lang w:val="en-GB" w:eastAsia="en-GB"/>
        </w:rPr>
      </w:pPr>
    </w:p>
    <w:p w14:paraId="466487B0" w14:textId="07937F8D" w:rsidR="003963E9" w:rsidRPr="006D0877" w:rsidRDefault="003963E9" w:rsidP="003963E9">
      <w:pPr>
        <w:spacing w:line="360" w:lineRule="auto"/>
        <w:jc w:val="center"/>
        <w:rPr>
          <w:lang w:val="en-GB"/>
        </w:rPr>
      </w:pPr>
      <w:r>
        <w:rPr>
          <w:noProof/>
          <w:lang w:val="en-GB" w:eastAsia="en-GB"/>
        </w:rPr>
        <w:drawing>
          <wp:inline distT="0" distB="0" distL="0" distR="0" wp14:anchorId="00037D45" wp14:editId="06265530">
            <wp:extent cx="3863975" cy="3152190"/>
            <wp:effectExtent l="0" t="0" r="0" b="0"/>
            <wp:docPr id="3" name="Picture 3" descr="../../../../../../../../../Desktop/dm/thesis_git/cloned/figures/intro/BAR_str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dm/thesis_git/cloned/figures/intro/BAR_struc"/>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66196" cy="3154002"/>
                    </a:xfrm>
                    <a:prstGeom prst="rect">
                      <a:avLst/>
                    </a:prstGeom>
                    <a:noFill/>
                    <a:ln>
                      <a:noFill/>
                    </a:ln>
                  </pic:spPr>
                </pic:pic>
              </a:graphicData>
            </a:graphic>
          </wp:inline>
        </w:drawing>
      </w:r>
    </w:p>
    <w:p w14:paraId="3F2DC9E2" w14:textId="77777777" w:rsidR="004971B1" w:rsidRPr="006D0877" w:rsidRDefault="004971B1" w:rsidP="004971B1">
      <w:pPr>
        <w:spacing w:line="360" w:lineRule="auto"/>
        <w:rPr>
          <w:lang w:val="en-GB"/>
        </w:rPr>
      </w:pPr>
    </w:p>
    <w:p w14:paraId="5AA6A6E9" w14:textId="74BA4AF6" w:rsidR="004971B1" w:rsidRPr="006D0877" w:rsidRDefault="004971B1" w:rsidP="004971B1">
      <w:pPr>
        <w:spacing w:line="360" w:lineRule="auto"/>
        <w:rPr>
          <w:lang w:val="en-GB"/>
        </w:rPr>
      </w:pPr>
      <w:r w:rsidRPr="006D0877">
        <w:rPr>
          <w:lang w:val="en-GB"/>
        </w:rPr>
        <w:t xml:space="preserve">BAR dimers are able to </w:t>
      </w:r>
      <w:proofErr w:type="spellStart"/>
      <w:r w:rsidRPr="006D0877">
        <w:rPr>
          <w:lang w:val="en-GB"/>
        </w:rPr>
        <w:t>oligomerize</w:t>
      </w:r>
      <w:proofErr w:type="spellEnd"/>
      <w:r w:rsidRPr="006D0877">
        <w:rPr>
          <w:lang w:val="en-GB"/>
        </w:rPr>
        <w:t xml:space="preserve"> and scaffold large areas of membrane. These scaffolds can </w:t>
      </w:r>
      <w:proofErr w:type="spellStart"/>
      <w:r w:rsidRPr="006D0877">
        <w:rPr>
          <w:lang w:val="en-GB"/>
        </w:rPr>
        <w:t>tubulate</w:t>
      </w:r>
      <w:proofErr w:type="spellEnd"/>
      <w:r w:rsidRPr="006D0877">
        <w:rPr>
          <w:lang w:val="en-GB"/>
        </w:rPr>
        <w:t xml:space="preserve"> and generate curvature across membrane regions much larger than the dimensions of a BAR dimer</w:t>
      </w:r>
      <w:r w:rsidRPr="006D0877">
        <w:rPr>
          <w:lang w:val="en-GB"/>
        </w:rPr>
        <w:fldChar w:fldCharType="begin" w:fldLock="1"/>
      </w:r>
      <w:r w:rsidR="008D0CD4">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2","issue":"2","issued":{"date-parts":[["2001","10"]]},"language":"eng","page":"193-200","title":"Generation of high curvature membranes mediated by direct endophilin bilayer interactions","type":"article-journal","volume":"155"},"uris":["http://www.mendeley.com/documents/?uuid=a87ec1cb-b3dc-4cb6-8c9e-fc10d75b124e"]}],"mendeley":{"formattedCitation":"(Farsad &lt;i&gt;et al.&lt;/i&gt;, 2001; Peter &lt;i&gt;et al.&lt;/i&gt;, 2004)","plainTextFormattedCitation":"(Farsad et al., 2001; Peter et al., 2004)","previouslyFormattedCitation":"(Farsad &lt;i&gt;et al.&lt;/i&gt;, 2001; Peter &lt;i&gt;et al.&lt;/i&gt;, 2004)"},"properties":{"noteIndex":0},"schema":"https://github.com/citation-style-language/schema/raw/master/csl-citation.json"}</w:instrText>
      </w:r>
      <w:r w:rsidRPr="006D0877">
        <w:rPr>
          <w:lang w:val="en-GB"/>
        </w:rPr>
        <w:fldChar w:fldCharType="separate"/>
      </w:r>
      <w:r w:rsidR="00062640" w:rsidRPr="00062640">
        <w:rPr>
          <w:noProof/>
          <w:lang w:val="en-GB"/>
        </w:rPr>
        <w:t xml:space="preserve">(Farsad </w:t>
      </w:r>
      <w:r w:rsidR="00062640" w:rsidRPr="00062640">
        <w:rPr>
          <w:i/>
          <w:noProof/>
          <w:lang w:val="en-GB"/>
        </w:rPr>
        <w:t>et al.</w:t>
      </w:r>
      <w:r w:rsidR="00062640" w:rsidRPr="00062640">
        <w:rPr>
          <w:noProof/>
          <w:lang w:val="en-GB"/>
        </w:rPr>
        <w:t xml:space="preserve">, 2001; Peter </w:t>
      </w:r>
      <w:r w:rsidR="00062640" w:rsidRPr="00062640">
        <w:rPr>
          <w:i/>
          <w:noProof/>
          <w:lang w:val="en-GB"/>
        </w:rPr>
        <w:t>et al.</w:t>
      </w:r>
      <w:r w:rsidR="00062640" w:rsidRPr="00062640">
        <w:rPr>
          <w:noProof/>
          <w:lang w:val="en-GB"/>
        </w:rPr>
        <w:t>, 2004)</w:t>
      </w:r>
      <w:r w:rsidRPr="006D0877">
        <w:rPr>
          <w:lang w:val="en-GB"/>
        </w:rPr>
        <w:fldChar w:fldCharType="end"/>
      </w:r>
      <w:r w:rsidR="007E58D8">
        <w:rPr>
          <w:lang w:val="en-GB"/>
        </w:rPr>
        <w:t xml:space="preserve"> (</w:t>
      </w:r>
      <w:proofErr w:type="spellStart"/>
      <w:r w:rsidR="007E58D8">
        <w:rPr>
          <w:lang w:val="en-GB"/>
        </w:rPr>
        <w:t>Fig_BARscaffold</w:t>
      </w:r>
      <w:proofErr w:type="spellEnd"/>
      <w:r w:rsidR="007E58D8">
        <w:rPr>
          <w:lang w:val="en-GB"/>
        </w:rPr>
        <w:t>)</w:t>
      </w:r>
      <w:r w:rsidRPr="006D0877">
        <w:rPr>
          <w:lang w:val="en-GB"/>
        </w:rPr>
        <w:t xml:space="preserve">. BAR scaffolds can also bind membranes in a curvature-dependent manner. Correlation between the membrane shapes that </w:t>
      </w:r>
      <w:r w:rsidRPr="006D0877">
        <w:rPr>
          <w:lang w:val="en-GB"/>
        </w:rPr>
        <w:lastRenderedPageBreak/>
        <w:t xml:space="preserve">they bind </w:t>
      </w:r>
      <w:r w:rsidRPr="006D0877">
        <w:rPr>
          <w:i/>
          <w:lang w:val="en-GB"/>
        </w:rPr>
        <w:t>in</w:t>
      </w:r>
      <w:r w:rsidR="004E7F0A">
        <w:rPr>
          <w:i/>
          <w:lang w:val="en-GB"/>
        </w:rPr>
        <w:t xml:space="preserve"> </w:t>
      </w:r>
      <w:r w:rsidRPr="006D0877">
        <w:rPr>
          <w:i/>
          <w:lang w:val="en-GB"/>
        </w:rPr>
        <w:t>vivo</w:t>
      </w:r>
      <w:r w:rsidRPr="006D0877">
        <w:rPr>
          <w:lang w:val="en-GB"/>
        </w:rPr>
        <w:t xml:space="preserve"> and their intrinsic curvature has been shown for many BAR proteins</w:t>
      </w:r>
      <w:r w:rsidR="004E7F0A">
        <w:rPr>
          <w:lang w:val="en-GB"/>
        </w:rPr>
        <w:t xml:space="preserve">. At membranes, </w:t>
      </w:r>
      <w:r w:rsidRPr="006D0877">
        <w:rPr>
          <w:lang w:val="en-GB"/>
        </w:rPr>
        <w:t xml:space="preserve">they </w:t>
      </w:r>
      <w:r w:rsidR="003963E9">
        <w:rPr>
          <w:lang w:val="en-GB"/>
        </w:rPr>
        <w:t>are thought to</w:t>
      </w:r>
      <w:r w:rsidRPr="006D0877">
        <w:rPr>
          <w:lang w:val="en-GB"/>
        </w:rPr>
        <w:t xml:space="preserve"> induce, stabilize, or generate specific curvature. </w:t>
      </w:r>
    </w:p>
    <w:p w14:paraId="1C0A18B2" w14:textId="77777777" w:rsidR="004971B1" w:rsidRPr="006D0877" w:rsidRDefault="004971B1" w:rsidP="004971B1">
      <w:pPr>
        <w:widowControl w:val="0"/>
        <w:autoSpaceDE w:val="0"/>
        <w:autoSpaceDN w:val="0"/>
        <w:adjustRightInd w:val="0"/>
        <w:spacing w:after="240" w:line="360" w:lineRule="auto"/>
        <w:rPr>
          <w:lang w:val="en-GB"/>
        </w:rPr>
      </w:pPr>
    </w:p>
    <w:p w14:paraId="4A622FF7" w14:textId="77777777" w:rsidR="004971B1" w:rsidRPr="006D0877" w:rsidRDefault="004971B1" w:rsidP="004971B1">
      <w:pPr>
        <w:spacing w:line="360" w:lineRule="auto"/>
        <w:outlineLvl w:val="0"/>
        <w:rPr>
          <w:b/>
          <w:lang w:val="en-GB"/>
        </w:rPr>
      </w:pPr>
      <w:r w:rsidRPr="006D0877">
        <w:rPr>
          <w:b/>
          <w:lang w:val="en-GB"/>
        </w:rPr>
        <w:t>NBAR proteins and membrane shapes</w:t>
      </w:r>
    </w:p>
    <w:p w14:paraId="33D705A0" w14:textId="62ECD553" w:rsidR="004971B1" w:rsidRPr="006D0877" w:rsidRDefault="004971B1" w:rsidP="004971B1">
      <w:pPr>
        <w:spacing w:line="360" w:lineRule="auto"/>
        <w:rPr>
          <w:lang w:val="en-GB"/>
        </w:rPr>
      </w:pPr>
      <w:r w:rsidRPr="006D0877">
        <w:rPr>
          <w:lang w:val="en-GB"/>
        </w:rPr>
        <w:t xml:space="preserve">Classical BAR domain proteins form a crescent-shaped structure. Some of them have an N-terminal </w:t>
      </w:r>
      <w:proofErr w:type="spellStart"/>
      <w:r w:rsidRPr="006D0877">
        <w:rPr>
          <w:lang w:val="en-GB"/>
        </w:rPr>
        <w:t>amphiphatic</w:t>
      </w:r>
      <w:proofErr w:type="spellEnd"/>
      <w:r w:rsidRPr="006D0877">
        <w:rPr>
          <w:lang w:val="en-GB"/>
        </w:rPr>
        <w:t xml:space="preserve"> helix (N-helix), forming a subclass of classical BAR called N</w:t>
      </w:r>
      <w:r w:rsidR="00081F90">
        <w:rPr>
          <w:lang w:val="en-GB"/>
        </w:rPr>
        <w:t>-</w:t>
      </w:r>
      <w:r w:rsidRPr="006D0877">
        <w:rPr>
          <w:lang w:val="en-GB"/>
        </w:rPr>
        <w:t xml:space="preserve">BAR domains. The two significant endocytic BAR proteins, </w:t>
      </w:r>
      <w:proofErr w:type="spellStart"/>
      <w:r w:rsidRPr="006D0877">
        <w:rPr>
          <w:lang w:val="en-GB"/>
        </w:rPr>
        <w:t>Endophilins</w:t>
      </w:r>
      <w:proofErr w:type="spellEnd"/>
      <w:r w:rsidRPr="006D0877">
        <w:rPr>
          <w:lang w:val="en-GB"/>
        </w:rPr>
        <w:t xml:space="preserve"> and </w:t>
      </w:r>
      <w:proofErr w:type="spellStart"/>
      <w:r w:rsidRPr="006D0877">
        <w:rPr>
          <w:lang w:val="en-GB"/>
        </w:rPr>
        <w:t>Amphiphysins</w:t>
      </w:r>
      <w:proofErr w:type="spellEnd"/>
      <w:r w:rsidRPr="006D0877">
        <w:rPr>
          <w:lang w:val="en-GB"/>
        </w:rPr>
        <w:t>, are N</w:t>
      </w:r>
      <w:r w:rsidR="00081F90">
        <w:rPr>
          <w:lang w:val="en-GB"/>
        </w:rPr>
        <w:t>-</w:t>
      </w:r>
      <w:r w:rsidRPr="006D0877">
        <w:rPr>
          <w:lang w:val="en-GB"/>
        </w:rPr>
        <w:t xml:space="preserve">BAR proteins. 35-40 </w:t>
      </w:r>
      <w:r w:rsidR="00081F90">
        <w:rPr>
          <w:lang w:val="en-GB"/>
        </w:rPr>
        <w:t>r</w:t>
      </w:r>
      <w:r w:rsidR="002A2D96" w:rsidRPr="006D0877">
        <w:rPr>
          <w:lang w:val="en-GB"/>
        </w:rPr>
        <w:t>esidue</w:t>
      </w:r>
      <w:r w:rsidR="00081F90">
        <w:rPr>
          <w:lang w:val="en-GB"/>
        </w:rPr>
        <w:t>s</w:t>
      </w:r>
      <w:r w:rsidR="002A2D96" w:rsidRPr="006D0877">
        <w:rPr>
          <w:lang w:val="en-GB"/>
        </w:rPr>
        <w:t xml:space="preserve"> </w:t>
      </w:r>
      <w:r w:rsidR="00081F90">
        <w:rPr>
          <w:lang w:val="en-GB"/>
        </w:rPr>
        <w:t xml:space="preserve">forms the </w:t>
      </w:r>
      <w:r w:rsidRPr="006D0877">
        <w:rPr>
          <w:lang w:val="en-GB"/>
        </w:rPr>
        <w:t>N-helix</w:t>
      </w:r>
      <w:r w:rsidR="00081F90">
        <w:rPr>
          <w:lang w:val="en-GB"/>
        </w:rPr>
        <w:t xml:space="preserve"> that</w:t>
      </w:r>
      <w:r w:rsidRPr="006D0877">
        <w:rPr>
          <w:lang w:val="en-GB"/>
        </w:rPr>
        <w:t xml:space="preserve"> acts as an </w:t>
      </w:r>
      <w:proofErr w:type="spellStart"/>
      <w:r w:rsidRPr="006D0877">
        <w:rPr>
          <w:lang w:val="en-GB"/>
        </w:rPr>
        <w:t>amphiphatic</w:t>
      </w:r>
      <w:proofErr w:type="spellEnd"/>
      <w:r w:rsidRPr="006D0877">
        <w:rPr>
          <w:lang w:val="en-GB"/>
        </w:rPr>
        <w:t xml:space="preserve"> wedge</w:t>
      </w:r>
      <w:r w:rsidR="00081F90">
        <w:rPr>
          <w:lang w:val="en-GB"/>
        </w:rPr>
        <w:t xml:space="preserve"> that</w:t>
      </w:r>
      <w:r w:rsidRPr="006D0877">
        <w:rPr>
          <w:lang w:val="en-GB"/>
        </w:rPr>
        <w:t xml:space="preserve"> is unstructured until it is inserted into the</w:t>
      </w:r>
      <w:r w:rsidR="00D70F4E">
        <w:rPr>
          <w:lang w:val="en-GB"/>
        </w:rPr>
        <w:t xml:space="preserve"> </w:t>
      </w:r>
      <w:r w:rsidRPr="006D0877">
        <w:rPr>
          <w:lang w:val="en-GB"/>
        </w:rPr>
        <w:t xml:space="preserve">membrane </w:t>
      </w:r>
      <w:r w:rsidRPr="006D0877">
        <w:rPr>
          <w:lang w:val="en-GB"/>
        </w:rPr>
        <w:fldChar w:fldCharType="begin" w:fldLock="1"/>
      </w:r>
      <w:r w:rsidR="008D0CD4">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lt;i&gt;et al.&lt;/i&gt;, 2004)"},"properties":{"noteIndex":0},"schema":"https://github.com/citation-style-language/schema/raw/master/csl-citation.json"}</w:instrText>
      </w:r>
      <w:r w:rsidRPr="006D0877">
        <w:rPr>
          <w:lang w:val="en-GB"/>
        </w:rPr>
        <w:fldChar w:fldCharType="separate"/>
      </w:r>
      <w:r w:rsidR="00062640" w:rsidRPr="00062640">
        <w:rPr>
          <w:noProof/>
          <w:lang w:val="en-GB"/>
        </w:rPr>
        <w:t xml:space="preserve">(Peter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The insertion causes displacement of lipids, resulting in bending of the membrane, indicating that N-helix insertion into a membrane bilayer could favo</w:t>
      </w:r>
      <w:r w:rsidR="00081F90">
        <w:rPr>
          <w:lang w:val="en-GB"/>
        </w:rPr>
        <w:t>u</w:t>
      </w:r>
      <w:r w:rsidRPr="006D0877">
        <w:rPr>
          <w:lang w:val="en-GB"/>
        </w:rPr>
        <w:t xml:space="preserve">r membrane scission </w:t>
      </w:r>
      <w:r w:rsidRPr="006D0877">
        <w:rPr>
          <w:lang w:val="en-GB"/>
        </w:rPr>
        <w:fldChar w:fldCharType="begin" w:fldLock="1"/>
      </w:r>
      <w:r w:rsidR="008D0CD4">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id":"ITEM-2","itemData":{"DOI":"10.1016/S0006-3495(03)74457-9","ISSN":"0006-3495","PMID":"12829467","abstract":"Membrane budding-fission is a fundamental process generating intracellular carriers of proteins. Earlier works were focused only on formation of coated buds connected to the initial membrane by narrow membrane necks. We present the theoretical analysis of the whole pathway of budding-fission, including the crucial stage where the membrane neck undergoes fission and the carrier separates from the donor membrane. We consider two successive intermediates of the reaction: 1), a constricted membrane neck coming out of aperture of the assembling protein coat, and 2), hemifission intermediate resulting from self-fusion of the inner monolayer of the neck, while its outer monolayer remains continuous. Transformation of the constricted neck into the hemifission intermediate is driven by the membrane stress produced in the neck by the protein coat. Although apparently similar to hemifusion, the fission is predicted to have an opposite dependence on the monolayer spontaneous curvature. Analysis of the further stages of the process demonstrates that in all practically important cases the hemifission intermediate decays spontaneously into two separate membranes, thereby completing the fission process. We formulate the \"job description\" for fission proteins by calculating the energy they have to deliver and the radii of the protein coat aperture which have to be reached to drive the fission process.","author":[{"dropping-particle":"","family":"Kozlovsky","given":"Yonathan","non-dropping-particle":"","parse-names":false,"suffix":""},{"dropping-particle":"","family":"Kozlov","given":"Michael M","non-dropping-particle":"","parse-names":false,"suffix":""}],"container-title":"Biophysical journal","id":"ITEM-2","issue":"1","issued":{"date-parts":[["2003","7","1"]]},"page":"85-96","publisher":"Elsevier","title":"Membrane fission: model for intermediate structures.","type":"article-journal","volume":"85"},"uris":["http://www.mendeley.com/documents/?uuid=07a2e3f9-93a8-33e9-ab7f-0419fc3d67c1"]}],"mendeley":{"formattedCitation":"(Kozlovsky and Kozlov, 2003; Boucrot &lt;i&gt;et al.&lt;/i&gt;, 2012)","plainTextFormattedCitation":"(Kozlovsky and Kozlov, 2003; Boucrot et al., 2012)","previouslyFormattedCitation":"(Kozlovsky and Kozlov, 2003; Boucrot &lt;i&gt;et al.&lt;/i&gt;, 2012)"},"properties":{"noteIndex":0},"schema":"https://github.com/citation-style-language/schema/raw/master/csl-citation.json"}</w:instrText>
      </w:r>
      <w:r w:rsidRPr="006D0877">
        <w:rPr>
          <w:lang w:val="en-GB"/>
        </w:rPr>
        <w:fldChar w:fldCharType="separate"/>
      </w:r>
      <w:r w:rsidR="00062640" w:rsidRPr="00062640">
        <w:rPr>
          <w:noProof/>
          <w:lang w:val="en-GB"/>
        </w:rPr>
        <w:t xml:space="preserve">(Kozlovsky and Kozlov, 2003; Boucrot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 xml:space="preserve">. BAR </w:t>
      </w:r>
      <w:commentRangeStart w:id="21"/>
      <w:r w:rsidRPr="006D0877">
        <w:rPr>
          <w:lang w:val="en-GB"/>
        </w:rPr>
        <w:t xml:space="preserve">domains lacking this helix are not able to efficiently </w:t>
      </w:r>
      <w:proofErr w:type="spellStart"/>
      <w:r w:rsidRPr="006D0877">
        <w:rPr>
          <w:lang w:val="en-GB"/>
        </w:rPr>
        <w:t>tubulate</w:t>
      </w:r>
      <w:proofErr w:type="spellEnd"/>
      <w:r w:rsidRPr="006D0877">
        <w:rPr>
          <w:lang w:val="en-GB"/>
        </w:rPr>
        <w:t xml:space="preserve"> </w:t>
      </w:r>
      <w:r w:rsidR="00013872">
        <w:rPr>
          <w:lang w:val="en-GB"/>
        </w:rPr>
        <w:t xml:space="preserve"> liposomes</w:t>
      </w:r>
      <w:commentRangeEnd w:id="21"/>
      <w:r w:rsidR="00081F90">
        <w:rPr>
          <w:rStyle w:val="CommentReference"/>
        </w:rPr>
        <w:commentReference w:id="21"/>
      </w:r>
      <w:r w:rsidR="00013872">
        <w:rPr>
          <w:lang w:val="en-GB"/>
        </w:rPr>
        <w:t xml:space="preserve"> </w:t>
      </w:r>
      <w:r w:rsidRPr="006D0877">
        <w:rPr>
          <w:lang w:val="en-GB"/>
        </w:rPr>
        <w:fldChar w:fldCharType="begin" w:fldLock="1"/>
      </w:r>
      <w:r w:rsidR="008D0CD4">
        <w:rPr>
          <w:lang w:val="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Jennifer L Gallop, 2006)","plainTextFormattedCitation":"(Jennifer L Gallop, 2006)","previouslyFormattedCitation":"(Jennifer L Gallop, 2006)"},"properties":{"noteIndex":0},"schema":"https://github.com/citation-style-language/schema/raw/master/csl-citation.json"}</w:instrText>
      </w:r>
      <w:r w:rsidRPr="006D0877">
        <w:rPr>
          <w:lang w:val="en-GB"/>
        </w:rPr>
        <w:fldChar w:fldCharType="separate"/>
      </w:r>
      <w:r w:rsidR="00062640" w:rsidRPr="00062640">
        <w:rPr>
          <w:noProof/>
          <w:lang w:val="en-GB"/>
        </w:rPr>
        <w:t>(Jennifer L Gallop, 2006)</w:t>
      </w:r>
      <w:r w:rsidRPr="006D0877">
        <w:rPr>
          <w:lang w:val="en-GB"/>
        </w:rPr>
        <w:fldChar w:fldCharType="end"/>
      </w:r>
      <w:r w:rsidRPr="006D0877">
        <w:rPr>
          <w:lang w:val="en-GB"/>
        </w:rPr>
        <w:t>. The N-helix also increases efficiency of binding to liposomes</w:t>
      </w:r>
      <w:r w:rsidR="00081F90">
        <w:rPr>
          <w:lang w:val="en-GB"/>
        </w:rPr>
        <w:t xml:space="preserve"> </w:t>
      </w:r>
      <w:r w:rsidRPr="006D0877">
        <w:rPr>
          <w:lang w:val="en-GB"/>
        </w:rPr>
        <w:fldChar w:fldCharType="begin" w:fldLock="1"/>
      </w:r>
      <w:r w:rsidR="008D0CD4">
        <w:rPr>
          <w:lang w:val="en-GB"/>
        </w:rPr>
        <w:instrText>ADDIN CSL_CITATION {"citationItems":[{"id":"ITEM-1","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1","issue":"2","issued":{"date-parts":[["2001","10"]]},"language":"eng","page":"193-200","title":"Generation of high curvature membranes mediated by direct endophilin bilayer interactions","type":"article-journal","volume":"155"},"uris":["http://www.mendeley.com/documents/?uuid=a87ec1cb-b3dc-4cb6-8c9e-fc10d75b124e"]}],"mendeley":{"formattedCitation":"(Farsad &lt;i&gt;et al.&lt;/i&gt;, 2001)","plainTextFormattedCitation":"(Farsad et al., 2001)","previouslyFormattedCitation":"(Farsad &lt;i&gt;et al.&lt;/i&gt;, 2001)"},"properties":{"noteIndex":0},"schema":"https://github.com/citation-style-language/schema/raw/master/csl-citation.json"}</w:instrText>
      </w:r>
      <w:r w:rsidRPr="006D0877">
        <w:rPr>
          <w:lang w:val="en-GB"/>
        </w:rPr>
        <w:fldChar w:fldCharType="separate"/>
      </w:r>
      <w:r w:rsidR="00062640" w:rsidRPr="00062640">
        <w:rPr>
          <w:noProof/>
          <w:lang w:val="en-GB"/>
        </w:rPr>
        <w:t xml:space="preserve">(Farsad </w:t>
      </w:r>
      <w:r w:rsidR="00062640" w:rsidRPr="00062640">
        <w:rPr>
          <w:i/>
          <w:noProof/>
          <w:lang w:val="en-GB"/>
        </w:rPr>
        <w:t>et al.</w:t>
      </w:r>
      <w:r w:rsidR="00062640" w:rsidRPr="00062640">
        <w:rPr>
          <w:noProof/>
          <w:lang w:val="en-GB"/>
        </w:rPr>
        <w:t>, 2001)</w:t>
      </w:r>
      <w:r w:rsidRPr="006D0877">
        <w:rPr>
          <w:lang w:val="en-GB"/>
        </w:rPr>
        <w:fldChar w:fldCharType="end"/>
      </w:r>
      <w:r w:rsidRPr="006D0877">
        <w:rPr>
          <w:lang w:val="en-GB"/>
        </w:rPr>
        <w:t xml:space="preserve"> in a curvature sensitive manner, and confers salt sensitivity</w:t>
      </w:r>
      <w:r w:rsidR="00081F90">
        <w:rPr>
          <w:lang w:val="en-GB"/>
        </w:rPr>
        <w:t xml:space="preserve"> </w:t>
      </w:r>
      <w:r w:rsidRPr="006D0877">
        <w:rPr>
          <w:lang w:val="en-GB"/>
        </w:rPr>
        <w:fldChar w:fldCharType="begin" w:fldLock="1"/>
      </w:r>
      <w:r w:rsidR="008D0CD4">
        <w:rPr>
          <w:lang w:val="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Jennifer L Gallop, 2006)","plainTextFormattedCitation":"(Jennifer L Gallop, 2006)","previouslyFormattedCitation":"(Jennifer L Gallop, 2006)"},"properties":{"noteIndex":0},"schema":"https://github.com/citation-style-language/schema/raw/master/csl-citation.json"}</w:instrText>
      </w:r>
      <w:r w:rsidRPr="006D0877">
        <w:rPr>
          <w:lang w:val="en-GB"/>
        </w:rPr>
        <w:fldChar w:fldCharType="separate"/>
      </w:r>
      <w:r w:rsidR="00062640" w:rsidRPr="00062640">
        <w:rPr>
          <w:noProof/>
          <w:lang w:val="en-GB"/>
        </w:rPr>
        <w:t>(Jennifer L Gallop, 2006)</w:t>
      </w:r>
      <w:r w:rsidRPr="006D0877">
        <w:rPr>
          <w:lang w:val="en-GB"/>
        </w:rPr>
        <w:fldChar w:fldCharType="end"/>
      </w:r>
      <w:r w:rsidRPr="006D0877">
        <w:rPr>
          <w:lang w:val="en-GB"/>
        </w:rPr>
        <w:t xml:space="preserve">. </w:t>
      </w:r>
      <w:r w:rsidR="00081F90">
        <w:rPr>
          <w:lang w:val="en-GB"/>
        </w:rPr>
        <w:t xml:space="preserve">These experiments show that the N-helix likely interacts with membrane curvatures additionally to the BAR mechanism. </w:t>
      </w:r>
    </w:p>
    <w:p w14:paraId="5AFF9E5E" w14:textId="77777777" w:rsidR="004971B1" w:rsidRPr="006D0877" w:rsidRDefault="004971B1" w:rsidP="004971B1">
      <w:pPr>
        <w:spacing w:line="360" w:lineRule="auto"/>
        <w:rPr>
          <w:lang w:val="en-GB"/>
        </w:rPr>
      </w:pPr>
    </w:p>
    <w:p w14:paraId="1B6B74C9" w14:textId="60D542AD" w:rsidR="004971B1" w:rsidRDefault="004971B1" w:rsidP="004971B1">
      <w:pPr>
        <w:spacing w:line="360" w:lineRule="auto"/>
        <w:rPr>
          <w:lang w:val="en-GB"/>
        </w:rPr>
      </w:pPr>
      <w:r w:rsidRPr="006D0877">
        <w:rPr>
          <w:rFonts w:cs="Times"/>
          <w:color w:val="000000"/>
          <w:lang w:val="en-GB"/>
        </w:rPr>
        <w:t>High resolution structural data has shown that N</w:t>
      </w:r>
      <w:r w:rsidR="00081F90">
        <w:rPr>
          <w:rFonts w:cs="Times"/>
          <w:color w:val="000000"/>
          <w:lang w:val="en-GB"/>
        </w:rPr>
        <w:t>-</w:t>
      </w:r>
      <w:r w:rsidRPr="006D0877">
        <w:rPr>
          <w:rFonts w:cs="Times"/>
          <w:color w:val="000000"/>
          <w:lang w:val="en-GB"/>
        </w:rPr>
        <w:t xml:space="preserve">BAR proteins can form helical scaffolds on tubular membranes </w:t>
      </w:r>
      <w:r w:rsidRPr="006D0877">
        <w:rPr>
          <w:rFonts w:cs="Times"/>
          <w:color w:val="000000"/>
          <w:lang w:val="en-GB"/>
        </w:rPr>
        <w:fldChar w:fldCharType="begin" w:fldLock="1"/>
      </w:r>
      <w:r w:rsidR="008D0CD4">
        <w:rPr>
          <w:rFonts w:cs="Times"/>
          <w:color w:val="000000"/>
          <w:lang w:val="en-GB"/>
        </w:rPr>
        <w:instrText>ADDIN CSL_CITATION {"citationItems":[{"id":"ITEM-1","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1","issue":"4","issued":{"date-parts":[["2007","5"]]},"language":"eng","page":"761-772","title":"Curved EFC/F-BAR-domain dimers are joined end to end into a filament for membrane invagination in endocytosis","type":"article-journal","volume":"129"},"uris":["http://www.mendeley.com/documents/?uuid=2ce4f69e-3d30-44be-8c0d-670640024d7b"]},{"id":"ITEM-2","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2","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3","itemData":{"DOI":"10.1016/j.cell.2012.01.048","ISSN":"1097-4172","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3","issue":"1","issued":{"date-parts":[["2012","3"]]},"language":"eng","page":"137-145","title":"Structural basis of membrane bending by the N-BAR protein endophilin","type":"article-journal","volume":"149"},"uris":["http://www.mendeley.com/documents/?uuid=3f559ba1-6426-4191-bf2d-c59fd25d8689"]}],"mendeley":{"formattedCitation":"(Peter &lt;i&gt;et al.&lt;/i&gt;, 2004; Shimada &lt;i&gt;et al.&lt;/i&gt;, 2007; Mim &lt;i&gt;et al.&lt;/i&gt;, 2012)","plainTextFormattedCitation":"(Peter et al., 2004; Shimada et al., 2007; Mim et al., 2012)","previouslyFormattedCitation":"(Peter &lt;i&gt;et al.&lt;/i&gt;, 2004; Shimada &lt;i&gt;et al.&lt;/i&gt;, 2007; Mim &lt;i&gt;et al.&lt;/i&gt;, 2012)"},"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Peter </w:t>
      </w:r>
      <w:r w:rsidR="00062640" w:rsidRPr="00062640">
        <w:rPr>
          <w:rFonts w:cs="Times"/>
          <w:i/>
          <w:noProof/>
          <w:color w:val="000000"/>
          <w:lang w:val="en-GB"/>
        </w:rPr>
        <w:t>et al.</w:t>
      </w:r>
      <w:r w:rsidR="00062640" w:rsidRPr="00062640">
        <w:rPr>
          <w:rFonts w:cs="Times"/>
          <w:noProof/>
          <w:color w:val="000000"/>
          <w:lang w:val="en-GB"/>
        </w:rPr>
        <w:t xml:space="preserve">, 2004; Shimada </w:t>
      </w:r>
      <w:r w:rsidR="00062640" w:rsidRPr="00062640">
        <w:rPr>
          <w:rFonts w:cs="Times"/>
          <w:i/>
          <w:noProof/>
          <w:color w:val="000000"/>
          <w:lang w:val="en-GB"/>
        </w:rPr>
        <w:t>et al.</w:t>
      </w:r>
      <w:r w:rsidR="00062640" w:rsidRPr="00062640">
        <w:rPr>
          <w:rFonts w:cs="Times"/>
          <w:noProof/>
          <w:color w:val="000000"/>
          <w:lang w:val="en-GB"/>
        </w:rPr>
        <w:t xml:space="preserve">, 2007; Mim </w:t>
      </w:r>
      <w:r w:rsidR="00062640" w:rsidRPr="00062640">
        <w:rPr>
          <w:rFonts w:cs="Times"/>
          <w:i/>
          <w:noProof/>
          <w:color w:val="000000"/>
          <w:lang w:val="en-GB"/>
        </w:rPr>
        <w:t>et al.</w:t>
      </w:r>
      <w:r w:rsidR="00062640" w:rsidRPr="00062640">
        <w:rPr>
          <w:rFonts w:cs="Times"/>
          <w:noProof/>
          <w:color w:val="000000"/>
          <w:lang w:val="en-GB"/>
        </w:rPr>
        <w:t>, 2012)</w:t>
      </w:r>
      <w:r w:rsidRPr="006D0877">
        <w:rPr>
          <w:rFonts w:cs="Times"/>
          <w:color w:val="000000"/>
          <w:lang w:val="en-GB"/>
        </w:rPr>
        <w:fldChar w:fldCharType="end"/>
      </w:r>
      <w:r w:rsidRPr="006D0877">
        <w:rPr>
          <w:rFonts w:cs="Times"/>
          <w:color w:val="000000"/>
          <w:lang w:val="en-GB"/>
        </w:rPr>
        <w:t xml:space="preserve">. An </w:t>
      </w:r>
      <w:r w:rsidRPr="006D0877">
        <w:rPr>
          <w:lang w:val="en-GB"/>
        </w:rPr>
        <w:t>energetically favo</w:t>
      </w:r>
      <w:r w:rsidR="00013872">
        <w:rPr>
          <w:lang w:val="en-GB"/>
        </w:rPr>
        <w:t>u</w:t>
      </w:r>
      <w:r w:rsidRPr="006D0877">
        <w:rPr>
          <w:lang w:val="en-GB"/>
        </w:rPr>
        <w:t>rable arrangement of BAR domains consist</w:t>
      </w:r>
      <w:r w:rsidR="003F4A0E">
        <w:rPr>
          <w:lang w:val="en-GB"/>
        </w:rPr>
        <w:t>s</w:t>
      </w:r>
      <w:r w:rsidRPr="006D0877">
        <w:rPr>
          <w:lang w:val="en-GB"/>
        </w:rPr>
        <w:t xml:space="preserve"> of dimers parallel to each other, </w:t>
      </w:r>
      <w:proofErr w:type="spellStart"/>
      <w:r w:rsidRPr="006D0877">
        <w:rPr>
          <w:lang w:val="en-GB"/>
        </w:rPr>
        <w:t>apposed</w:t>
      </w:r>
      <w:proofErr w:type="spellEnd"/>
      <w:r w:rsidRPr="006D0877">
        <w:rPr>
          <w:lang w:val="en-GB"/>
        </w:rPr>
        <w:t xml:space="preserve"> to the membrane</w:t>
      </w:r>
      <w:r w:rsidR="00506F1C">
        <w:rPr>
          <w:lang w:val="en-GB"/>
        </w:rPr>
        <w:t>. This scaffold</w:t>
      </w:r>
      <w:r w:rsidRPr="006D0877">
        <w:rPr>
          <w:lang w:val="en-GB"/>
        </w:rPr>
        <w:t xml:space="preserve"> </w:t>
      </w:r>
      <w:r w:rsidR="00046FA4">
        <w:rPr>
          <w:lang w:val="en-GB"/>
        </w:rPr>
        <w:t>favours</w:t>
      </w:r>
      <w:r w:rsidRPr="006D0877">
        <w:rPr>
          <w:lang w:val="en-GB"/>
        </w:rPr>
        <w:t xml:space="preserve"> membrane tubulation and preven</w:t>
      </w:r>
      <w:r w:rsidR="00046FA4">
        <w:rPr>
          <w:lang w:val="en-GB"/>
        </w:rPr>
        <w:t>ts</w:t>
      </w:r>
      <w:r w:rsidRPr="006D0877">
        <w:rPr>
          <w:lang w:val="en-GB"/>
        </w:rPr>
        <w:t xml:space="preserve"> scission by stabilizing the membrane tube</w:t>
      </w:r>
      <w:r w:rsidR="00046FA4">
        <w:rPr>
          <w:lang w:val="en-GB"/>
        </w:rPr>
        <w:t xml:space="preserve"> </w:t>
      </w:r>
      <w:r w:rsidRPr="006D0877">
        <w:rPr>
          <w:lang w:val="en-GB"/>
        </w:rPr>
        <w:fldChar w:fldCharType="begin" w:fldLock="1"/>
      </w:r>
      <w:r w:rsidR="008D0CD4">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lt;i&gt;et al.&lt;/i&gt;, 2012)","plainTextFormattedCitation":"(Boucrot et al., 2012)","previouslyFormattedCitation":"(Boucrot &lt;i&gt;et al.&lt;/i&gt;, 2012)"},"properties":{"noteIndex":0},"schema":"https://github.com/citation-style-language/schema/raw/master/csl-citation.json"}</w:instrText>
      </w:r>
      <w:r w:rsidRPr="006D0877">
        <w:rPr>
          <w:lang w:val="en-GB"/>
        </w:rPr>
        <w:fldChar w:fldCharType="separate"/>
      </w:r>
      <w:r w:rsidR="00062640" w:rsidRPr="00062640">
        <w:rPr>
          <w:noProof/>
          <w:lang w:val="en-GB"/>
        </w:rPr>
        <w:t xml:space="preserve">(Boucrot </w:t>
      </w:r>
      <w:r w:rsidR="00062640" w:rsidRPr="00062640">
        <w:rPr>
          <w:i/>
          <w:noProof/>
          <w:lang w:val="en-GB"/>
        </w:rPr>
        <w:t>et al.</w:t>
      </w:r>
      <w:r w:rsidR="00062640" w:rsidRPr="00062640">
        <w:rPr>
          <w:noProof/>
          <w:lang w:val="en-GB"/>
        </w:rPr>
        <w:t>, 2012)</w:t>
      </w:r>
      <w:r w:rsidRPr="006D0877">
        <w:rPr>
          <w:lang w:val="en-GB"/>
        </w:rPr>
        <w:fldChar w:fldCharType="end"/>
      </w:r>
      <w:r w:rsidR="00046FA4">
        <w:rPr>
          <w:lang w:val="en-GB"/>
        </w:rPr>
        <w:t>. N-helices</w:t>
      </w:r>
      <w:r w:rsidRPr="006D0877">
        <w:rPr>
          <w:lang w:val="en-GB"/>
        </w:rPr>
        <w:t xml:space="preserve"> </w:t>
      </w:r>
      <w:r w:rsidR="003F4A0E">
        <w:rPr>
          <w:lang w:val="en-GB"/>
        </w:rPr>
        <w:t>combined with</w:t>
      </w:r>
      <w:r w:rsidRPr="006D0877">
        <w:rPr>
          <w:lang w:val="en-GB"/>
        </w:rPr>
        <w:t xml:space="preserve"> BAR scaffolds can therefore allow coexistence of both vesicles and tubules, with preference for one or the other depending on the ratio between number of N-helices that favo</w:t>
      </w:r>
      <w:r w:rsidR="003F60A8">
        <w:rPr>
          <w:lang w:val="en-GB"/>
        </w:rPr>
        <w:t>u</w:t>
      </w:r>
      <w:r w:rsidRPr="006D0877">
        <w:rPr>
          <w:lang w:val="en-GB"/>
        </w:rPr>
        <w:t xml:space="preserve">r </w:t>
      </w:r>
      <w:proofErr w:type="spellStart"/>
      <w:r w:rsidRPr="006D0877">
        <w:rPr>
          <w:lang w:val="en-GB"/>
        </w:rPr>
        <w:t>vesiculation</w:t>
      </w:r>
      <w:proofErr w:type="spellEnd"/>
      <w:r w:rsidRPr="006D0877">
        <w:rPr>
          <w:lang w:val="en-GB"/>
        </w:rPr>
        <w:t xml:space="preserve">, and BAR generated scaffold stability </w:t>
      </w:r>
      <w:r w:rsidRPr="006D0877">
        <w:rPr>
          <w:lang w:val="en-GB"/>
        </w:rPr>
        <w:fldChar w:fldCharType="begin" w:fldLock="1"/>
      </w:r>
      <w:r w:rsidR="008D0CD4">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lt;i&gt;et al.&lt;/i&gt;, 2012)","plainTextFormattedCitation":"(Boucrot et al., 2012)","previouslyFormattedCitation":"(Boucrot &lt;i&gt;et al.&lt;/i&gt;, 2012)"},"properties":{"noteIndex":0},"schema":"https://github.com/citation-style-language/schema/raw/master/csl-citation.json"}</w:instrText>
      </w:r>
      <w:r w:rsidRPr="006D0877">
        <w:rPr>
          <w:lang w:val="en-GB"/>
        </w:rPr>
        <w:fldChar w:fldCharType="separate"/>
      </w:r>
      <w:r w:rsidR="00062640" w:rsidRPr="00062640">
        <w:rPr>
          <w:noProof/>
          <w:lang w:val="en-GB"/>
        </w:rPr>
        <w:t xml:space="preserve">(Boucrot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 xml:space="preserve">. </w:t>
      </w:r>
    </w:p>
    <w:p w14:paraId="0332187B" w14:textId="77777777" w:rsidR="003F4A0E" w:rsidRPr="006D0877" w:rsidRDefault="003F4A0E" w:rsidP="003F4A0E">
      <w:pPr>
        <w:widowControl w:val="0"/>
        <w:autoSpaceDE w:val="0"/>
        <w:autoSpaceDN w:val="0"/>
        <w:adjustRightInd w:val="0"/>
        <w:spacing w:after="240" w:line="360" w:lineRule="auto"/>
        <w:jc w:val="center"/>
        <w:rPr>
          <w:lang w:val="en-GB"/>
        </w:rPr>
      </w:pPr>
      <w:r w:rsidRPr="006D0877">
        <w:rPr>
          <w:noProof/>
          <w:lang w:val="en-GB" w:eastAsia="en-GB"/>
        </w:rPr>
        <w:lastRenderedPageBreak/>
        <w:drawing>
          <wp:inline distT="0" distB="0" distL="0" distR="0" wp14:anchorId="7802C504" wp14:editId="1D4D3320">
            <wp:extent cx="3262950" cy="2320078"/>
            <wp:effectExtent l="0" t="0" r="0" b="0"/>
            <wp:docPr id="8" name="Picture 8" descr="../../figures/fig6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fig6_screensho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7838" cy="2330664"/>
                    </a:xfrm>
                    <a:prstGeom prst="rect">
                      <a:avLst/>
                    </a:prstGeom>
                    <a:noFill/>
                    <a:ln>
                      <a:noFill/>
                    </a:ln>
                  </pic:spPr>
                </pic:pic>
              </a:graphicData>
            </a:graphic>
          </wp:inline>
        </w:drawing>
      </w:r>
    </w:p>
    <w:p w14:paraId="33E1C9AD" w14:textId="77777777" w:rsidR="003F4A0E" w:rsidRPr="006D0877" w:rsidRDefault="003F4A0E" w:rsidP="003F4A0E">
      <w:pPr>
        <w:spacing w:line="360" w:lineRule="auto"/>
        <w:rPr>
          <w:rFonts w:eastAsia="Times New Roman" w:cs="Times New Roman"/>
          <w:b/>
          <w:color w:val="222222"/>
          <w:spacing w:val="3"/>
          <w:shd w:val="clear" w:color="auto" w:fill="FFFFFF"/>
          <w:lang w:val="en-GB" w:eastAsia="en-GB"/>
        </w:rPr>
      </w:pPr>
      <w:r w:rsidRPr="006D0877">
        <w:rPr>
          <w:b/>
          <w:lang w:val="en-GB"/>
        </w:rPr>
        <w:t xml:space="preserve">Fig7: Left: Schematic of structures of BAR dimers with different curvature. Right: </w:t>
      </w:r>
      <w:r w:rsidRPr="006D0877">
        <w:rPr>
          <w:rFonts w:eastAsia="Times New Roman" w:cs="Times New Roman"/>
          <w:b/>
          <w:color w:val="222222"/>
          <w:spacing w:val="3"/>
          <w:shd w:val="clear" w:color="auto" w:fill="FFFFFF"/>
          <w:lang w:val="en-GB" w:eastAsia="en-GB"/>
        </w:rPr>
        <w:t xml:space="preserve">3D reconstruction of an </w:t>
      </w:r>
      <w:proofErr w:type="spellStart"/>
      <w:r w:rsidRPr="006D0877">
        <w:rPr>
          <w:rFonts w:eastAsia="Times New Roman" w:cs="Times New Roman"/>
          <w:b/>
          <w:color w:val="222222"/>
          <w:spacing w:val="3"/>
          <w:shd w:val="clear" w:color="auto" w:fill="FFFFFF"/>
          <w:lang w:val="en-GB" w:eastAsia="en-GB"/>
        </w:rPr>
        <w:t>amphiphysin</w:t>
      </w:r>
      <w:proofErr w:type="spellEnd"/>
      <w:r w:rsidRPr="006D0877">
        <w:rPr>
          <w:rFonts w:eastAsia="Times New Roman" w:cs="Times New Roman"/>
          <w:b/>
          <w:color w:val="222222"/>
          <w:spacing w:val="3"/>
          <w:shd w:val="clear" w:color="auto" w:fill="FFFFFF"/>
          <w:lang w:val="en-GB" w:eastAsia="en-GB"/>
        </w:rPr>
        <w:t xml:space="preserve">/BIN1-mediated tube with a diameter of 280 Å. The density corresponding to the protein is </w:t>
      </w:r>
      <w:proofErr w:type="spellStart"/>
      <w:r w:rsidRPr="006D0877">
        <w:rPr>
          <w:rFonts w:eastAsia="Times New Roman" w:cs="Times New Roman"/>
          <w:b/>
          <w:color w:val="222222"/>
          <w:spacing w:val="3"/>
          <w:shd w:val="clear" w:color="auto" w:fill="FFFFFF"/>
          <w:lang w:val="en-GB" w:eastAsia="en-GB"/>
        </w:rPr>
        <w:t>colored</w:t>
      </w:r>
      <w:proofErr w:type="spellEnd"/>
      <w:r w:rsidRPr="006D0877">
        <w:rPr>
          <w:rFonts w:eastAsia="Times New Roman" w:cs="Times New Roman"/>
          <w:b/>
          <w:color w:val="222222"/>
          <w:spacing w:val="3"/>
          <w:shd w:val="clear" w:color="auto" w:fill="FFFFFF"/>
          <w:lang w:val="en-GB" w:eastAsia="en-GB"/>
        </w:rPr>
        <w:t xml:space="preserve"> in blue and the lipid corresponding parts are coloured in in yellow.</w:t>
      </w:r>
    </w:p>
    <w:p w14:paraId="79CB3160" w14:textId="77777777" w:rsidR="003F4A0E" w:rsidRPr="006D0877" w:rsidRDefault="003F4A0E" w:rsidP="004971B1">
      <w:pPr>
        <w:spacing w:line="360" w:lineRule="auto"/>
        <w:rPr>
          <w:lang w:val="en-GB"/>
        </w:rPr>
      </w:pPr>
    </w:p>
    <w:p w14:paraId="046C076F" w14:textId="77777777" w:rsidR="004971B1" w:rsidRPr="006D0877" w:rsidRDefault="004971B1" w:rsidP="004971B1">
      <w:pPr>
        <w:spacing w:line="360" w:lineRule="auto"/>
        <w:rPr>
          <w:lang w:val="en-GB"/>
        </w:rPr>
      </w:pPr>
    </w:p>
    <w:p w14:paraId="3F65DA95" w14:textId="6A22D0B2" w:rsidR="004971B1" w:rsidRPr="006D0877" w:rsidRDefault="004971B1" w:rsidP="004971B1">
      <w:pPr>
        <w:spacing w:line="360" w:lineRule="auto"/>
        <w:rPr>
          <w:lang w:val="en-GB"/>
        </w:rPr>
      </w:pPr>
      <w:r w:rsidRPr="006D0877">
        <w:rPr>
          <w:lang w:val="en-GB"/>
        </w:rPr>
        <w:t xml:space="preserve">BAR proteins implicated in CME , </w:t>
      </w:r>
      <w:proofErr w:type="spellStart"/>
      <w:r w:rsidRPr="006D0877">
        <w:rPr>
          <w:lang w:val="en-GB"/>
        </w:rPr>
        <w:t>Amphiphysin</w:t>
      </w:r>
      <w:proofErr w:type="spellEnd"/>
      <w:r w:rsidRPr="006D0877">
        <w:rPr>
          <w:lang w:val="en-GB"/>
        </w:rPr>
        <w:t xml:space="preserve"> and </w:t>
      </w:r>
      <w:proofErr w:type="spellStart"/>
      <w:r w:rsidRPr="006D0877">
        <w:rPr>
          <w:lang w:val="en-GB"/>
        </w:rPr>
        <w:t>Endophilin</w:t>
      </w:r>
      <w:proofErr w:type="spellEnd"/>
      <w:r w:rsidRPr="006D0877">
        <w:rPr>
          <w:lang w:val="en-GB"/>
        </w:rPr>
        <w:t xml:space="preserve"> </w:t>
      </w:r>
      <w:r w:rsidR="00A97D86">
        <w:rPr>
          <w:lang w:val="en-GB"/>
        </w:rPr>
        <w:t xml:space="preserve">can </w:t>
      </w:r>
      <w:proofErr w:type="spellStart"/>
      <w:r w:rsidRPr="006D0877">
        <w:rPr>
          <w:lang w:val="en-GB"/>
        </w:rPr>
        <w:t>tubulate</w:t>
      </w:r>
      <w:proofErr w:type="spellEnd"/>
      <w:r w:rsidRPr="006D0877">
        <w:rPr>
          <w:lang w:val="en-GB"/>
        </w:rPr>
        <w:t xml:space="preserve"> membranes </w:t>
      </w:r>
      <w:commentRangeStart w:id="22"/>
      <w:r w:rsidRPr="006D0877">
        <w:rPr>
          <w:i/>
          <w:lang w:val="en-GB"/>
        </w:rPr>
        <w:t>in</w:t>
      </w:r>
      <w:r w:rsidR="00013872">
        <w:rPr>
          <w:i/>
          <w:lang w:val="en-GB"/>
        </w:rPr>
        <w:t xml:space="preserve"> </w:t>
      </w:r>
      <w:r w:rsidRPr="006D0877">
        <w:rPr>
          <w:i/>
          <w:lang w:val="en-GB"/>
        </w:rPr>
        <w:t>vitro</w:t>
      </w:r>
      <w:commentRangeEnd w:id="22"/>
      <w:r w:rsidRPr="006D0877">
        <w:rPr>
          <w:rStyle w:val="CommentReference"/>
          <w:sz w:val="24"/>
          <w:szCs w:val="24"/>
          <w:lang w:val="en-GB"/>
        </w:rPr>
        <w:commentReference w:id="22"/>
      </w:r>
      <w:r w:rsidR="008342AF">
        <w:rPr>
          <w:i/>
          <w:lang w:val="en-GB"/>
        </w:rPr>
        <w:t xml:space="preserve"> </w:t>
      </w:r>
      <w:r w:rsidRPr="006D0877">
        <w:rPr>
          <w:lang w:val="en-GB"/>
        </w:rPr>
        <w:fldChar w:fldCharType="begin" w:fldLock="1"/>
      </w:r>
      <w:r w:rsidR="008D0CD4">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cell.2012.01.048","ISSN":"1097-4172","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3","issue":"1","issued":{"date-parts":[["2012","3"]]},"language":"eng","page":"137-145","title":"Structural basis of membrane bending by the N-BAR protein endophilin","type":"article-journal","volume":"149"},"uris":["http://www.mendeley.com/documents/?uuid=3f559ba1-6426-4191-bf2d-c59fd25d8689"]}],"mendeley":{"formattedCitation":"(Peter &lt;i&gt;et al.&lt;/i&gt;, 2004; Jennifer L Gallop, 2006; Mim &lt;i&gt;et al.&lt;/i&gt;, 2012)","plainTextFormattedCitation":"(Peter et al., 2004; Jennifer L Gallop, 2006; Mim et al., 2012)","previouslyFormattedCitation":"(Peter &lt;i&gt;et al.&lt;/i&gt;, 2004; Jennifer L Gallop, 2006; Mim &lt;i&gt;et al.&lt;/i&gt;, 2012)"},"properties":{"noteIndex":0},"schema":"https://github.com/citation-style-language/schema/raw/master/csl-citation.json"}</w:instrText>
      </w:r>
      <w:r w:rsidRPr="006D0877">
        <w:rPr>
          <w:lang w:val="en-GB"/>
        </w:rPr>
        <w:fldChar w:fldCharType="separate"/>
      </w:r>
      <w:r w:rsidR="00062640" w:rsidRPr="00062640">
        <w:rPr>
          <w:noProof/>
          <w:lang w:val="en-GB"/>
        </w:rPr>
        <w:t xml:space="preserve">(Peter </w:t>
      </w:r>
      <w:r w:rsidR="00062640" w:rsidRPr="00062640">
        <w:rPr>
          <w:i/>
          <w:noProof/>
          <w:lang w:val="en-GB"/>
        </w:rPr>
        <w:t>et al.</w:t>
      </w:r>
      <w:r w:rsidR="00062640" w:rsidRPr="00062640">
        <w:rPr>
          <w:noProof/>
          <w:lang w:val="en-GB"/>
        </w:rPr>
        <w:t xml:space="preserve">, 2004; Jennifer L Gallop, 2006; Mim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 xml:space="preserve"> and form a helical scaffold</w:t>
      </w:r>
      <w:r w:rsidR="003F60A8">
        <w:rPr>
          <w:lang w:val="en-GB"/>
        </w:rPr>
        <w:t>s</w:t>
      </w:r>
      <w:r w:rsidR="00A97D86">
        <w:rPr>
          <w:lang w:val="en-GB"/>
        </w:rPr>
        <w:t xml:space="preserve"> via lateral interactions between BAR dimers </w:t>
      </w:r>
      <w:r w:rsidR="00A97D86" w:rsidRPr="006D0877">
        <w:rPr>
          <w:lang w:val="en-GB"/>
        </w:rPr>
        <w:fldChar w:fldCharType="begin" w:fldLock="1"/>
      </w:r>
      <w:r w:rsidR="00A97D86">
        <w:rPr>
          <w:lang w:val="en-GB"/>
        </w:rPr>
        <w:instrText>ADDIN CSL_CITATION {"citationItems":[{"id":"ITEM-1","itemData":{"DOI":"10.1073/pnas.1103594108","ISSN":"0027-8424, 1091-6490","abstract":"Cells are populated by a vast array of membrane-binding proteins that execute critical functions. Functions, like signaling and intracellular transport, require the abilities to bind to highly curved membranes and to trigger membrane deformation. Among these proteins is amphiphysin 1, implicated in clathrin-mediated endocytosis. It contains a Bin-Amphiphysin-Rvs membrane-binding domain with an N-terminal amphipathic helix that senses and generates membrane curvature. However, an understanding of the parameters distinguishing these two functions is missing. By pulling a highly curved nanotube of controlled radius from a giant vesicle in a solution containing amphiphysin, we observed that the action of the protein depends directly on its density on the membrane. At low densities of protein on the nearly flat vesicle, the distribution of proteins and the mechanical effects induced are described by a model based on spontaneous curvature induction. The tube radius and force are modified by protein binding but still depend on membrane tension. In the dilute limit, when practically no proteins were present on the vesicle, no mechanical effects were detected, but strong protein enrichment proportional to curvature was seen on the tube. At high densities, the radius is independent of tension and vesicle protein density, resulting from the formation of a scaffold around the tube. As a consequence, the scaling of the force with tension is modified. For the entire density range, protein was enriched on the tube as compared to the vesicle. Our approach shows that the strength of curvature sensing and mechanical effects on the tube depends on the protein density.","author":[{"dropping-particle":"","family":"Sorre","given":"Benoît","non-dropping-particle":"","parse-names":false,"suffix":""},{"dropping-particle":"","family":"Callan-Jones","given":"Andrew","non-dropping-particle":"","parse-names":false,"suffix":""},{"dropping-particle":"","family":"Manzi","given":"John","non-dropping-particle":"","parse-names":false,"suffix":""},{"dropping-particle":"","family":"Goud","given":"Bruno","non-dropping-particle":"","parse-names":false,"suffix":""},{"dropping-particle":"","family":"Prost","given":"Jacques","non-dropping-particle":"","parse-names":false,"suffix":""},{"dropping-particle":"","family":"Bassereau","given":"Patricia","non-dropping-particle":"","parse-names":false,"suffix":""},{"dropping-particle":"","family":"Roux","given":"Aurélien","non-dropping-particle":"","parse-names":false,"suffix":""}],"container-title":"Proceedings of the National Academy of Sciences","id":"ITEM-1","issue":"1","issued":{"date-parts":[["2012","1"]]},"language":"en","page":"173-178","title":"Nature of curvature coupling of amphiphysin with membranes depends on its bound density","type":"article-journal","volume":"109"},"uris":["http://www.mendeley.com/documents/?uuid=6aee4c95-30b8-476a-84de-0d09900661b5"]}],"mendeley":{"formattedCitation":"(Sorre &lt;i&gt;et al.&lt;/i&gt;, 2012)","plainTextFormattedCitation":"(Sorre et al., 2012)","previouslyFormattedCitation":"(Sorre &lt;i&gt;et al.&lt;/i&gt;, 2012)"},"properties":{"noteIndex":0},"schema":"https://github.com/citation-style-language/schema/raw/master/csl-citation.json"}</w:instrText>
      </w:r>
      <w:r w:rsidR="00A97D86" w:rsidRPr="006D0877">
        <w:rPr>
          <w:lang w:val="en-GB"/>
        </w:rPr>
        <w:fldChar w:fldCharType="separate"/>
      </w:r>
      <w:r w:rsidR="00A97D86" w:rsidRPr="00062640">
        <w:rPr>
          <w:noProof/>
          <w:lang w:val="en-GB"/>
        </w:rPr>
        <w:t xml:space="preserve">(Sorre </w:t>
      </w:r>
      <w:r w:rsidR="00A97D86" w:rsidRPr="00062640">
        <w:rPr>
          <w:i/>
          <w:noProof/>
          <w:lang w:val="en-GB"/>
        </w:rPr>
        <w:t>et al.</w:t>
      </w:r>
      <w:r w:rsidR="00A97D86" w:rsidRPr="00062640">
        <w:rPr>
          <w:noProof/>
          <w:lang w:val="en-GB"/>
        </w:rPr>
        <w:t>, 2012)</w:t>
      </w:r>
      <w:r w:rsidR="00A97D86" w:rsidRPr="006D0877">
        <w:rPr>
          <w:lang w:val="en-GB"/>
        </w:rPr>
        <w:fldChar w:fldCharType="end"/>
      </w:r>
      <w:r w:rsidR="00A97D86" w:rsidRPr="006D0877">
        <w:rPr>
          <w:rStyle w:val="CommentReference"/>
          <w:sz w:val="24"/>
          <w:szCs w:val="24"/>
          <w:lang w:val="en-GB"/>
        </w:rPr>
        <w:commentReference w:id="23"/>
      </w:r>
      <w:r w:rsidRPr="006D0877">
        <w:rPr>
          <w:lang w:val="en-GB"/>
        </w:rPr>
        <w:t xml:space="preserve">. </w:t>
      </w:r>
    </w:p>
    <w:p w14:paraId="3EF1ED8E" w14:textId="77777777" w:rsidR="004971B1" w:rsidRPr="006D0877" w:rsidRDefault="004971B1" w:rsidP="004971B1">
      <w:pPr>
        <w:spacing w:line="360" w:lineRule="auto"/>
        <w:rPr>
          <w:lang w:val="en-GB"/>
        </w:rPr>
      </w:pPr>
    </w:p>
    <w:p w14:paraId="62333F85" w14:textId="77777777" w:rsidR="004971B1" w:rsidRPr="006D0877" w:rsidRDefault="004971B1" w:rsidP="004971B1">
      <w:pPr>
        <w:spacing w:line="360" w:lineRule="auto"/>
        <w:rPr>
          <w:lang w:val="en-GB"/>
        </w:rPr>
      </w:pPr>
    </w:p>
    <w:p w14:paraId="6318B079" w14:textId="77777777" w:rsidR="004971B1" w:rsidRPr="006D0877" w:rsidRDefault="004971B1" w:rsidP="004971B1">
      <w:pPr>
        <w:spacing w:line="360" w:lineRule="auto"/>
        <w:outlineLvl w:val="0"/>
        <w:rPr>
          <w:b/>
          <w:lang w:val="en-GB"/>
        </w:rPr>
      </w:pPr>
      <w:r w:rsidRPr="006D0877">
        <w:rPr>
          <w:b/>
          <w:lang w:val="en-GB"/>
        </w:rPr>
        <w:t xml:space="preserve">NBAR protein in endocytosis: </w:t>
      </w:r>
      <w:proofErr w:type="spellStart"/>
      <w:r w:rsidRPr="006D0877">
        <w:rPr>
          <w:b/>
          <w:lang w:val="en-GB"/>
        </w:rPr>
        <w:t>Amphiphysin</w:t>
      </w:r>
      <w:proofErr w:type="spellEnd"/>
      <w:r w:rsidRPr="006D0877">
        <w:rPr>
          <w:b/>
          <w:lang w:val="en-GB"/>
        </w:rPr>
        <w:t xml:space="preserve"> </w:t>
      </w:r>
    </w:p>
    <w:p w14:paraId="45370605" w14:textId="42D9C559" w:rsidR="004971B1" w:rsidRPr="006D0877" w:rsidRDefault="004971B1" w:rsidP="004971B1">
      <w:pPr>
        <w:spacing w:line="360" w:lineRule="auto"/>
        <w:rPr>
          <w:lang w:val="en-GB"/>
        </w:rPr>
      </w:pPr>
      <w:r w:rsidRPr="006D0877">
        <w:rPr>
          <w:lang w:val="en-GB"/>
        </w:rPr>
        <w:t xml:space="preserve">Two mammalian isoforms of </w:t>
      </w:r>
      <w:proofErr w:type="spellStart"/>
      <w:r w:rsidRPr="006D0877">
        <w:rPr>
          <w:lang w:val="en-GB"/>
        </w:rPr>
        <w:t>Amphiphysins</w:t>
      </w:r>
      <w:proofErr w:type="spellEnd"/>
      <w:r w:rsidRPr="006D0877">
        <w:rPr>
          <w:lang w:val="en-GB"/>
        </w:rPr>
        <w:t xml:space="preserve"> (</w:t>
      </w:r>
      <w:proofErr w:type="spellStart"/>
      <w:r w:rsidRPr="006D0877">
        <w:rPr>
          <w:lang w:val="en-GB"/>
        </w:rPr>
        <w:t>Amph</w:t>
      </w:r>
      <w:proofErr w:type="spellEnd"/>
      <w:r w:rsidRPr="006D0877">
        <w:rPr>
          <w:lang w:val="en-GB"/>
        </w:rPr>
        <w:t xml:space="preserve">) exist. </w:t>
      </w:r>
      <w:proofErr w:type="spellStart"/>
      <w:r w:rsidRPr="006D0877">
        <w:rPr>
          <w:lang w:val="en-GB"/>
        </w:rPr>
        <w:t>AmphI</w:t>
      </w:r>
      <w:proofErr w:type="spellEnd"/>
      <w:r w:rsidRPr="006D0877">
        <w:rPr>
          <w:lang w:val="en-GB"/>
        </w:rPr>
        <w:t xml:space="preserve"> is enriched in neurons in mammals, while </w:t>
      </w:r>
      <w:proofErr w:type="spellStart"/>
      <w:r w:rsidRPr="006D0877">
        <w:rPr>
          <w:lang w:val="en-GB"/>
        </w:rPr>
        <w:t>AmphII</w:t>
      </w:r>
      <w:proofErr w:type="spellEnd"/>
      <w:r w:rsidRPr="006D0877">
        <w:rPr>
          <w:lang w:val="en-GB"/>
        </w:rPr>
        <w:t xml:space="preserve"> (Bin1) is expressed in other tissue types, with one isoform enriched in muscle T-tubule junctions</w:t>
      </w:r>
      <w:r w:rsidR="000D7811">
        <w:rPr>
          <w:lang w:val="en-GB"/>
        </w:rPr>
        <w:t xml:space="preserve"> </w:t>
      </w:r>
      <w:r w:rsidRPr="006D0877">
        <w:rPr>
          <w:lang w:val="en-GB"/>
        </w:rPr>
        <w:fldChar w:fldCharType="begin" w:fldLock="1"/>
      </w:r>
      <w:r w:rsidR="008D0CD4">
        <w:rPr>
          <w:lang w:val="en-GB"/>
        </w:rPr>
        <w:instrText>ADDIN CSL_CITATION {"citationItems":[{"id":"ITEM-1","itemData":{"DOI":"10.1126/science.1071362","ISSN":"1095-9203","PMID":"12183633","abstract":"In striated muscle, the plasma membrane forms tubular invaginations (transverse tubules or T-tubules) that function in depolarization-contraction coupling. Caveolin-3 and amphiphysin were implicated in their biogenesis. Amphiphysin isoforms have a putative role in membrane deformation at endocytic sites. An isoform of amphiphysin 2 concentrated at T-tubules induced tubular plasma membrane invaginations when expressed in nonmuscle cells. This property required exon 10, a phosphoinositide-binding module. In developing myotubes, amphiphysin 2 and caveolin-3 segregated in tubular and vesicular portions of the T-tubule system, respectively. These findings support a role of the bilayer-deforming properties of amphiphysin at T-tubules and, more generally, a physiological role of amphiphysin in membrane deformation.","author":[{"dropping-particle":"","family":"Lee","given":"Eunkyung","non-dropping-particle":"","parse-names":false,"suffix":""},{"dropping-particle":"","family":"Marcucci","given":"Melissa","non-dropping-particle":"","parse-names":false,"suffix":""},{"dropping-particle":"","family":"Daniell","given":"Laurie","non-dropping-particle":"","parse-names":false,"suffix":""},{"dropping-particle":"","family":"Pypaert","given":"Marc","non-dropping-particle":"","parse-names":false,"suffix":""},{"dropping-particle":"","family":"Weisz","given":"Ora A","non-dropping-particle":"","parse-names":false,"suffix":""},{"dropping-particle":"","family":"Ochoa","given":"Gian-Carlo","non-dropping-particle":"","parse-names":false,"suffix":""},{"dropping-particle":"","family":"Farsad","given":"Khashayar","non-dropping-particle":"","parse-names":false,"suffix":""},{"dropping-particle":"","family":"Wenk","given":"Markus R","non-dropping-particle":"","parse-names":false,"suffix":""},{"dropping-particle":"","family":"Camilli","given":"Pietro","non-dropping-particle":"De","parse-names":false,"suffix":""}],"container-title":"Science (New York, N.Y.)","id":"ITEM-1","issue":"5584","issued":{"date-parts":[["2002","8","16"]]},"page":"1193-6","publisher":"American Association for the Advancement of Science","title":"Amphiphysin 2 (Bin1) and T-tubule biogenesis in muscle.","type":"article-journal","volume":"297"},"uris":["http://www.mendeley.com/documents/?uuid=2d2200ae-ae48-35fc-ad2d-cb79c95cd07b"]}],"mendeley":{"formattedCitation":"(Lee &lt;i&gt;et al.&lt;/i&gt;, 2002)","plainTextFormattedCitation":"(Lee et al., 2002)","previouslyFormattedCitation":"(Lee &lt;i&gt;et al.&lt;/i&gt;, 2002)"},"properties":{"noteIndex":0},"schema":"https://github.com/citation-style-language/schema/raw/master/csl-citation.json"}</w:instrText>
      </w:r>
      <w:r w:rsidRPr="006D0877">
        <w:rPr>
          <w:lang w:val="en-GB"/>
        </w:rPr>
        <w:fldChar w:fldCharType="separate"/>
      </w:r>
      <w:r w:rsidR="00062640" w:rsidRPr="00062640">
        <w:rPr>
          <w:noProof/>
          <w:lang w:val="en-GB"/>
        </w:rPr>
        <w:t xml:space="preserve">(Lee </w:t>
      </w:r>
      <w:r w:rsidR="00062640" w:rsidRPr="00062640">
        <w:rPr>
          <w:i/>
          <w:noProof/>
          <w:lang w:val="en-GB"/>
        </w:rPr>
        <w:t>et al.</w:t>
      </w:r>
      <w:r w:rsidR="00062640" w:rsidRPr="00062640">
        <w:rPr>
          <w:noProof/>
          <w:lang w:val="en-GB"/>
        </w:rPr>
        <w:t>, 2002)</w:t>
      </w:r>
      <w:r w:rsidRPr="006D0877">
        <w:rPr>
          <w:lang w:val="en-GB"/>
        </w:rPr>
        <w:fldChar w:fldCharType="end"/>
      </w:r>
      <w:r w:rsidRPr="006D0877">
        <w:rPr>
          <w:lang w:val="en-GB"/>
        </w:rPr>
        <w:t xml:space="preserve">. The only </w:t>
      </w:r>
      <w:proofErr w:type="spellStart"/>
      <w:r w:rsidRPr="006D0877">
        <w:rPr>
          <w:lang w:val="en-GB"/>
        </w:rPr>
        <w:t>Amphiphysin</w:t>
      </w:r>
      <w:proofErr w:type="spellEnd"/>
      <w:r w:rsidRPr="006D0877">
        <w:rPr>
          <w:lang w:val="en-GB"/>
        </w:rPr>
        <w:t xml:space="preserve"> in flies</w:t>
      </w:r>
      <w:r w:rsidR="00D2547F">
        <w:rPr>
          <w:lang w:val="en-GB"/>
        </w:rPr>
        <w:t xml:space="preserve"> </w:t>
      </w:r>
      <w:r w:rsidR="00927E76">
        <w:rPr>
          <w:lang w:val="en-GB"/>
        </w:rPr>
        <w:t>(d-</w:t>
      </w:r>
      <w:proofErr w:type="spellStart"/>
      <w:r w:rsidR="00927E76">
        <w:rPr>
          <w:lang w:val="en-GB"/>
        </w:rPr>
        <w:t>Amph</w:t>
      </w:r>
      <w:proofErr w:type="spellEnd"/>
      <w:r w:rsidR="00927E76">
        <w:rPr>
          <w:lang w:val="en-GB"/>
        </w:rPr>
        <w:t>)</w:t>
      </w:r>
      <w:r w:rsidRPr="006D0877">
        <w:rPr>
          <w:lang w:val="en-GB"/>
        </w:rPr>
        <w:t xml:space="preserve"> is expressed in various tissues, and enriched at muscle T-tubule junctions. The d-</w:t>
      </w:r>
      <w:proofErr w:type="spellStart"/>
      <w:r w:rsidRPr="006D0877">
        <w:rPr>
          <w:lang w:val="en-GB"/>
        </w:rPr>
        <w:t>Amph</w:t>
      </w:r>
      <w:proofErr w:type="spellEnd"/>
      <w:r w:rsidRPr="006D0877">
        <w:rPr>
          <w:lang w:val="en-GB"/>
        </w:rPr>
        <w:t xml:space="preserve"> dimer forms a coiled coil, with each BAR domain made of three long, kinked alpha-helices</w:t>
      </w:r>
      <w:r w:rsidR="000D7811">
        <w:rPr>
          <w:lang w:val="en-GB"/>
        </w:rPr>
        <w:t xml:space="preserve"> </w:t>
      </w:r>
      <w:r w:rsidRPr="006D0877">
        <w:rPr>
          <w:lang w:val="en-GB"/>
        </w:rPr>
        <w:fldChar w:fldCharType="begin" w:fldLock="1"/>
      </w:r>
      <w:r w:rsidR="008D0CD4">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lt;i&gt;et al.&lt;/i&gt;, 2004)"},"properties":{"noteIndex":0},"schema":"https://github.com/citation-style-language/schema/raw/master/csl-citation.json"}</w:instrText>
      </w:r>
      <w:r w:rsidRPr="006D0877">
        <w:rPr>
          <w:lang w:val="en-GB"/>
        </w:rPr>
        <w:fldChar w:fldCharType="separate"/>
      </w:r>
      <w:r w:rsidR="00062640" w:rsidRPr="00062640">
        <w:rPr>
          <w:noProof/>
          <w:lang w:val="en-GB"/>
        </w:rPr>
        <w:t xml:space="preserve">(Peter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xml:space="preserve">. </w:t>
      </w:r>
      <w:r w:rsidRPr="006D0877">
        <w:rPr>
          <w:i/>
          <w:lang w:val="en-GB"/>
        </w:rPr>
        <w:t>In-vitro</w:t>
      </w:r>
      <w:r w:rsidRPr="006D0877">
        <w:rPr>
          <w:lang w:val="en-GB"/>
        </w:rPr>
        <w:t xml:space="preserve">, liposome tubulation activity of </w:t>
      </w:r>
      <w:proofErr w:type="spellStart"/>
      <w:r w:rsidRPr="006D0877">
        <w:rPr>
          <w:lang w:val="en-GB"/>
        </w:rPr>
        <w:t>Amphiphysin</w:t>
      </w:r>
      <w:proofErr w:type="spellEnd"/>
      <w:r w:rsidRPr="006D0877">
        <w:rPr>
          <w:lang w:val="en-GB"/>
        </w:rPr>
        <w:t xml:space="preserve"> is concentration dependent. At very high concentrations, </w:t>
      </w:r>
      <w:proofErr w:type="spellStart"/>
      <w:r w:rsidRPr="006D0877">
        <w:rPr>
          <w:lang w:val="en-GB"/>
        </w:rPr>
        <w:t>Amphiphysin</w:t>
      </w:r>
      <w:proofErr w:type="spellEnd"/>
      <w:r w:rsidRPr="006D0877">
        <w:rPr>
          <w:lang w:val="en-GB"/>
        </w:rPr>
        <w:t xml:space="preserve"> is also able to sever tubular membrane to form vesicles</w:t>
      </w:r>
      <w:r w:rsidR="00467ADD">
        <w:rPr>
          <w:lang w:val="en-GB"/>
        </w:rPr>
        <w:t xml:space="preserve"> </w:t>
      </w:r>
      <w:r w:rsidRPr="006D0877">
        <w:rPr>
          <w:lang w:val="en-GB"/>
        </w:rPr>
        <w:fldChar w:fldCharType="begin" w:fldLock="1"/>
      </w:r>
      <w:r w:rsidR="008D0CD4">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lt;i&gt;et al.&lt;/i&gt;, 2004)"},"properties":{"noteIndex":0},"schema":"https://github.com/citation-style-language/schema/raw/master/csl-citation.json"}</w:instrText>
      </w:r>
      <w:r w:rsidRPr="006D0877">
        <w:rPr>
          <w:lang w:val="en-GB"/>
        </w:rPr>
        <w:fldChar w:fldCharType="separate"/>
      </w:r>
      <w:r w:rsidR="00062640" w:rsidRPr="00062640">
        <w:rPr>
          <w:noProof/>
          <w:lang w:val="en-GB"/>
        </w:rPr>
        <w:t xml:space="preserve">(Peter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xml:space="preserve">. </w:t>
      </w:r>
    </w:p>
    <w:p w14:paraId="6AEED584" w14:textId="77777777" w:rsidR="004971B1" w:rsidRPr="006D0877" w:rsidRDefault="004971B1" w:rsidP="004971B1">
      <w:pPr>
        <w:spacing w:line="360" w:lineRule="auto"/>
        <w:rPr>
          <w:lang w:val="en-GB"/>
        </w:rPr>
      </w:pPr>
    </w:p>
    <w:p w14:paraId="678211C7" w14:textId="77777777" w:rsidR="004971B1" w:rsidRPr="006D0877" w:rsidRDefault="004971B1" w:rsidP="004971B1">
      <w:pPr>
        <w:spacing w:line="360" w:lineRule="auto"/>
        <w:rPr>
          <w:lang w:val="en-GB"/>
        </w:rPr>
      </w:pPr>
      <w:proofErr w:type="spellStart"/>
      <w:r w:rsidRPr="006D0877">
        <w:rPr>
          <w:lang w:val="en-GB"/>
        </w:rPr>
        <w:t>Amph</w:t>
      </w:r>
      <w:proofErr w:type="spellEnd"/>
      <w:r w:rsidRPr="006D0877">
        <w:rPr>
          <w:lang w:val="en-GB"/>
        </w:rPr>
        <w:t xml:space="preserve"> I and II both have BAR domains, a proline rich region, and C-terminal SH3 domain.</w:t>
      </w:r>
    </w:p>
    <w:p w14:paraId="03F0DDA2" w14:textId="1AF69E57" w:rsidR="004971B1" w:rsidRPr="006D0877" w:rsidRDefault="004971B1" w:rsidP="004971B1">
      <w:pPr>
        <w:spacing w:line="360" w:lineRule="auto"/>
        <w:rPr>
          <w:lang w:val="en-GB"/>
        </w:rPr>
      </w:pPr>
      <w:proofErr w:type="spellStart"/>
      <w:r w:rsidRPr="006D0877">
        <w:rPr>
          <w:lang w:val="en-GB"/>
        </w:rPr>
        <w:lastRenderedPageBreak/>
        <w:t>Amphiphysin</w:t>
      </w:r>
      <w:proofErr w:type="spellEnd"/>
      <w:r w:rsidRPr="006D0877">
        <w:rPr>
          <w:lang w:val="en-GB"/>
        </w:rPr>
        <w:t xml:space="preserve"> I</w:t>
      </w:r>
      <w:r w:rsidR="00B45466">
        <w:rPr>
          <w:lang w:val="en-GB"/>
        </w:rPr>
        <w:t xml:space="preserve"> </w:t>
      </w:r>
      <w:r w:rsidRPr="006D0877">
        <w:rPr>
          <w:lang w:val="en-GB"/>
        </w:rPr>
        <w:t xml:space="preserve">binds </w:t>
      </w:r>
      <w:proofErr w:type="spellStart"/>
      <w:r w:rsidRPr="006D0877">
        <w:rPr>
          <w:lang w:val="en-GB"/>
        </w:rPr>
        <w:t>clathrin</w:t>
      </w:r>
      <w:proofErr w:type="spellEnd"/>
      <w:r w:rsidRPr="006D0877">
        <w:rPr>
          <w:lang w:val="en-GB"/>
        </w:rPr>
        <w:t xml:space="preserve"> and its </w:t>
      </w:r>
      <w:proofErr w:type="spellStart"/>
      <w:r w:rsidR="00B45466">
        <w:rPr>
          <w:lang w:val="en-GB"/>
        </w:rPr>
        <w:t>clathrin</w:t>
      </w:r>
      <w:proofErr w:type="spellEnd"/>
      <w:r w:rsidR="00B45466">
        <w:rPr>
          <w:lang w:val="en-GB"/>
        </w:rPr>
        <w:t xml:space="preserve"> adaptor AP2</w:t>
      </w:r>
      <w:r w:rsidR="00467ADD">
        <w:rPr>
          <w:lang w:val="en-GB"/>
        </w:rPr>
        <w:t xml:space="preserve"> </w:t>
      </w:r>
      <w:r w:rsidRPr="006D0877">
        <w:rPr>
          <w:lang w:val="en-GB"/>
        </w:rPr>
        <w:fldChar w:fldCharType="begin" w:fldLock="1"/>
      </w:r>
      <w:r w:rsidR="008D0CD4">
        <w:rPr>
          <w:lang w:val="en-GB"/>
        </w:rPr>
        <w:instrText>ADDIN CSL_CITATION {"citationItems":[{"id":"ITEM-1","itemData":{"DOI":"10.1101/gad.207801","ISSN":"0890-9369","PMID":"11711432","abstract":"Amphiphysins 1 and 2 are enriched in the mammalian brain and are proposed to recruit dynamin to sites of endocytosis. Shorter amphiphysin 2 splice variants are also found ubiquitously, with an enrichment in skeletal muscle. At the Drosophila larval neuromuscular junction, amphiphysin is localized postsynaptically and amphiphysin mutants have no major defects in neurotransmission; they are also viable, but flightless. Like mammalian amphiphysin 2 in muscles, Drosophila amphiphysin does not bind clathrin, but can tubulate lipids and is localized on T-tubules. Amphiphysin mutants have a novel phenotype, a severely disorganized T-tubule/sarcoplasmic reticulum system. We therefore propose that muscle amphiphysin is not involved in clathrin-mediated endocytosis, but in the structural organization of the membrane-bound compartments of the excitation-contraction coupling machinery of muscles.","author":[{"dropping-particle":"","family":"Razzaq","given":"A","non-dropping-particle":"","parse-names":false,"suffix":""},{"dropping-particle":"","family":"Robinson","given":"I M","non-dropping-particle":"","parse-names":false,"suffix":""},{"dropping-particle":"","family":"McMahon","given":"H T","non-dropping-particle":"","parse-names":false,"suffix":""},{"dropping-particle":"","family":"Skepper","given":"J N","non-dropping-particle":"","parse-names":false,"suffix":""},{"dropping-particle":"","family":"Su","given":"Y","non-dropping-particle":"","parse-names":false,"suffix":""},{"dropping-particle":"","family":"Zelhof","given":"A C","non-dropping-particle":"","parse-names":false,"suffix":""},{"dropping-particle":"","family":"Jackson","given":"A P","non-dropping-particle":"","parse-names":false,"suffix":""},{"dropping-particle":"","family":"Gay","given":"N J","non-dropping-particle":"","parse-names":false,"suffix":""},{"dropping-particle":"","family":"O'Kane","given":"C J","non-dropping-particle":"","parse-names":false,"suffix":""}],"container-title":"Genes &amp; development","id":"ITEM-1","issue":"22","issued":{"date-parts":[["2001","11","15"]]},"page":"2967-79","publisher":"Cold Spring Harbor Laboratory Press","title":"Amphiphysin is necessary for organization of the excitation-contraction coupling machinery of muscles, but not for synaptic vesicle endocytosis in Drosophila.","type":"article-journal","volume":"15"},"uris":["http://www.mendeley.com/documents/?uuid=93c5362f-4153-335a-82e7-7ef23bdb3c8b"]}],"mendeley":{"formattedCitation":"(Razzaq &lt;i&gt;et al.&lt;/i&gt;, 2001)","plainTextFormattedCitation":"(Razzaq et al., 2001)","previouslyFormattedCitation":"(Razzaq &lt;i&gt;et al.&lt;/i&gt;, 2001)"},"properties":{"noteIndex":0},"schema":"https://github.com/citation-style-language/schema/raw/master/csl-citation.json"}</w:instrText>
      </w:r>
      <w:r w:rsidRPr="006D0877">
        <w:rPr>
          <w:lang w:val="en-GB"/>
        </w:rPr>
        <w:fldChar w:fldCharType="separate"/>
      </w:r>
      <w:r w:rsidR="00062640" w:rsidRPr="00062640">
        <w:rPr>
          <w:noProof/>
          <w:lang w:val="en-GB"/>
        </w:rPr>
        <w:t xml:space="preserve">(Razzaq </w:t>
      </w:r>
      <w:r w:rsidR="00062640" w:rsidRPr="00062640">
        <w:rPr>
          <w:i/>
          <w:noProof/>
          <w:lang w:val="en-GB"/>
        </w:rPr>
        <w:t>et al.</w:t>
      </w:r>
      <w:r w:rsidR="00062640" w:rsidRPr="00062640">
        <w:rPr>
          <w:noProof/>
          <w:lang w:val="en-GB"/>
        </w:rPr>
        <w:t>, 2001)</w:t>
      </w:r>
      <w:r w:rsidRPr="006D0877">
        <w:rPr>
          <w:lang w:val="en-GB"/>
        </w:rPr>
        <w:fldChar w:fldCharType="end"/>
      </w:r>
      <w:r w:rsidRPr="006D0877">
        <w:rPr>
          <w:lang w:val="en-GB"/>
        </w:rPr>
        <w:t xml:space="preserve"> and can polymerize </w:t>
      </w:r>
      <w:proofErr w:type="spellStart"/>
      <w:r w:rsidRPr="006D0877">
        <w:rPr>
          <w:lang w:val="en-GB"/>
        </w:rPr>
        <w:t>clathrin</w:t>
      </w:r>
      <w:proofErr w:type="spellEnd"/>
      <w:r w:rsidRPr="006D0877">
        <w:rPr>
          <w:lang w:val="en-GB"/>
        </w:rPr>
        <w:t xml:space="preserve"> into </w:t>
      </w:r>
      <w:proofErr w:type="spellStart"/>
      <w:r w:rsidRPr="006D0877">
        <w:rPr>
          <w:lang w:val="en-GB"/>
        </w:rPr>
        <w:t>invaginated</w:t>
      </w:r>
      <w:proofErr w:type="spellEnd"/>
      <w:r w:rsidRPr="006D0877">
        <w:rPr>
          <w:lang w:val="en-GB"/>
        </w:rPr>
        <w:t xml:space="preserve"> lattices in a BAR domain dependent manner</w:t>
      </w:r>
      <w:r w:rsidRPr="006D0877">
        <w:rPr>
          <w:lang w:val="en-GB"/>
        </w:rPr>
        <w:fldChar w:fldCharType="begin" w:fldLock="1"/>
      </w:r>
      <w:r w:rsidR="008D0CD4">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lt;i&gt;et al.&lt;/i&gt;, 2004)"},"properties":{"noteIndex":0},"schema":"https://github.com/citation-style-language/schema/raw/master/csl-citation.json"}</w:instrText>
      </w:r>
      <w:r w:rsidRPr="006D0877">
        <w:rPr>
          <w:lang w:val="en-GB"/>
        </w:rPr>
        <w:fldChar w:fldCharType="separate"/>
      </w:r>
      <w:r w:rsidR="00062640" w:rsidRPr="00062640">
        <w:rPr>
          <w:noProof/>
          <w:lang w:val="en-GB"/>
        </w:rPr>
        <w:t xml:space="preserve">(Peter </w:t>
      </w:r>
      <w:r w:rsidR="00062640" w:rsidRPr="00062640">
        <w:rPr>
          <w:i/>
          <w:noProof/>
          <w:lang w:val="en-GB"/>
        </w:rPr>
        <w:t>et al.</w:t>
      </w:r>
      <w:r w:rsidR="00062640" w:rsidRPr="00062640">
        <w:rPr>
          <w:noProof/>
          <w:lang w:val="en-GB"/>
        </w:rPr>
        <w:t>, 2004)</w:t>
      </w:r>
      <w:r w:rsidRPr="006D0877">
        <w:rPr>
          <w:lang w:val="en-GB"/>
        </w:rPr>
        <w:fldChar w:fldCharType="end"/>
      </w:r>
      <w:r w:rsidR="00B45466">
        <w:rPr>
          <w:lang w:val="en-GB"/>
        </w:rPr>
        <w:t>.</w:t>
      </w:r>
      <w:r w:rsidRPr="006D0877">
        <w:rPr>
          <w:lang w:val="en-GB"/>
        </w:rPr>
        <w:t xml:space="preserve"> </w:t>
      </w:r>
      <w:r w:rsidR="00B45466">
        <w:rPr>
          <w:lang w:val="en-GB"/>
        </w:rPr>
        <w:t xml:space="preserve">Both </w:t>
      </w:r>
      <w:proofErr w:type="spellStart"/>
      <w:r w:rsidR="00B45466">
        <w:rPr>
          <w:lang w:val="en-GB"/>
        </w:rPr>
        <w:t>AmphI</w:t>
      </w:r>
      <w:proofErr w:type="spellEnd"/>
      <w:r w:rsidR="00B45466">
        <w:rPr>
          <w:lang w:val="en-GB"/>
        </w:rPr>
        <w:t xml:space="preserve"> and </w:t>
      </w:r>
      <w:proofErr w:type="spellStart"/>
      <w:r w:rsidR="00B45466">
        <w:rPr>
          <w:lang w:val="en-GB"/>
        </w:rPr>
        <w:t>AmphII</w:t>
      </w:r>
      <w:proofErr w:type="spellEnd"/>
      <w:r w:rsidR="00B45466">
        <w:rPr>
          <w:lang w:val="en-GB"/>
        </w:rPr>
        <w:t xml:space="preserve"> </w:t>
      </w:r>
      <w:r w:rsidR="009B04B4">
        <w:rPr>
          <w:rStyle w:val="CommentReference"/>
          <w:sz w:val="24"/>
          <w:szCs w:val="24"/>
          <w:lang w:val="en-GB"/>
        </w:rPr>
        <w:t xml:space="preserve">also </w:t>
      </w:r>
      <w:r w:rsidRPr="006D0877">
        <w:rPr>
          <w:lang w:val="en-GB"/>
        </w:rPr>
        <w:t xml:space="preserve">bind dynamin, and the lipid phosphatase </w:t>
      </w:r>
      <w:proofErr w:type="spellStart"/>
      <w:r w:rsidRPr="006D0877">
        <w:rPr>
          <w:lang w:val="en-GB"/>
        </w:rPr>
        <w:t>Synaptojanin</w:t>
      </w:r>
      <w:proofErr w:type="spellEnd"/>
      <w:r w:rsidR="009B04B4">
        <w:rPr>
          <w:lang w:val="en-GB"/>
        </w:rPr>
        <w:t xml:space="preserve"> </w:t>
      </w:r>
      <w:r w:rsidRPr="006D0877">
        <w:rPr>
          <w:lang w:val="en-GB"/>
        </w:rPr>
        <w:fldChar w:fldCharType="begin" w:fldLock="1"/>
      </w:r>
      <w:r w:rsidR="008D0CD4">
        <w:rPr>
          <w:lang w:val="en-GB"/>
        </w:rPr>
        <w:instrText>ADDIN CSL_CITATION {"citationItems":[{"id":"ITEM-1","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1","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mendeley":{"formattedCitation":"(Cestra &lt;i&gt;et al.&lt;/i&gt;, 1999)","plainTextFormattedCitation":"(Cestra et al., 1999)","previouslyFormattedCitation":"(Cestra &lt;i&gt;et al.&lt;/i&gt;, 1999)"},"properties":{"noteIndex":0},"schema":"https://github.com/citation-style-language/schema/raw/master/csl-citation.json"}</w:instrText>
      </w:r>
      <w:r w:rsidRPr="006D0877">
        <w:rPr>
          <w:lang w:val="en-GB"/>
        </w:rPr>
        <w:fldChar w:fldCharType="separate"/>
      </w:r>
      <w:r w:rsidR="00062640" w:rsidRPr="00062640">
        <w:rPr>
          <w:noProof/>
          <w:lang w:val="en-GB"/>
        </w:rPr>
        <w:t xml:space="preserve">(Cestra </w:t>
      </w:r>
      <w:r w:rsidR="00062640" w:rsidRPr="00062640">
        <w:rPr>
          <w:i/>
          <w:noProof/>
          <w:lang w:val="en-GB"/>
        </w:rPr>
        <w:t>et al.</w:t>
      </w:r>
      <w:r w:rsidR="00062640" w:rsidRPr="00062640">
        <w:rPr>
          <w:noProof/>
          <w:lang w:val="en-GB"/>
        </w:rPr>
        <w:t>, 1999)</w:t>
      </w:r>
      <w:r w:rsidRPr="006D0877">
        <w:rPr>
          <w:lang w:val="en-GB"/>
        </w:rPr>
        <w:fldChar w:fldCharType="end"/>
      </w:r>
      <w:r w:rsidRPr="006D0877">
        <w:rPr>
          <w:lang w:val="en-GB"/>
        </w:rPr>
        <w:t>.</w:t>
      </w:r>
    </w:p>
    <w:p w14:paraId="4A733743" w14:textId="77777777" w:rsidR="004971B1" w:rsidRPr="006D0877" w:rsidRDefault="004971B1" w:rsidP="004971B1">
      <w:pPr>
        <w:spacing w:line="360" w:lineRule="auto"/>
        <w:rPr>
          <w:lang w:val="en-GB"/>
        </w:rPr>
      </w:pPr>
    </w:p>
    <w:p w14:paraId="411BF402" w14:textId="77777777" w:rsidR="004971B1" w:rsidRPr="006D0877" w:rsidRDefault="004971B1" w:rsidP="004971B1">
      <w:pPr>
        <w:spacing w:line="360" w:lineRule="auto"/>
        <w:outlineLvl w:val="0"/>
        <w:rPr>
          <w:lang w:val="en-GB"/>
        </w:rPr>
      </w:pPr>
      <w:r w:rsidRPr="006D0877">
        <w:rPr>
          <w:b/>
          <w:lang w:val="en-GB"/>
        </w:rPr>
        <w:t xml:space="preserve">NBAR protein in endocytosis: </w:t>
      </w:r>
      <w:proofErr w:type="spellStart"/>
      <w:r w:rsidRPr="006D0877">
        <w:rPr>
          <w:b/>
          <w:lang w:val="en-GB"/>
        </w:rPr>
        <w:t>Endophilin</w:t>
      </w:r>
      <w:proofErr w:type="spellEnd"/>
      <w:r w:rsidRPr="006D0877">
        <w:rPr>
          <w:b/>
          <w:lang w:val="en-GB"/>
        </w:rPr>
        <w:t xml:space="preserve"> </w:t>
      </w:r>
    </w:p>
    <w:p w14:paraId="686CD56E" w14:textId="6DDDF99B" w:rsidR="004971B1" w:rsidRPr="006D0877" w:rsidRDefault="006A3144" w:rsidP="004971B1">
      <w:pPr>
        <w:spacing w:line="360" w:lineRule="auto"/>
        <w:rPr>
          <w:lang w:val="en-GB"/>
        </w:rPr>
      </w:pPr>
      <w:r>
        <w:rPr>
          <w:lang w:val="en-GB"/>
        </w:rPr>
        <w:t xml:space="preserve">The </w:t>
      </w:r>
      <w:proofErr w:type="spellStart"/>
      <w:r w:rsidR="004971B1" w:rsidRPr="006D0877">
        <w:rPr>
          <w:lang w:val="en-GB"/>
        </w:rPr>
        <w:t>Endophilin</w:t>
      </w:r>
      <w:proofErr w:type="spellEnd"/>
      <w:r w:rsidR="004971B1" w:rsidRPr="006D0877">
        <w:rPr>
          <w:lang w:val="en-GB"/>
        </w:rPr>
        <w:t xml:space="preserve"> </w:t>
      </w:r>
      <w:commentRangeStart w:id="24"/>
      <w:r w:rsidR="004971B1" w:rsidRPr="006D0877">
        <w:rPr>
          <w:lang w:val="en-GB"/>
        </w:rPr>
        <w:t xml:space="preserve">A1-A3 </w:t>
      </w:r>
      <w:commentRangeEnd w:id="24"/>
      <w:r w:rsidR="004971B1" w:rsidRPr="006D0877">
        <w:rPr>
          <w:rStyle w:val="CommentReference"/>
          <w:sz w:val="24"/>
          <w:szCs w:val="24"/>
          <w:lang w:val="en-GB"/>
        </w:rPr>
        <w:commentReference w:id="24"/>
      </w:r>
      <w:r w:rsidR="004971B1" w:rsidRPr="006D0877">
        <w:rPr>
          <w:lang w:val="en-GB"/>
        </w:rPr>
        <w:t>(</w:t>
      </w:r>
      <w:proofErr w:type="spellStart"/>
      <w:r w:rsidR="004971B1" w:rsidRPr="006D0877">
        <w:rPr>
          <w:lang w:val="en-GB"/>
        </w:rPr>
        <w:t>EndoA</w:t>
      </w:r>
      <w:proofErr w:type="spellEnd"/>
      <w:r w:rsidR="004971B1" w:rsidRPr="006D0877">
        <w:rPr>
          <w:lang w:val="en-GB"/>
        </w:rPr>
        <w:t>)</w:t>
      </w:r>
      <w:r>
        <w:rPr>
          <w:lang w:val="en-GB"/>
        </w:rPr>
        <w:t xml:space="preserve"> family</w:t>
      </w:r>
      <w:r w:rsidR="004971B1" w:rsidRPr="006D0877">
        <w:rPr>
          <w:lang w:val="en-GB"/>
        </w:rPr>
        <w:t xml:space="preserve"> </w:t>
      </w:r>
      <w:r w:rsidR="003B3CF9">
        <w:rPr>
          <w:lang w:val="en-GB"/>
        </w:rPr>
        <w:t xml:space="preserve">of genes </w:t>
      </w:r>
      <w:r w:rsidR="004971B1" w:rsidRPr="006D0877">
        <w:rPr>
          <w:lang w:val="en-GB"/>
        </w:rPr>
        <w:t xml:space="preserve">were discovered </w:t>
      </w:r>
      <w:r w:rsidR="003B3CF9">
        <w:rPr>
          <w:lang w:val="en-GB"/>
        </w:rPr>
        <w:t>in a screen for SH3</w:t>
      </w:r>
      <w:r w:rsidR="004971B1" w:rsidRPr="006D0877">
        <w:rPr>
          <w:lang w:val="en-GB"/>
        </w:rPr>
        <w:t xml:space="preserve"> domain containing proteins </w:t>
      </w:r>
      <w:r w:rsidR="004971B1" w:rsidRPr="006D0877">
        <w:rPr>
          <w:lang w:val="en-GB"/>
        </w:rPr>
        <w:fldChar w:fldCharType="begin" w:fldLock="1"/>
      </w:r>
      <w:r w:rsidR="008D0CD4">
        <w:rPr>
          <w:lang w:val="en-GB"/>
        </w:rPr>
        <w:instrText>ADDIN CSL_CITATION {"citationItems":[{"id":"ITEM-1","itemData":{"DOI":"10.1006/GENO.1997.4645","ISSN":"0888-7543","abstract":"The Src-homology-3 domain (SH3) is an evolutionarily conserved, 50- to 60-amino-acid module carried by intracellular proteins involved in the transduction of signals for cell polarization, motility, enzymatic activation, and transcriptional regulation. The SH3 drives protein–protein interactions through binding to proline-rich ligands. This function relies on the conserved secondary structure, whereas the SH3 primary structure is highly diverse. Taking advantage of the fact that the few conserved amino acids are clustered near the N- and C-terminal ends, we designed degenerate oligonucleotides spanning these two regions and screened by PCR a variety of normal and tumor tissues for the expression of SH3-containing transcripts. Using this strategy, we have identified a novel SH3-containing human gene family of six related transcripts that map to four different chromosomes. The SH3 domain lies at the C-terminal end and shows 56–50% amino acid homology to the C-terminal SH3 of Sem-5/Drk/GRB2. The N-terminal segment of this novelSH3GL(fromSH3-containing Grb2-like) gene family does not resemble any known protein. Three of these transcripts are in-frame and show a peculiar tissue distribution:SH3GL2is preferentially expressed in the brain,SH3GL3in brain and testis, andSH3GL1is ubiquitous.","author":[{"dropping-particle":"","family":"Giachino","given":"Claudia","non-dropping-particle":"","parse-names":false,"suffix":""},{"dropping-particle":"","family":"Lantelme","given":"Erica","non-dropping-particle":"","parse-names":false,"suffix":""},{"dropping-particle":"","family":"Lanzetti","given":"Letizia","non-dropping-particle":"","parse-names":false,"suffix":""},{"dropping-particle":"","family":"Saccone","given":"Salvatore","non-dropping-particle":"","parse-names":false,"suffix":""},{"dropping-particle":"Della","family":"Valle","given":"Giuliano","non-dropping-particle":"","parse-names":false,"suffix":""},{"dropping-particle":"","family":"Migone","given":"Nicola","non-dropping-particle":"","parse-names":false,"suffix":""}],"container-title":"Genomics","id":"ITEM-1","issue":"3","issued":{"date-parts":[["1997","5","1"]]},"page":"427-434","publisher":"Academic Press","title":"A Novel SH3-Containing Human Gene Family Preferentially Expressed in the Central Nervous System","type":"article-journal","volume":"41"},"uris":["http://www.mendeley.com/documents/?uuid=b311d38b-be13-31e4-aa21-380292229a6b"]}],"mendeley":{"formattedCitation":"(Giachino &lt;i&gt;et al.&lt;/i&gt;, 1997)","plainTextFormattedCitation":"(Giachino et al., 1997)","previouslyFormattedCitation":"(Giachino &lt;i&gt;et al.&lt;/i&gt;, 1997)"},"properties":{"noteIndex":0},"schema":"https://github.com/citation-style-language/schema/raw/master/csl-citation.json"}</w:instrText>
      </w:r>
      <w:r w:rsidR="004971B1" w:rsidRPr="006D0877">
        <w:rPr>
          <w:lang w:val="en-GB"/>
        </w:rPr>
        <w:fldChar w:fldCharType="separate"/>
      </w:r>
      <w:r w:rsidR="00062640" w:rsidRPr="00062640">
        <w:rPr>
          <w:noProof/>
          <w:lang w:val="en-GB"/>
        </w:rPr>
        <w:t xml:space="preserve">(Giachino </w:t>
      </w:r>
      <w:r w:rsidR="00062640" w:rsidRPr="00062640">
        <w:rPr>
          <w:i/>
          <w:noProof/>
          <w:lang w:val="en-GB"/>
        </w:rPr>
        <w:t>et al.</w:t>
      </w:r>
      <w:r w:rsidR="00062640" w:rsidRPr="00062640">
        <w:rPr>
          <w:noProof/>
          <w:lang w:val="en-GB"/>
        </w:rPr>
        <w:t>, 1997)</w:t>
      </w:r>
      <w:r w:rsidR="004971B1" w:rsidRPr="006D0877">
        <w:rPr>
          <w:lang w:val="en-GB"/>
        </w:rPr>
        <w:fldChar w:fldCharType="end"/>
      </w:r>
      <w:r w:rsidR="003B3CF9">
        <w:rPr>
          <w:lang w:val="en-GB"/>
        </w:rPr>
        <w:t>.</w:t>
      </w:r>
      <w:r w:rsidR="004971B1" w:rsidRPr="006D0877">
        <w:rPr>
          <w:lang w:val="en-GB"/>
        </w:rPr>
        <w:t xml:space="preserve"> </w:t>
      </w:r>
      <w:proofErr w:type="spellStart"/>
      <w:r w:rsidR="003B3CF9">
        <w:rPr>
          <w:lang w:val="en-GB"/>
        </w:rPr>
        <w:t>EndophilinA</w:t>
      </w:r>
      <w:proofErr w:type="spellEnd"/>
      <w:r w:rsidR="003B3CF9">
        <w:rPr>
          <w:lang w:val="en-GB"/>
        </w:rPr>
        <w:t xml:space="preserve"> were subsequently found to </w:t>
      </w:r>
      <w:r w:rsidR="004971B1" w:rsidRPr="006D0877">
        <w:rPr>
          <w:lang w:val="en-GB"/>
        </w:rPr>
        <w:t>co-localize</w:t>
      </w:r>
      <w:r w:rsidR="003B3CF9">
        <w:rPr>
          <w:lang w:val="en-GB"/>
        </w:rPr>
        <w:t xml:space="preserve"> </w:t>
      </w:r>
      <w:r w:rsidR="004971B1" w:rsidRPr="006D0877">
        <w:rPr>
          <w:lang w:val="en-GB"/>
        </w:rPr>
        <w:t>with dynamin</w:t>
      </w:r>
      <w:r w:rsidR="003B3CF9">
        <w:rPr>
          <w:lang w:val="en-GB"/>
        </w:rPr>
        <w:t>,</w:t>
      </w:r>
      <w:r w:rsidR="004971B1" w:rsidRPr="006D0877">
        <w:rPr>
          <w:lang w:val="en-GB"/>
        </w:rPr>
        <w:t xml:space="preserve"> interact with </w:t>
      </w:r>
      <w:proofErr w:type="spellStart"/>
      <w:r w:rsidR="004971B1" w:rsidRPr="006D0877">
        <w:rPr>
          <w:lang w:val="en-GB"/>
        </w:rPr>
        <w:t>Synaptojanin</w:t>
      </w:r>
      <w:proofErr w:type="spellEnd"/>
      <w:r w:rsidR="002614C4">
        <w:rPr>
          <w:lang w:val="en-GB"/>
        </w:rPr>
        <w:t xml:space="preserve"> </w:t>
      </w:r>
      <w:r w:rsidR="004971B1" w:rsidRPr="006D0877">
        <w:rPr>
          <w:lang w:val="en-GB"/>
        </w:rPr>
        <w:fldChar w:fldCharType="begin" w:fldLock="1"/>
      </w:r>
      <w:r w:rsidR="008D0CD4">
        <w:rPr>
          <w:lang w:val="en-GB"/>
        </w:rPr>
        <w:instrText>ADDIN CSL_CITATION {"citationItems":[{"id":"ITEM-1","itemData":{"DOI":"10.1073/PNAS.94.16.8569","ISSN":"0027-8424","PMID":"9238017","abstract":"The GTPase dynamin I and the inositol 5-phosphatase synaptojanin are nerve terminal proteins implicated in synaptic vesicle recycling. Both proteins contain COOH-terminal proline-rich domains that can interact with a variety of Src homology 3 (SH3) domains. A major physiological binding partner for dynamin I and synaptojanin in the nervous system is amphiphysin I, an SH3 domain-containing protein also concentrated in nerve terminals. We have used the proline-rich tail of synaptojanin to screen a rat brain library by the two-hybrid method to identify additional interacting partners of synaptojanin. Three related proteins containing SH3 domains that are closely related to the SH3 domains of Grb2 were isolated: SH3p4, SH3p8, and SH3p13. Further biochemical studies demonstrated that the SH3p4/8/13 proteins bind to both synaptojanin and dynamin I. The SH3p4/8/13 transcripts are differentially expressed in tissues: SH3p4 mRNA was detected only in brain, SH3p13 mRNA was present in brain and testis, and the SH3p8 transcript was detected at similar levels in multiple tissues. Members of the SH3p4/8/13 protein family were found to be concentrated in nerve terminals, and pools of synaptojanin and dynamin I were coprecipitated from brain extracts with antibodies recognizing SH3p4/8/13. These findings underscore the important role of SH3-mediated interactions in synaptic vesicle recycling.","author":[{"dropping-particle":"","family":"Ringstad","given":"N","non-dropping-particle":"","parse-names":false,"suffix":""},{"dropping-particle":"","family":"Nemoto","given":"Y","non-dropping-particle":"","parse-names":false,"suffix":""},{"dropping-particle":"","family":"Camilli","given":"P","non-dropping-particle":"De","parse-names":false,"suffix":""}],"container-title":"Proceedings of the National Academy of Sciences of the United States of America","id":"ITEM-1","issue":"16","issued":{"date-parts":[["1997","8","5"]]},"page":"8569-74","publisher":"National Academy of Sciences","title":"The SH3p4/Sh3p8/SH3p13 protein family: binding partners for synaptojanin and dynamin via a Grb2-like Src homology 3 domain.","type":"article-journal","volume":"94"},"uris":["http://www.mendeley.com/documents/?uuid=40e7bacc-0893-326f-bf45-15187d305658"]}],"mendeley":{"formattedCitation":"(Ringstad, Nemoto and De Camilli, 1997)","plainTextFormattedCitation":"(Ringstad, Nemoto and De Camilli, 1997)","previouslyFormattedCitation":"(Ringstad, Nemoto and De Camilli, 1997)"},"properties":{"noteIndex":0},"schema":"https://github.com/citation-style-language/schema/raw/master/csl-citation.json"}</w:instrText>
      </w:r>
      <w:r w:rsidR="004971B1" w:rsidRPr="006D0877">
        <w:rPr>
          <w:lang w:val="en-GB"/>
        </w:rPr>
        <w:fldChar w:fldCharType="separate"/>
      </w:r>
      <w:r w:rsidR="00062640" w:rsidRPr="00062640">
        <w:rPr>
          <w:noProof/>
          <w:lang w:val="en-GB"/>
        </w:rPr>
        <w:t>(Ringstad, Nemoto and De Camilli, 1997)</w:t>
      </w:r>
      <w:r w:rsidR="004971B1" w:rsidRPr="006D0877">
        <w:rPr>
          <w:lang w:val="en-GB"/>
        </w:rPr>
        <w:fldChar w:fldCharType="end"/>
      </w:r>
      <w:r w:rsidR="004971B1" w:rsidRPr="006D0877">
        <w:rPr>
          <w:lang w:val="en-GB"/>
        </w:rPr>
        <w:t xml:space="preserve"> and </w:t>
      </w:r>
      <w:proofErr w:type="spellStart"/>
      <w:r w:rsidR="004971B1" w:rsidRPr="006D0877">
        <w:rPr>
          <w:lang w:val="en-GB"/>
        </w:rPr>
        <w:t>amphiphysin</w:t>
      </w:r>
      <w:proofErr w:type="spellEnd"/>
      <w:r w:rsidR="002614C4">
        <w:rPr>
          <w:lang w:val="en-GB"/>
        </w:rPr>
        <w:t xml:space="preserve"> </w:t>
      </w:r>
      <w:r w:rsidR="004971B1" w:rsidRPr="006D0877">
        <w:rPr>
          <w:lang w:val="en-GB"/>
        </w:rPr>
        <w:fldChar w:fldCharType="begin" w:fldLock="1"/>
      </w:r>
      <w:r w:rsidR="008D0CD4">
        <w:rPr>
          <w:lang w:val="en-GB"/>
        </w:rPr>
        <w:instrText>ADDIN CSL_CITATION {"citationItems":[{"id":"ITEM-1","itemData":{"abstract":"Amphiphysin I and II are nerve terminal-enriched proteins thought to function in synaptic vesicle endocytosis. In addition to a C-terminal SH3 domain, the proteins contain a highly conserved putative SH3 binding site and numerous consensus phosphorylation sites. We now demonstrate that amphiphysin I but not amphiphysin II is a phosphoprotein which undergoes dephosphorylation during nerve terminal depolariza-tion. Further, both amphiphysin I and II interact with the SH3 domain of endophilin, a synaptically enriched protein implicated in synaptic vesicle endocytosis. The interaction is direct and mediated through a 43 amino acid region of amphiphysin containing the putative SH3 binding site. These data further support a role for amphiphysin I, II and endophilin in synaptic vesicle endocytosis. © 1997 Federation of European Biochemical Societies.","author":[{"dropping-particle":"","family":"Micheva","given":"Kristina D","non-dropping-particle":"","parse-names":false,"suffix":""},{"dropping-particle":"","family":"Ramjaun%","given":"Antoine R","non-dropping-particle":"","parse-names":false,"suffix":""},{"dropping-particle":"","family":"Kay","given":"Brian K","non-dropping-particle":"","parse-names":false,"suffix":""},{"dropping-particle":"","family":"Mcpherson","given":"Peter S","non-dropping-particle":"","parse-names":false,"suffix":""}],"container-title":"FEBS Letters","id":"ITEM-1","issued":{"date-parts":[["1997"]]},"page":"308-312","title":"SH3 domain-dependent interactions of endophilin with amphiphysin","type":"article-journal","volume":"414"},"uris":["http://www.mendeley.com/documents/?uuid=57d0c42b-4073-32dc-8033-4a853bf5a41d"]}],"mendeley":{"formattedCitation":"(Micheva &lt;i&gt;et al.&lt;/i&gt;, 1997)","plainTextFormattedCitation":"(Micheva et al., 1997)","previouslyFormattedCitation":"(Micheva &lt;i&gt;et al.&lt;/i&gt;, 1997)"},"properties":{"noteIndex":0},"schema":"https://github.com/citation-style-language/schema/raw/master/csl-citation.json"}</w:instrText>
      </w:r>
      <w:r w:rsidR="004971B1" w:rsidRPr="006D0877">
        <w:rPr>
          <w:lang w:val="en-GB"/>
        </w:rPr>
        <w:fldChar w:fldCharType="separate"/>
      </w:r>
      <w:r w:rsidR="00062640" w:rsidRPr="00062640">
        <w:rPr>
          <w:noProof/>
          <w:lang w:val="en-GB"/>
        </w:rPr>
        <w:t xml:space="preserve">(Micheva </w:t>
      </w:r>
      <w:r w:rsidR="00062640" w:rsidRPr="00062640">
        <w:rPr>
          <w:i/>
          <w:noProof/>
          <w:lang w:val="en-GB"/>
        </w:rPr>
        <w:t>et al.</w:t>
      </w:r>
      <w:r w:rsidR="00062640" w:rsidRPr="00062640">
        <w:rPr>
          <w:noProof/>
          <w:lang w:val="en-GB"/>
        </w:rPr>
        <w:t>, 1997)</w:t>
      </w:r>
      <w:r w:rsidR="004971B1" w:rsidRPr="006D0877">
        <w:rPr>
          <w:lang w:val="en-GB"/>
        </w:rPr>
        <w:fldChar w:fldCharType="end"/>
      </w:r>
      <w:r w:rsidR="004971B1" w:rsidRPr="006D0877">
        <w:rPr>
          <w:lang w:val="en-GB"/>
        </w:rPr>
        <w:t xml:space="preserve">: all </w:t>
      </w:r>
      <w:r w:rsidR="003B3CF9">
        <w:rPr>
          <w:lang w:val="en-GB"/>
        </w:rPr>
        <w:t>three a</w:t>
      </w:r>
      <w:r w:rsidR="004971B1" w:rsidRPr="006D0877">
        <w:rPr>
          <w:lang w:val="en-GB"/>
        </w:rPr>
        <w:t xml:space="preserve">lready identified as important regulators of synaptic vesicle recycling by endocytosis. A second mammalian protein was later discovered as related to </w:t>
      </w:r>
      <w:proofErr w:type="spellStart"/>
      <w:r w:rsidR="004971B1" w:rsidRPr="006D0877">
        <w:rPr>
          <w:lang w:val="en-GB"/>
        </w:rPr>
        <w:t>endophilin</w:t>
      </w:r>
      <w:proofErr w:type="spellEnd"/>
      <w:r w:rsidR="004971B1" w:rsidRPr="006D0877">
        <w:rPr>
          <w:lang w:val="en-GB"/>
        </w:rPr>
        <w:t xml:space="preserve">, and termed </w:t>
      </w:r>
      <w:proofErr w:type="spellStart"/>
      <w:r w:rsidR="004971B1" w:rsidRPr="006D0877">
        <w:rPr>
          <w:lang w:val="en-GB"/>
        </w:rPr>
        <w:t>EndophilinB</w:t>
      </w:r>
      <w:proofErr w:type="spellEnd"/>
      <w:r w:rsidR="004971B1" w:rsidRPr="006D0877">
        <w:rPr>
          <w:lang w:val="en-GB"/>
        </w:rPr>
        <w:t xml:space="preserve"> (</w:t>
      </w:r>
      <w:proofErr w:type="spellStart"/>
      <w:r w:rsidR="004971B1" w:rsidRPr="006D0877">
        <w:rPr>
          <w:lang w:val="en-GB"/>
        </w:rPr>
        <w:t>EndoB</w:t>
      </w:r>
      <w:proofErr w:type="spellEnd"/>
      <w:r w:rsidR="004971B1" w:rsidRPr="006D0877">
        <w:rPr>
          <w:lang w:val="en-GB"/>
        </w:rPr>
        <w:t xml:space="preserve">). </w:t>
      </w:r>
    </w:p>
    <w:p w14:paraId="3244BB99" w14:textId="77777777" w:rsidR="004971B1" w:rsidRPr="006D0877" w:rsidRDefault="004971B1" w:rsidP="004971B1">
      <w:pPr>
        <w:spacing w:line="360" w:lineRule="auto"/>
        <w:rPr>
          <w:lang w:val="en-GB"/>
        </w:rPr>
      </w:pPr>
    </w:p>
    <w:p w14:paraId="11DD9FDF" w14:textId="1C5EFB31" w:rsidR="004971B1" w:rsidRPr="006D0877" w:rsidRDefault="004971B1" w:rsidP="004971B1">
      <w:pPr>
        <w:spacing w:line="360" w:lineRule="auto"/>
        <w:rPr>
          <w:lang w:val="en-GB"/>
        </w:rPr>
      </w:pPr>
      <w:r w:rsidRPr="006D0877">
        <w:rPr>
          <w:lang w:val="en-GB"/>
        </w:rPr>
        <w:t xml:space="preserve">EndoA1 isoform is found in neurons, EndoA2 is expressed ubiquitously, and EndoA3 is enriched in the brain and testes. All three are found at presynaptic membranes. Crystal structure of EndoA1 shows the same overall structure as that of </w:t>
      </w:r>
      <w:proofErr w:type="spellStart"/>
      <w:r w:rsidRPr="006D0877">
        <w:rPr>
          <w:lang w:val="en-GB"/>
        </w:rPr>
        <w:t>amphiphysin</w:t>
      </w:r>
      <w:proofErr w:type="spellEnd"/>
      <w:r w:rsidRPr="006D0877">
        <w:rPr>
          <w:lang w:val="en-GB"/>
        </w:rPr>
        <w:t xml:space="preserve">, with an additional </w:t>
      </w:r>
      <w:proofErr w:type="spellStart"/>
      <w:r w:rsidRPr="006D0877">
        <w:rPr>
          <w:lang w:val="en-GB"/>
        </w:rPr>
        <w:t>amphiphatic</w:t>
      </w:r>
      <w:proofErr w:type="spellEnd"/>
      <w:r w:rsidRPr="006D0877">
        <w:rPr>
          <w:lang w:val="en-GB"/>
        </w:rPr>
        <w:t xml:space="preserve"> helix similar to the N-helix, located at the centre of the crescent-shaped dimer</w:t>
      </w:r>
      <w:r w:rsidR="00310746">
        <w:rPr>
          <w:lang w:val="en-GB"/>
        </w:rPr>
        <w:t xml:space="preserve"> </w:t>
      </w:r>
      <w:r w:rsidRPr="006D0877">
        <w:rPr>
          <w:lang w:val="en-GB"/>
        </w:rPr>
        <w:fldChar w:fldCharType="begin" w:fldLock="1"/>
      </w:r>
      <w:r w:rsidR="008D0CD4">
        <w:rPr>
          <w:lang w:val="en-GB"/>
        </w:rPr>
        <w:instrText>ADDIN CSL_CITATION {"citationItems":[{"id":"ITEM-1","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1","issue":"3","issued":{"date-parts":[["2005","8","19"]]},"page":"653-661","publisher":"Academic Press","title":"Crystal Structure of the Endophilin-A1 BAR Domain","type":"article-journal","volume":"351"},"uris":["http://www.mendeley.com/documents/?uuid=de85d235-7cb0-3982-92d7-e236f9ff74a5"]},{"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mendeley":{"formattedCitation":"(Weissenhorn, 2005; Jennifer L Gallop, 2006)","plainTextFormattedCitation":"(Weissenhorn, 2005; Jennifer L Gallop, 2006)","previouslyFormattedCitation":"(Weissenhorn, 2005; Jennifer L Gallop, 2006)"},"properties":{"noteIndex":0},"schema":"https://github.com/citation-style-language/schema/raw/master/csl-citation.json"}</w:instrText>
      </w:r>
      <w:r w:rsidRPr="006D0877">
        <w:rPr>
          <w:lang w:val="en-GB"/>
        </w:rPr>
        <w:fldChar w:fldCharType="separate"/>
      </w:r>
      <w:r w:rsidR="00062640" w:rsidRPr="00062640">
        <w:rPr>
          <w:noProof/>
          <w:lang w:val="en-GB"/>
        </w:rPr>
        <w:t>(Weissenhorn, 2005; Jennifer L Gallop, 2006)</w:t>
      </w:r>
      <w:r w:rsidRPr="006D0877">
        <w:rPr>
          <w:lang w:val="en-GB"/>
        </w:rPr>
        <w:fldChar w:fldCharType="end"/>
      </w:r>
      <w:r w:rsidR="00321DE6">
        <w:rPr>
          <w:lang w:val="en-GB"/>
        </w:rPr>
        <w:t xml:space="preserve"> (</w:t>
      </w:r>
      <w:proofErr w:type="spellStart"/>
      <w:r w:rsidR="00321DE6">
        <w:rPr>
          <w:lang w:val="en-GB"/>
        </w:rPr>
        <w:t>Fig,BARstructure</w:t>
      </w:r>
      <w:proofErr w:type="spellEnd"/>
      <w:r w:rsidR="00321DE6">
        <w:rPr>
          <w:lang w:val="en-GB"/>
        </w:rPr>
        <w:t>)</w:t>
      </w:r>
      <w:r w:rsidRPr="006D0877">
        <w:rPr>
          <w:lang w:val="en-GB"/>
        </w:rPr>
        <w:t xml:space="preserve">. This helix is thought to insert into the membrane in the same way as the N- helix, potentially </w:t>
      </w:r>
      <w:r w:rsidR="00310746">
        <w:rPr>
          <w:lang w:val="en-GB"/>
        </w:rPr>
        <w:t xml:space="preserve">increasing membrane </w:t>
      </w:r>
      <w:r w:rsidRPr="006D0877">
        <w:rPr>
          <w:lang w:val="en-GB"/>
        </w:rPr>
        <w:t>tubulation</w:t>
      </w:r>
      <w:r w:rsidR="00310746">
        <w:rPr>
          <w:lang w:val="en-GB"/>
        </w:rPr>
        <w:t xml:space="preserve"> efficiency</w:t>
      </w:r>
      <w:r w:rsidRPr="006D0877">
        <w:rPr>
          <w:lang w:val="en-GB"/>
        </w:rPr>
        <w:t>. EndoA1 and 2 may interact with calcium channels at synapses, and may be involved in lipid modification</w:t>
      </w:r>
      <w:r w:rsidR="00321DE6">
        <w:rPr>
          <w:lang w:val="en-GB"/>
        </w:rPr>
        <w:t xml:space="preserve"> </w:t>
      </w:r>
      <w:r w:rsidRPr="006D0877">
        <w:rPr>
          <w:lang w:val="en-GB"/>
        </w:rPr>
        <w:fldChar w:fldCharType="begin" w:fldLock="1"/>
      </w:r>
      <w:r w:rsidR="008D0CD4">
        <w:rPr>
          <w:lang w:val="en-GB"/>
        </w:rPr>
        <w:instrText>ADDIN CSL_CITATION {"citationItems":[{"id":"ITEM-1","itemData":{"DOI":"10.1016/S0959-4388(00)00126-4","ISSN":"0959-4388","abstract":"Studies on the endocytosis of synaptic vesicles have provided two novel insights into the mechanism of vesicle formation from donor membranes, both of which concern lipids. One is the essential role of endophilin, a cytosolic protein converting lysophosphatidic acid by addition of the fatty acid arachidonate into phosphatidic acid. The other is the essential role of membrane cholesterol, which specifically interacts with synaptophysin, the major transmembrane protein of synaptic vesicles. These findings reveal novel modes of membrane lipid modification and lipid–protein interaction in vesicle biogenesis.","author":[{"dropping-particle":"","family":"Huttner","given":"Wieland B","non-dropping-particle":"","parse-names":false,"suffix":""},{"dropping-particle":"","family":"Schmidt","given":"Anne","non-dropping-particle":"","parse-names":false,"suffix":""}],"container-title":"Current Opinion in Neurobiology","id":"ITEM-1","issue":"5","issued":{"date-parts":[["2000","10","1"]]},"page":"543-551","publisher":"Elsevier Current Trends","title":"Lipids, lipid modification and lipid–protein interaction in membrane budding and fission — insights from the roles of endophilin A1 and synaptophysin in synaptic vesicle endocytosis","type":"article-journal","volume":"10"},"uris":["http://www.mendeley.com/documents/?uuid=845960a5-eb1e-3f95-a21b-7ee97b0501aa"]},{"id":"ITEM-2","itemData":{"DOI":"10.1038/nature04136","ISSN":"0028-0836","abstract":"Endophilin and CtBP/BARS are not acyl transferases in endocytosis or Golgi fission","author":[{"dropping-particle":"","family":"Gallop","given":"Jennifer L.","non-dropping-particle":"","parse-names":false,"suffix":""},{"dropping-particle":"","family":"Butler","given":"P. Jonathan G.","non-dropping-particle":"","parse-names":false,"suffix":""},{"dropping-particle":"","family":"McMahon","given":"Harvey T.","non-dropping-particle":"","parse-names":false,"suffix":""}],"container-title":"Nature","id":"ITEM-2","issue":"7068","issued":{"date-parts":[["2005","12","1"]]},"page":"675-678","publisher":"Nature Publishing Group","title":"Endophilin and CtBP/BARS are not acyl transferases in endocytosis or Golgi fission","type":"article-journal","volume":"438"},"uris":["http://www.mendeley.com/documents/?uuid=92fbd53a-ab4b-365d-95fd-d3ec5e993065"]}],"mendeley":{"formattedCitation":"(Huttner and Schmidt, 2000; Gallop, Butler and McMahon, 2005)","plainTextFormattedCitation":"(Huttner and Schmidt, 2000; Gallop, Butler and McMahon, 2005)","previouslyFormattedCitation":"(Huttner and Schmidt, 2000; Gallop, Butler and McMahon, 2005)"},"properties":{"noteIndex":0},"schema":"https://github.com/citation-style-language/schema/raw/master/csl-citation.json"}</w:instrText>
      </w:r>
      <w:r w:rsidRPr="006D0877">
        <w:rPr>
          <w:lang w:val="en-GB"/>
        </w:rPr>
        <w:fldChar w:fldCharType="separate"/>
      </w:r>
      <w:r w:rsidR="00062640" w:rsidRPr="00062640">
        <w:rPr>
          <w:noProof/>
          <w:lang w:val="en-GB"/>
        </w:rPr>
        <w:t>(Huttner and Schmidt, 2000; Gallop, Butler and McMahon, 2005)</w:t>
      </w:r>
      <w:r w:rsidRPr="006D0877">
        <w:rPr>
          <w:lang w:val="en-GB"/>
        </w:rPr>
        <w:fldChar w:fldCharType="end"/>
      </w:r>
      <w:r w:rsidRPr="006D0877">
        <w:rPr>
          <w:lang w:val="en-GB"/>
        </w:rPr>
        <w:t xml:space="preserve">, suggesting different roles for the two BAR domain proteins in membrane interaction. </w:t>
      </w:r>
      <w:proofErr w:type="spellStart"/>
      <w:r w:rsidRPr="006D0877">
        <w:rPr>
          <w:lang w:val="en-GB"/>
        </w:rPr>
        <w:t>Endophilin</w:t>
      </w:r>
      <w:proofErr w:type="spellEnd"/>
      <w:r w:rsidRPr="006D0877">
        <w:rPr>
          <w:lang w:val="en-GB"/>
        </w:rPr>
        <w:t xml:space="preserve"> interacts with dynamin, NWASP and </w:t>
      </w:r>
      <w:proofErr w:type="spellStart"/>
      <w:r w:rsidRPr="006D0877">
        <w:rPr>
          <w:lang w:val="en-GB"/>
        </w:rPr>
        <w:t>Synaptojanin</w:t>
      </w:r>
      <w:proofErr w:type="spellEnd"/>
      <w:r w:rsidRPr="006D0877">
        <w:rPr>
          <w:lang w:val="en-GB"/>
        </w:rPr>
        <w:t xml:space="preserve"> proteins via its SH3 domain</w:t>
      </w:r>
      <w:r w:rsidR="00321DE6">
        <w:rPr>
          <w:lang w:val="en-GB"/>
        </w:rPr>
        <w:t xml:space="preserve"> </w:t>
      </w:r>
      <w:r w:rsidRPr="006D0877">
        <w:rPr>
          <w:lang w:val="en-GB"/>
        </w:rPr>
        <w:fldChar w:fldCharType="begin" w:fldLock="1"/>
      </w:r>
      <w:r w:rsidR="008D0CD4">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2","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id":"ITEM-3","itemData":{"DOI":"10.1074/jbc.M207433200","ISSN":"0021-9258","PMID":"12477732","abstract":"Neural Wiskott-Aldrich syndrome protein (N-WASP) has been implicated in endocytosis; however, little is known about how it interacts functionally with the endocytic machinery. Sucrose gradient fractionation experiments and immunofluorescence studies with anti-N-WASP antibody revealed that N-WASP is recruited together with clathrin and dynamin, which play essential roles in clathrin-mediated endocytosis, to lipid rafts in an epidermal growth factor (EGF)-dependent manner. Endophilin A (EA) binds to dynamin and plays an essential role in the fission step of clathrin-mediated endocytosis. In the present study, we show that the Src homology 3 (SH3) domain of EA associates with the proline-rich domain of N-WASP and dynamin in vitro. Co-immunoprecipitation assays with anti-N-WASP antibody revealed that EGF induces association of N-WASP with EA. In addition, EA enhances N-WASP-induced actin-related protein 2/3 (Arp2/3) complex activation in vitro. Immunofluorescence studies revealed that actin accumulates at sites where N-WASP and EA are co-localized after EGF stimulation. Furthermore, studies of overexpression of the SH3 domain of EA indicate that EA may regulate EGF-induced recruitment of N-WASP to lipid rafts. These results suggest that, upon EGF stimulation, N-WASP interacts with EA through its proline-rich domain to induce the fission step of clathrin-mediated endocytosis.","author":[{"dropping-particle":"","family":"Otsuki","given":"Makiko","non-dropping-particle":"","parse-names":false,"suffix":""},{"dropping-particle":"","family":"Itoh","given":"Toshiki","non-dropping-particle":"","parse-names":false,"suffix":""},{"dropping-particle":"","family":"Takenawa","given":"Tadaomi","non-dropping-particle":"","parse-names":false,"suffix":""}],"container-title":"Journal of Biological Chemistry","id":"ITEM-3","issue":"8","issued":{"date-parts":[["2003","2","21"]]},"page":"6461-6469","title":"Neural Wiskott-Aldrich Syndrome Protein Is Recruited to Rafts and Associates with Endophilin A in Response to Epidermal Growth Factor","type":"article-journal","volume":"278"},"uris":["http://www.mendeley.com/documents/?uuid=c7c36783-84e5-343e-9e51-fa17c059edcc"]}],"mendeley":{"formattedCitation":"(Cestra &lt;i&gt;et al.&lt;/i&gt;, 1999; Otsuki, Itoh and Takenawa, 2003; Hohendahl &lt;i&gt;et al.&lt;/i&gt;, 2017)","plainTextFormattedCitation":"(Cestra et al., 1999; Otsuki, Itoh and Takenawa, 2003; Hohendahl et al., 2017)","previouslyFormattedCitation":"(Cestra &lt;i&gt;et al.&lt;/i&gt;, 1999; Otsuki, Itoh and Takenawa, 2003; Hohendahl &lt;i&gt;et al.&lt;/i&gt;, 2017)"},"properties":{"noteIndex":0},"schema":"https://github.com/citation-style-language/schema/raw/master/csl-citation.json"}</w:instrText>
      </w:r>
      <w:r w:rsidRPr="006D0877">
        <w:rPr>
          <w:lang w:val="en-GB"/>
        </w:rPr>
        <w:fldChar w:fldCharType="separate"/>
      </w:r>
      <w:r w:rsidR="00062640" w:rsidRPr="00062640">
        <w:rPr>
          <w:noProof/>
          <w:lang w:val="en-GB"/>
        </w:rPr>
        <w:t xml:space="preserve">(Cestra </w:t>
      </w:r>
      <w:r w:rsidR="00062640" w:rsidRPr="00062640">
        <w:rPr>
          <w:i/>
          <w:noProof/>
          <w:lang w:val="en-GB"/>
        </w:rPr>
        <w:t>et al.</w:t>
      </w:r>
      <w:r w:rsidR="00062640" w:rsidRPr="00062640">
        <w:rPr>
          <w:noProof/>
          <w:lang w:val="en-GB"/>
        </w:rPr>
        <w:t xml:space="preserve">, 1999; Otsuki, Itoh and Takenawa, 2003; Hohendahl </w:t>
      </w:r>
      <w:r w:rsidR="00062640" w:rsidRPr="00062640">
        <w:rPr>
          <w:i/>
          <w:noProof/>
          <w:lang w:val="en-GB"/>
        </w:rPr>
        <w:t>et al.</w:t>
      </w:r>
      <w:r w:rsidR="00062640" w:rsidRPr="00062640">
        <w:rPr>
          <w:noProof/>
          <w:lang w:val="en-GB"/>
        </w:rPr>
        <w:t>, 2017)</w:t>
      </w:r>
      <w:r w:rsidRPr="006D0877">
        <w:rPr>
          <w:lang w:val="en-GB"/>
        </w:rPr>
        <w:fldChar w:fldCharType="end"/>
      </w:r>
    </w:p>
    <w:p w14:paraId="7E4AE5D4" w14:textId="77777777" w:rsidR="004971B1" w:rsidRPr="006D0877" w:rsidRDefault="004971B1" w:rsidP="004971B1">
      <w:pPr>
        <w:widowControl w:val="0"/>
        <w:autoSpaceDE w:val="0"/>
        <w:autoSpaceDN w:val="0"/>
        <w:adjustRightInd w:val="0"/>
        <w:spacing w:after="240" w:line="360" w:lineRule="auto"/>
        <w:rPr>
          <w:lang w:val="en-GB"/>
        </w:rPr>
      </w:pPr>
    </w:p>
    <w:p w14:paraId="1A600295" w14:textId="77777777" w:rsidR="004971B1" w:rsidRPr="006D0877" w:rsidRDefault="004971B1" w:rsidP="004971B1">
      <w:pPr>
        <w:spacing w:line="360" w:lineRule="auto"/>
        <w:outlineLvl w:val="0"/>
        <w:rPr>
          <w:b/>
          <w:lang w:val="en-GB"/>
        </w:rPr>
      </w:pPr>
      <w:r w:rsidRPr="006D0877">
        <w:rPr>
          <w:b/>
          <w:lang w:val="en-GB"/>
        </w:rPr>
        <w:t>NBAR protein in yeast endocytosis: Rvs167/161 (</w:t>
      </w:r>
      <w:proofErr w:type="spellStart"/>
      <w:r w:rsidRPr="006D0877">
        <w:rPr>
          <w:b/>
          <w:lang w:val="en-GB"/>
        </w:rPr>
        <w:t>Rvs</w:t>
      </w:r>
      <w:proofErr w:type="spellEnd"/>
      <w:r w:rsidRPr="006D0877">
        <w:rPr>
          <w:b/>
          <w:lang w:val="en-GB"/>
        </w:rPr>
        <w:t>)</w:t>
      </w:r>
    </w:p>
    <w:p w14:paraId="4AF58040" w14:textId="6E82CB3D" w:rsidR="00AF4F52" w:rsidRPr="006D0877" w:rsidRDefault="004971B1" w:rsidP="004971B1">
      <w:pPr>
        <w:spacing w:line="360" w:lineRule="auto"/>
        <w:rPr>
          <w:lang w:val="en-GB"/>
        </w:rPr>
      </w:pPr>
      <w:r w:rsidRPr="006D0877">
        <w:rPr>
          <w:lang w:val="en-GB"/>
        </w:rPr>
        <w:t>RVS167 and RVS161 (reduced viability upon starvation) genes were discovered in a screen that tested for survival under starvation conditions</w:t>
      </w:r>
      <w:r w:rsidR="00321DE6">
        <w:rPr>
          <w:lang w:val="en-GB"/>
        </w:rPr>
        <w:t xml:space="preserve"> </w:t>
      </w:r>
      <w:r w:rsidRPr="006D0877">
        <w:rPr>
          <w:lang w:val="en-GB"/>
        </w:rPr>
        <w:fldChar w:fldCharType="begin" w:fldLock="1"/>
      </w:r>
      <w:r w:rsidR="008D0CD4">
        <w:rPr>
          <w:lang w:val="en-GB"/>
        </w:rPr>
        <w:instrText>ADDIN CSL_CITATION {"citationItems":[{"id":"ITEM-1","itemData":{"DOI":"10.1002/yea.320070708","ISSN":"0749-503X","PMID":"1776363","abstract":"In yeast, nutrient starvation leads to entry into stationary phase. Mutants that do not respond properly to starvation conditions have been isolated in Saccharomyces cerevisiae. Among them the rvs161 mutant (RVS for Reduced Viability upon Starvation) is sensitive to carbon, nitrogen and sulphur starvation. When these nutrients are depleted in the medium, mutant cells show cellular viability loss with morphological changes. The mutation rvs161-1 is very pleiotropic, and besides the defects in stationary phase entry, the mutant strain presents other alterations: sensitivity to high salt concentrations, hypersensitivity to amino acid analogs, no growth on lactate or acetate medium. The addition of salts or amino acid analogs leads to the same morphological defects observed in starved cells, suggesting that the gene could be implicated mainly in the control of cellular viability. The gene RVS161 was cloned; it codes for a 30,252 daltons protein. No homology was detected with the proteins contained in the databases. Moreover, Southern analysis revealed the presence of other sequences homologous to the RVS161 gene in the yeast genome.","author":[{"dropping-particle":"","family":"Crouzet","given":"M","non-dropping-particle":"","parse-names":false,"suffix":""},{"dropping-particle":"","family":"Urdaci","given":"M","non-dropping-particle":"","parse-names":false,"suffix":""},{"dropping-particle":"","family":"Dulau","given":"L","non-dropping-particle":"","parse-names":false,"suffix":""},{"dropping-particle":"","family":"Aigle","given":"M","non-dropping-particle":"","parse-names":false,"suffix":""}],"container-title":"Yeast (Chichester, England)","id":"ITEM-1","issue":"7","issued":{"date-parts":[["1991","10"]]},"page":"727-43","title":"Yeast mutant affected for viability upon nutrient starvation: characterization and cloning of the RVS161 gene.","type":"article-journal","volume":"7"},"uris":["http://www.mendeley.com/documents/?uuid=fe9de8e0-8368-38be-82bc-3d18399e2169"]}],"mendeley":{"formattedCitation":"(Crouzet &lt;i&gt;et al.&lt;/i&gt;, 1991)","plainTextFormattedCitation":"(Crouzet et al., 1991)","previouslyFormattedCitation":"(Crouzet &lt;i&gt;et al.&lt;/i&gt;, 1991)"},"properties":{"noteIndex":0},"schema":"https://github.com/citation-style-language/schema/raw/master/csl-citation.json"}</w:instrText>
      </w:r>
      <w:r w:rsidRPr="006D0877">
        <w:rPr>
          <w:lang w:val="en-GB"/>
        </w:rPr>
        <w:fldChar w:fldCharType="separate"/>
      </w:r>
      <w:r w:rsidR="00062640" w:rsidRPr="00062640">
        <w:rPr>
          <w:noProof/>
          <w:lang w:val="en-GB"/>
        </w:rPr>
        <w:t xml:space="preserve">(Crouzet </w:t>
      </w:r>
      <w:r w:rsidR="00062640" w:rsidRPr="00062640">
        <w:rPr>
          <w:i/>
          <w:noProof/>
          <w:lang w:val="en-GB"/>
        </w:rPr>
        <w:t>et al.</w:t>
      </w:r>
      <w:r w:rsidR="00062640" w:rsidRPr="00062640">
        <w:rPr>
          <w:noProof/>
          <w:lang w:val="en-GB"/>
        </w:rPr>
        <w:t>, 1991)</w:t>
      </w:r>
      <w:r w:rsidRPr="006D0877">
        <w:rPr>
          <w:lang w:val="en-GB"/>
        </w:rPr>
        <w:fldChar w:fldCharType="end"/>
      </w:r>
      <w:r w:rsidRPr="006D0877">
        <w:rPr>
          <w:lang w:val="en-GB"/>
        </w:rPr>
        <w:t>. Rvs167 and Rvs161 are both N</w:t>
      </w:r>
      <w:r w:rsidR="00CC538A">
        <w:rPr>
          <w:lang w:val="en-GB"/>
        </w:rPr>
        <w:t>-</w:t>
      </w:r>
      <w:r w:rsidRPr="006D0877">
        <w:rPr>
          <w:lang w:val="en-GB"/>
        </w:rPr>
        <w:t>BAR domain proteins that are thought to form obligate heterodimeric complexes (</w:t>
      </w:r>
      <w:proofErr w:type="spellStart"/>
      <w:r w:rsidRPr="006D0877">
        <w:rPr>
          <w:lang w:val="en-GB"/>
        </w:rPr>
        <w:t>Rvs</w:t>
      </w:r>
      <w:proofErr w:type="spellEnd"/>
      <w:r w:rsidRPr="006D0877">
        <w:rPr>
          <w:lang w:val="en-GB"/>
        </w:rPr>
        <w:t xml:space="preserve">) </w:t>
      </w:r>
      <w:r w:rsidRPr="006D0877">
        <w:rPr>
          <w:i/>
          <w:lang w:val="en-GB"/>
        </w:rPr>
        <w:t>in</w:t>
      </w:r>
      <w:r w:rsidR="00321DE6">
        <w:rPr>
          <w:i/>
          <w:lang w:val="en-GB"/>
        </w:rPr>
        <w:t xml:space="preserve"> </w:t>
      </w:r>
      <w:r w:rsidRPr="006D0877">
        <w:rPr>
          <w:i/>
          <w:lang w:val="en-GB"/>
        </w:rPr>
        <w:t>vivo</w:t>
      </w:r>
      <w:r w:rsidR="00CC538A">
        <w:rPr>
          <w:i/>
          <w:lang w:val="en-GB"/>
        </w:rPr>
        <w:t xml:space="preserve"> </w:t>
      </w:r>
      <w:r w:rsidRPr="006D0877">
        <w:rPr>
          <w:lang w:val="en-GB"/>
        </w:rPr>
        <w:fldChar w:fldCharType="begin" w:fldLock="1"/>
      </w:r>
      <w:r w:rsidR="008D0CD4">
        <w:rPr>
          <w:lang w:val="en-GB"/>
        </w:rPr>
        <w:instrText>ADDIN CSL_CITATION {"citationItems":[{"id":"ITEM-1","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1","issue":"8","issued":{"date-parts":[["2001","2"]]},"language":"en","page":"6016-6022","title":"Rvs161p and Rvs167p, the Two Yeast Amphiphysin Homologs, Function Together in Vivo","type":"article-journal","volume":"276"},"uris":["http://www.mendeley.com/documents/?uuid=cc35ee7a-c800-4954-9f0c-8277b65b4279"]},{"id":"ITEM-2","itemData":{"DOI":"10.1016/S0014-5793(97)01248-9","ISSN":"00145793","author":[{"dropping-particle":"","family":"Sivadon","given":"Pierre","non-dropping-particle":"","parse-names":false,"suffix":""},{"dropping-particle":"","family":"Crouzet","given":"Marc","non-dropping-particle":"","parse-names":false,"suffix":""},{"dropping-particle":"","family":"Aigle","given":"Michel","non-dropping-particle":"","parse-names":false,"suffix":""}],"container-title":"FEBS Letters","id":"ITEM-2","issue":"1","issued":{"date-parts":[["1997","11","3"]]},"page":"21-27","title":"Functional assessment of the yeast Rvs161 and Rvs167 protein domains","type":"article-journal","volume":"417"},"uris":["http://www.mendeley.com/documents/?uuid=78af2c73-71fb-3b99-9cd5-56ba632d93ec"]}],"mendeley":{"formattedCitation":"(Pierre Sivadon, Crouzet and Aigle, 1997; Lombardi and Riezman, 2001)","plainTextFormattedCitation":"(Pierre Sivadon, Crouzet and Aigle, 1997; Lombardi and Riezman, 2001)","previouslyFormattedCitation":"(Pierre Sivadon, Crouzet and Aigle, 1997; Lombardi and Riezman, 2001)"},"properties":{"noteIndex":0},"schema":"https://github.com/citation-style-language/schema/raw/master/csl-citation.json"}</w:instrText>
      </w:r>
      <w:r w:rsidRPr="006D0877">
        <w:rPr>
          <w:lang w:val="en-GB"/>
        </w:rPr>
        <w:fldChar w:fldCharType="separate"/>
      </w:r>
      <w:r w:rsidR="00321DE6">
        <w:rPr>
          <w:noProof/>
          <w:lang w:val="en-GB"/>
        </w:rPr>
        <w:t>(</w:t>
      </w:r>
      <w:r w:rsidR="00062640" w:rsidRPr="00062640">
        <w:rPr>
          <w:noProof/>
          <w:lang w:val="en-GB"/>
        </w:rPr>
        <w:t>Sivadon, Crouzet and Aigle, 1997; Lombardi and Riezman, 2001)</w:t>
      </w:r>
      <w:r w:rsidRPr="006D0877">
        <w:rPr>
          <w:lang w:val="en-GB"/>
        </w:rPr>
        <w:fldChar w:fldCharType="end"/>
      </w:r>
      <w:r w:rsidRPr="006D0877">
        <w:rPr>
          <w:lang w:val="en-GB"/>
        </w:rPr>
        <w:t xml:space="preserve">. </w:t>
      </w:r>
      <w:r w:rsidR="00CC538A">
        <w:rPr>
          <w:lang w:val="en-GB"/>
        </w:rPr>
        <w:t>T</w:t>
      </w:r>
      <w:r w:rsidRPr="006D0877">
        <w:rPr>
          <w:lang w:val="en-GB"/>
        </w:rPr>
        <w:t xml:space="preserve">here is </w:t>
      </w:r>
      <w:r w:rsidR="00CC538A">
        <w:rPr>
          <w:lang w:val="en-GB"/>
        </w:rPr>
        <w:t xml:space="preserve">some </w:t>
      </w:r>
      <w:r w:rsidRPr="006D0877">
        <w:rPr>
          <w:lang w:val="en-GB"/>
        </w:rPr>
        <w:t xml:space="preserve">evidence of </w:t>
      </w:r>
      <w:proofErr w:type="spellStart"/>
      <w:r w:rsidRPr="006D0877">
        <w:rPr>
          <w:lang w:val="en-GB"/>
        </w:rPr>
        <w:t>heterodimerization</w:t>
      </w:r>
      <w:proofErr w:type="spellEnd"/>
      <w:r w:rsidRPr="006D0877">
        <w:rPr>
          <w:lang w:val="en-GB"/>
        </w:rPr>
        <w:t xml:space="preserve">: loss of one destabilizes the other, deletion phenotypes of Rvs167 is the same as that of Rvs161, and FCCS measurements indicate that they dimerize </w:t>
      </w:r>
      <w:r w:rsidRPr="006D0877">
        <w:rPr>
          <w:lang w:val="en-GB"/>
        </w:rPr>
        <w:fldChar w:fldCharType="begin" w:fldLock="1"/>
      </w:r>
      <w:r w:rsidR="008D0CD4">
        <w:rPr>
          <w:lang w:val="en-GB"/>
        </w:rPr>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35049116-00ad-4c83-beed-11b4f8946d46"]},{"id":"ITEM-2","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2","issue":"8","issued":{"date-parts":[["2001","2"]]},"language":"en","page":"6016-6022","title":"Rvs161p and Rvs167p, the Two Yeast Amphiphysin Homologs, Function Together in Vivo","type":"article-journal","volume":"276"},"uris":["http://www.mendeley.com/documents/?uuid=cc35ee7a-c800-4954-9f0c-8277b65b4279"]},{"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6e2c0c1d-79a5-410e-82cb-e67dd00e0096"]}],"mendeley":{"formattedCitation":"(Lombardi and Riezman, 2001; Kaksonen, Toret and Drubin, 2005; Boeke &lt;i&gt;et al.&lt;/i&gt;, 2014)","plainTextFormattedCitation":"(Lombardi and Riezman, 2001; Kaksonen, Toret and Drubin, 2005; Boeke et al., 2014)","previouslyFormattedCitation":"(Lombardi and Riezman, 2001; Kaksonen, Toret and Drubin, 2005; Boeke &lt;i&gt;et al.&lt;/i&gt;, 2014)"},"properties":{"noteIndex":0},"schema":"https://github.com/citation-style-language/schema/raw/master/csl-citation.json"}</w:instrText>
      </w:r>
      <w:r w:rsidRPr="006D0877">
        <w:rPr>
          <w:lang w:val="en-GB"/>
        </w:rPr>
        <w:fldChar w:fldCharType="separate"/>
      </w:r>
      <w:r w:rsidR="00062640" w:rsidRPr="00062640">
        <w:rPr>
          <w:noProof/>
          <w:lang w:val="en-GB"/>
        </w:rPr>
        <w:t xml:space="preserve">(Lombardi and Riezman, </w:t>
      </w:r>
      <w:r w:rsidR="00062640" w:rsidRPr="00062640">
        <w:rPr>
          <w:noProof/>
          <w:lang w:val="en-GB"/>
        </w:rPr>
        <w:lastRenderedPageBreak/>
        <w:t xml:space="preserve">2001; Kaksonen, Toret and Drubin, 2005; Boeke </w:t>
      </w:r>
      <w:r w:rsidR="00062640" w:rsidRPr="00062640">
        <w:rPr>
          <w:i/>
          <w:noProof/>
          <w:lang w:val="en-GB"/>
        </w:rPr>
        <w:t>et al.</w:t>
      </w:r>
      <w:r w:rsidR="00062640" w:rsidRPr="00062640">
        <w:rPr>
          <w:noProof/>
          <w:lang w:val="en-GB"/>
        </w:rPr>
        <w:t>, 2014)</w:t>
      </w:r>
      <w:r w:rsidRPr="006D0877">
        <w:rPr>
          <w:lang w:val="en-GB"/>
        </w:rPr>
        <w:fldChar w:fldCharType="end"/>
      </w:r>
      <w:r w:rsidR="00CC538A">
        <w:rPr>
          <w:lang w:val="en-GB"/>
        </w:rPr>
        <w:t xml:space="preserve">. </w:t>
      </w:r>
      <w:r w:rsidR="00321DE6">
        <w:rPr>
          <w:lang w:val="en-GB"/>
        </w:rPr>
        <w:t xml:space="preserve">However, </w:t>
      </w:r>
      <w:r w:rsidRPr="006D0877">
        <w:rPr>
          <w:lang w:val="en-GB"/>
        </w:rPr>
        <w:t xml:space="preserve">Rvs161 functions that do not </w:t>
      </w:r>
      <w:r w:rsidR="00CC538A">
        <w:rPr>
          <w:lang w:val="en-GB"/>
        </w:rPr>
        <w:t>overlap with those of</w:t>
      </w:r>
      <w:r w:rsidRPr="006D0877">
        <w:rPr>
          <w:lang w:val="en-GB"/>
        </w:rPr>
        <w:t xml:space="preserve"> Rvs167</w:t>
      </w:r>
      <w:r w:rsidR="00CC538A">
        <w:rPr>
          <w:lang w:val="en-GB"/>
        </w:rPr>
        <w:t xml:space="preserve"> have been reported.</w:t>
      </w:r>
      <w:r w:rsidRPr="006D0877">
        <w:rPr>
          <w:lang w:val="en-GB"/>
        </w:rPr>
        <w:t xml:space="preserve"> Rvs161 for instance, interacts with Fus2 in cell-cell fusion, while Rvs167 does not</w:t>
      </w:r>
      <w:r w:rsidR="00FD10AB">
        <w:rPr>
          <w:lang w:val="en-GB"/>
        </w:rPr>
        <w:t xml:space="preserve"> </w:t>
      </w:r>
      <w:r w:rsidRPr="006D0877">
        <w:rPr>
          <w:lang w:val="en-GB"/>
        </w:rPr>
        <w:fldChar w:fldCharType="begin" w:fldLock="1"/>
      </w:r>
      <w:r w:rsidR="008D0CD4">
        <w:rPr>
          <w:lang w:val="en-GB"/>
        </w:rPr>
        <w:instrText>ADDIN CSL_CITATION {"citationItems":[{"id":"ITEM-1","itemData":{"DOI":"10.1083/jcb.141.3.567","ISSN":"0021-9525","PMID":"9566960","abstract":"FUS7 was previously identified by a mutation that causes a defect in cell fusion in a screen for bilateral mating defects. Here we show that FUS7 is allelic to RVS161/END6, a gene implicated in a variety of processes including viability after starvation, endocytosis, and actin cytoskeletal organization. Two lines of evidence indicate that RVS161/END6's endocytic function is not required for cell fusion. First, several other endocytic mutants showed no cell fusion defects. Second, we isolated five function-specific alleles of RVS161/FUS7 that were defective for endocytosis, but not mating, and three alleles that were defective for cell fusion but not endocytosis. The organization of the actin cytoskeleton was normal in the cell fusion mutants, indicating that Rvs161p's function in cell fusion is independent of actin organization. The three to fourfold induction of RVS161 by mating pheromone and the localization of Rvs161p-GFP to the cell fusion zone suggested that Rvs161p plays a direct role in cell fusion. The phenotypes of double mutants, the coprecipitation of Rvs161p and Fus2p, and the fact that the stability of Fus2p was strongly dependent on Rvs161p's mating function lead to the conclusion that Rvs161p is required to interact with Fus2p for efficient cell fusion.","author":[{"dropping-particle":"","family":"Brizzio","given":"V","non-dropping-particle":"","parse-names":false,"suffix":""},{"dropping-particle":"","family":"Gammie","given":"A E","non-dropping-particle":"","parse-names":false,"suffix":""},{"dropping-particle":"","family":"Rose","given":"M D","non-dropping-particle":"","parse-names":false,"suffix":""}],"container-title":"The Journal of cell biology","id":"ITEM-1","issue":"3","issued":{"date-parts":[["1998","5","4"]]},"page":"567-84","title":"Rvs161p interacts with Fus2p to promote cell fusion in Saccharomyces cerevisiae.","type":"article-journal","volume":"141"},"uris":["http://www.mendeley.com/documents/?uuid=162f4a30-c3ad-31f7-8ce6-8208e98109af"]}],"mendeley":{"formattedCitation":"(Brizzio, Gammie and Rose, 1998)","plainTextFormattedCitation":"(Brizzio, Gammie and Rose, 1998)","previouslyFormattedCitation":"(Brizzio, Gammie and Rose, 1998)"},"properties":{"noteIndex":0},"schema":"https://github.com/citation-style-language/schema/raw/master/csl-citation.json"}</w:instrText>
      </w:r>
      <w:r w:rsidRPr="006D0877">
        <w:rPr>
          <w:lang w:val="en-GB"/>
        </w:rPr>
        <w:fldChar w:fldCharType="separate"/>
      </w:r>
      <w:r w:rsidR="00062640" w:rsidRPr="00062640">
        <w:rPr>
          <w:noProof/>
          <w:lang w:val="en-GB"/>
        </w:rPr>
        <w:t>(Brizzio, Gammie and Rose, 1998)</w:t>
      </w:r>
      <w:r w:rsidRPr="006D0877">
        <w:rPr>
          <w:lang w:val="en-GB"/>
        </w:rPr>
        <w:fldChar w:fldCharType="end"/>
      </w:r>
      <w:r w:rsidRPr="006D0877">
        <w:rPr>
          <w:lang w:val="en-GB"/>
        </w:rPr>
        <w:t xml:space="preserve">. It is </w:t>
      </w:r>
      <w:r w:rsidR="00CC538A">
        <w:rPr>
          <w:lang w:val="en-GB"/>
        </w:rPr>
        <w:t xml:space="preserve">likely </w:t>
      </w:r>
      <w:r w:rsidRPr="006D0877">
        <w:rPr>
          <w:lang w:val="en-GB"/>
        </w:rPr>
        <w:t xml:space="preserve">that at endocytic sites the </w:t>
      </w:r>
      <w:proofErr w:type="spellStart"/>
      <w:r w:rsidRPr="006D0877">
        <w:rPr>
          <w:lang w:val="en-GB"/>
        </w:rPr>
        <w:t>Rvs</w:t>
      </w:r>
      <w:proofErr w:type="spellEnd"/>
      <w:r w:rsidRPr="006D0877">
        <w:rPr>
          <w:lang w:val="en-GB"/>
        </w:rPr>
        <w:t xml:space="preserve"> proteins funct</w:t>
      </w:r>
      <w:r w:rsidR="00AF4F52">
        <w:rPr>
          <w:lang w:val="en-GB"/>
        </w:rPr>
        <w:t>ion as heterodimers, while Rvs161 also forms heterodimers with Fus2.</w:t>
      </w:r>
      <w:r w:rsidR="009C0025">
        <w:rPr>
          <w:lang w:val="en-GB"/>
        </w:rPr>
        <w:t xml:space="preserve"> </w:t>
      </w:r>
    </w:p>
    <w:p w14:paraId="431E76CD" w14:textId="77777777" w:rsidR="004971B1" w:rsidRPr="006D0877" w:rsidRDefault="004971B1" w:rsidP="004971B1">
      <w:pPr>
        <w:spacing w:line="360" w:lineRule="auto"/>
        <w:rPr>
          <w:lang w:val="en-GB"/>
        </w:rPr>
      </w:pPr>
    </w:p>
    <w:p w14:paraId="2F09373C" w14:textId="2D74AC8C" w:rsidR="00BB4428" w:rsidRPr="006D0877" w:rsidRDefault="004971B1" w:rsidP="00BB4428">
      <w:pPr>
        <w:spacing w:line="360" w:lineRule="auto"/>
        <w:rPr>
          <w:lang w:val="en-GB"/>
        </w:rPr>
      </w:pPr>
      <w:r w:rsidRPr="006D0877">
        <w:rPr>
          <w:lang w:val="en-GB"/>
        </w:rPr>
        <w:t>Rvs161 and Rvs167 are similar in structure at the N-terminus, both contain N</w:t>
      </w:r>
      <w:r w:rsidR="00321DE6">
        <w:rPr>
          <w:lang w:val="en-GB"/>
        </w:rPr>
        <w:t>-</w:t>
      </w:r>
      <w:r w:rsidRPr="006D0877">
        <w:rPr>
          <w:lang w:val="en-GB"/>
        </w:rPr>
        <w:t xml:space="preserve">BAR domains that are 42% similar, </w:t>
      </w:r>
      <w:r w:rsidR="007F56EC">
        <w:rPr>
          <w:lang w:val="en-GB"/>
        </w:rPr>
        <w:t>21% iden</w:t>
      </w:r>
      <w:r w:rsidRPr="006D0877">
        <w:rPr>
          <w:lang w:val="en-GB"/>
        </w:rPr>
        <w:t>t</w:t>
      </w:r>
      <w:r w:rsidR="007F56EC">
        <w:rPr>
          <w:lang w:val="en-GB"/>
        </w:rPr>
        <w:t>ical</w:t>
      </w:r>
      <w:r w:rsidRPr="006D0877">
        <w:rPr>
          <w:lang w:val="en-GB"/>
        </w:rPr>
        <w:t xml:space="preserve">, </w:t>
      </w:r>
      <w:r w:rsidR="007F56EC">
        <w:rPr>
          <w:lang w:val="en-GB"/>
        </w:rPr>
        <w:t xml:space="preserve">but </w:t>
      </w:r>
      <w:r w:rsidRPr="006D0877">
        <w:rPr>
          <w:lang w:val="en-GB"/>
        </w:rPr>
        <w:t>are not interchangeable</w:t>
      </w:r>
      <w:r w:rsidR="007F56EC">
        <w:rPr>
          <w:lang w:val="en-GB"/>
        </w:rPr>
        <w:t xml:space="preserve"> </w:t>
      </w:r>
      <w:r w:rsidRPr="006D0877">
        <w:rPr>
          <w:lang w:val="en-GB"/>
        </w:rPr>
        <w:fldChar w:fldCharType="begin" w:fldLock="1"/>
      </w:r>
      <w:r w:rsidR="008D0CD4">
        <w:rPr>
          <w:lang w:val="en-GB"/>
        </w:rPr>
        <w:instrText>ADDIN CSL_CITATION {"citationItems":[{"id":"ITEM-1","itemData":{"ISSN":"0014-5793","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language":"eng","page":"21-27","title":"Functional assessment of the yeast Rvs161 and Rvs167 protein domains","type":"article-journal","volume":"417"},"uris":["http://www.mendeley.com/documents/?uuid=01352a35-268d-41a5-a087-c978a71bbfe3"]}],"mendeley":{"formattedCitation":"(P Sivadon, Crouzet and Aigle, 1997)","plainTextFormattedCitation":"(P Sivadon, Crouzet and Aigle, 1997)","previouslyFormattedCitation":"(P Sivadon, Crouzet and Aigle, 1997)"},"properties":{"noteIndex":0},"schema":"https://github.com/citation-style-language/schema/raw/master/csl-citation.json"}</w:instrText>
      </w:r>
      <w:r w:rsidRPr="006D0877">
        <w:rPr>
          <w:lang w:val="en-GB"/>
        </w:rPr>
        <w:fldChar w:fldCharType="separate"/>
      </w:r>
      <w:r w:rsidR="00321DE6">
        <w:rPr>
          <w:noProof/>
          <w:lang w:val="en-GB"/>
        </w:rPr>
        <w:t>(</w:t>
      </w:r>
      <w:r w:rsidR="00062640" w:rsidRPr="00062640">
        <w:rPr>
          <w:noProof/>
          <w:lang w:val="en-GB"/>
        </w:rPr>
        <w:t>Sivadon, Crouzet and Aigle, 1997)</w:t>
      </w:r>
      <w:r w:rsidRPr="006D0877">
        <w:rPr>
          <w:lang w:val="en-GB"/>
        </w:rPr>
        <w:fldChar w:fldCharType="end"/>
      </w:r>
      <w:r w:rsidRPr="006D0877">
        <w:rPr>
          <w:lang w:val="en-GB"/>
        </w:rPr>
        <w:t xml:space="preserve">. In addition to the BAR domain, Rvs167 has a Glycine-Proline-Alanine rich (GPA) region and a C-terminal SH3 region. The GPA region is thought to act as a linker with no known other function, while loss of the SH3 domain affects budding pattern and actin morphology. Most </w:t>
      </w:r>
      <w:proofErr w:type="spellStart"/>
      <w:r w:rsidRPr="006D0877">
        <w:rPr>
          <w:lang w:val="en-GB"/>
        </w:rPr>
        <w:t>Rvs</w:t>
      </w:r>
      <w:proofErr w:type="spellEnd"/>
      <w:r w:rsidRPr="006D0877">
        <w:rPr>
          <w:lang w:val="en-GB"/>
        </w:rPr>
        <w:t xml:space="preserve"> deletion phenotypes can however, </w:t>
      </w:r>
      <w:r w:rsidR="003E4508">
        <w:rPr>
          <w:lang w:val="en-GB"/>
        </w:rPr>
        <w:t>be rescued by</w:t>
      </w:r>
      <w:r w:rsidRPr="006D0877">
        <w:rPr>
          <w:lang w:val="en-GB"/>
        </w:rPr>
        <w:t xml:space="preserve"> expression of the BAR domain alone</w:t>
      </w:r>
      <w:r w:rsidR="0074190E">
        <w:rPr>
          <w:lang w:val="en-GB"/>
        </w:rPr>
        <w:t xml:space="preserve"> </w:t>
      </w:r>
      <w:r w:rsidRPr="006D0877">
        <w:rPr>
          <w:lang w:val="en-GB"/>
        </w:rPr>
        <w:fldChar w:fldCharType="begin" w:fldLock="1"/>
      </w:r>
      <w:r w:rsidR="008D0CD4">
        <w:rPr>
          <w:lang w:val="en-GB"/>
        </w:rPr>
        <w:instrText>ADDIN CSL_CITATION {"citationItems":[{"id":"ITEM-1","itemData":{"DOI":"10.1016/S0014-5793(97)01248-9","ISSN":"00145793","author":[{"dropping-particle":"","family":"Sivadon","given":"Pierre","non-dropping-particle":"","parse-names":false,"suffix":""},{"dropping-particle":"","family":"Crouzet","given":"Marc","non-dropping-particle":"","parse-names":false,"suffix":""},{"dropping-particle":"","family":"Aigle","given":"Michel","non-dropping-particle":"","parse-names":false,"suffix":""}],"container-title":"FEBS Letters","id":"ITEM-1","issue":"1","issued":{"date-parts":[["1997","11","3"]]},"page":"21-27","title":"Functional assessment of the yeast Rvs161 and Rvs167 protein domains","type":"article-journal","volume":"417"},"uris":["http://www.mendeley.com/documents/?uuid=78af2c73-71fb-3b99-9cd5-56ba632d93ec"]}],"mendeley":{"formattedCitation":"(Pierre Sivadon, Crouzet and Aigle, 1997)","plainTextFormattedCitation":"(Pierre Sivadon, Crouzet and Aigle, 1997)","previouslyFormattedCitation":"(Pierre Sivadon, Crouzet and Aigle, 1997)"},"properties":{"noteIndex":0},"schema":"https://github.com/citation-style-language/schema/raw/master/csl-citation.json"}</w:instrText>
      </w:r>
      <w:r w:rsidRPr="006D0877">
        <w:rPr>
          <w:lang w:val="en-GB"/>
        </w:rPr>
        <w:fldChar w:fldCharType="separate"/>
      </w:r>
      <w:r w:rsidR="00062640" w:rsidRPr="00062640">
        <w:rPr>
          <w:noProof/>
          <w:lang w:val="en-GB"/>
        </w:rPr>
        <w:t>( Sivadon, Crouzet and Aigle, 1997)</w:t>
      </w:r>
      <w:r w:rsidRPr="006D0877">
        <w:rPr>
          <w:lang w:val="en-GB"/>
        </w:rPr>
        <w:fldChar w:fldCharType="end"/>
      </w:r>
      <w:r w:rsidRPr="006D0877">
        <w:rPr>
          <w:lang w:val="en-GB"/>
        </w:rPr>
        <w:t>, suggesting that the BAR domains are the main functional u</w:t>
      </w:r>
      <w:r w:rsidR="00BB4428">
        <w:rPr>
          <w:lang w:val="en-GB"/>
        </w:rPr>
        <w:t xml:space="preserve">nit of the complex. </w:t>
      </w:r>
      <w:r w:rsidR="00BB4428" w:rsidRPr="006D0877">
        <w:rPr>
          <w:lang w:val="en-GB"/>
        </w:rPr>
        <w:t xml:space="preserve">Homology modelling has shown that the BAR domain of Rvs167 is similar to </w:t>
      </w:r>
      <w:proofErr w:type="spellStart"/>
      <w:r w:rsidR="00BB4428" w:rsidRPr="006D0877">
        <w:rPr>
          <w:lang w:val="en-GB"/>
        </w:rPr>
        <w:t>Amphiphysin</w:t>
      </w:r>
      <w:proofErr w:type="spellEnd"/>
      <w:r w:rsidR="00BB4428" w:rsidRPr="006D0877">
        <w:rPr>
          <w:lang w:val="en-GB"/>
        </w:rPr>
        <w:t xml:space="preserve"> and </w:t>
      </w:r>
      <w:proofErr w:type="spellStart"/>
      <w:r w:rsidR="00BB4428" w:rsidRPr="006D0877">
        <w:rPr>
          <w:lang w:val="en-GB"/>
        </w:rPr>
        <w:t>Endophilin</w:t>
      </w:r>
      <w:proofErr w:type="spellEnd"/>
      <w:r w:rsidR="008A40C7">
        <w:rPr>
          <w:lang w:val="en-GB"/>
        </w:rPr>
        <w:t xml:space="preserve"> (</w:t>
      </w:r>
      <w:proofErr w:type="spellStart"/>
      <w:r w:rsidR="008A40C7">
        <w:rPr>
          <w:lang w:val="en-GB"/>
        </w:rPr>
        <w:t>Fig_Rvsstructure</w:t>
      </w:r>
      <w:proofErr w:type="spellEnd"/>
      <w:r w:rsidR="008A40C7">
        <w:rPr>
          <w:lang w:val="en-GB"/>
        </w:rPr>
        <w:t>)</w:t>
      </w:r>
      <w:r w:rsidR="00BB4428" w:rsidRPr="006D0877">
        <w:rPr>
          <w:lang w:val="en-GB"/>
        </w:rPr>
        <w:t xml:space="preserve">, and is therefore also likely to function similarly to the mammalian homologues. In keeping with this theory, </w:t>
      </w:r>
      <w:proofErr w:type="spellStart"/>
      <w:r w:rsidR="00BB4428" w:rsidRPr="006D0877">
        <w:rPr>
          <w:lang w:val="en-GB"/>
        </w:rPr>
        <w:t>Rvs</w:t>
      </w:r>
      <w:proofErr w:type="spellEnd"/>
      <w:r w:rsidR="00BB4428" w:rsidRPr="006D0877">
        <w:rPr>
          <w:lang w:val="en-GB"/>
        </w:rPr>
        <w:t xml:space="preserve"> has been shown to </w:t>
      </w:r>
      <w:proofErr w:type="spellStart"/>
      <w:r w:rsidR="00BB4428" w:rsidRPr="006D0877">
        <w:rPr>
          <w:lang w:val="en-GB"/>
        </w:rPr>
        <w:t>tubulate</w:t>
      </w:r>
      <w:proofErr w:type="spellEnd"/>
      <w:r w:rsidR="00BB4428" w:rsidRPr="006D0877">
        <w:rPr>
          <w:lang w:val="en-GB"/>
        </w:rPr>
        <w:t xml:space="preserve"> liposomes </w:t>
      </w:r>
      <w:r w:rsidR="00BB4428" w:rsidRPr="006D0877">
        <w:rPr>
          <w:i/>
          <w:lang w:val="en-GB"/>
        </w:rPr>
        <w:t>in</w:t>
      </w:r>
      <w:r w:rsidR="00321DE6">
        <w:rPr>
          <w:i/>
          <w:lang w:val="en-GB"/>
        </w:rPr>
        <w:t xml:space="preserve"> </w:t>
      </w:r>
      <w:r w:rsidR="00BB4428" w:rsidRPr="006D0877">
        <w:rPr>
          <w:i/>
          <w:lang w:val="en-GB"/>
        </w:rPr>
        <w:t>vitro</w:t>
      </w:r>
      <w:r w:rsidR="00321DE6">
        <w:rPr>
          <w:i/>
          <w:lang w:val="en-GB"/>
        </w:rPr>
        <w:t xml:space="preserve"> </w:t>
      </w:r>
      <w:r w:rsidR="00BB4428" w:rsidRPr="006D0877">
        <w:rPr>
          <w:i/>
          <w:lang w:val="en-GB"/>
        </w:rPr>
        <w:fldChar w:fldCharType="begin" w:fldLock="1"/>
      </w:r>
      <w:r w:rsidR="00BB4428">
        <w:rPr>
          <w:i/>
          <w:lang w:val="en-GB"/>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Youn &lt;i&gt;et al.&lt;/i&gt;, 2010)","plainTextFormattedCitation":"(Youn et al., 2010)","previouslyFormattedCitation":"(Youn &lt;i&gt;et al.&lt;/i&gt;, 2010)"},"properties":{"noteIndex":0},"schema":"https://github.com/citation-style-language/schema/raw/master/csl-citation.json"}</w:instrText>
      </w:r>
      <w:r w:rsidR="00BB4428" w:rsidRPr="006D0877">
        <w:rPr>
          <w:i/>
          <w:lang w:val="en-GB"/>
        </w:rPr>
        <w:fldChar w:fldCharType="separate"/>
      </w:r>
      <w:r w:rsidR="00BB4428" w:rsidRPr="00062640">
        <w:rPr>
          <w:noProof/>
          <w:lang w:val="en-GB"/>
        </w:rPr>
        <w:t xml:space="preserve">(Youn </w:t>
      </w:r>
      <w:r w:rsidR="00BB4428" w:rsidRPr="00062640">
        <w:rPr>
          <w:i/>
          <w:noProof/>
          <w:lang w:val="en-GB"/>
        </w:rPr>
        <w:t>et al.</w:t>
      </w:r>
      <w:r w:rsidR="00BB4428" w:rsidRPr="00062640">
        <w:rPr>
          <w:noProof/>
          <w:lang w:val="en-GB"/>
        </w:rPr>
        <w:t>, 2010)</w:t>
      </w:r>
      <w:r w:rsidR="00BB4428" w:rsidRPr="006D0877">
        <w:rPr>
          <w:i/>
          <w:lang w:val="en-GB"/>
        </w:rPr>
        <w:fldChar w:fldCharType="end"/>
      </w:r>
      <w:r w:rsidR="00BB4428" w:rsidRPr="006D0877">
        <w:rPr>
          <w:lang w:val="en-GB"/>
        </w:rPr>
        <w:t xml:space="preserve">. </w:t>
      </w:r>
    </w:p>
    <w:p w14:paraId="02C07C4E" w14:textId="50D5A434" w:rsidR="004971B1" w:rsidRPr="006D0877" w:rsidRDefault="004971B1" w:rsidP="004971B1">
      <w:pPr>
        <w:spacing w:line="360" w:lineRule="auto"/>
        <w:rPr>
          <w:lang w:val="en-GB"/>
        </w:rPr>
      </w:pPr>
    </w:p>
    <w:p w14:paraId="2D6D6A0B" w14:textId="0097F7FB" w:rsidR="004971B1" w:rsidRPr="006D0877" w:rsidRDefault="000D14F0" w:rsidP="000D14F0">
      <w:pPr>
        <w:spacing w:line="360" w:lineRule="auto"/>
        <w:jc w:val="center"/>
        <w:rPr>
          <w:lang w:val="en-GB"/>
        </w:rPr>
      </w:pPr>
      <w:r>
        <w:rPr>
          <w:noProof/>
          <w:lang w:val="en-GB" w:eastAsia="en-GB"/>
        </w:rPr>
        <w:drawing>
          <wp:inline distT="0" distB="0" distL="0" distR="0" wp14:anchorId="1719664D" wp14:editId="0932827B">
            <wp:extent cx="4625975" cy="3880341"/>
            <wp:effectExtent l="0" t="0" r="0" b="6350"/>
            <wp:docPr id="7" name="Picture 7" descr="../../../../../../../../../Desktop/dm/thesis_git/cloned/figures/intro/Rvs_st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dm/thesis_git/cloned/figures/intro/Rvs_stuc"/>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31154" cy="3884686"/>
                    </a:xfrm>
                    <a:prstGeom prst="rect">
                      <a:avLst/>
                    </a:prstGeom>
                    <a:noFill/>
                    <a:ln>
                      <a:noFill/>
                    </a:ln>
                  </pic:spPr>
                </pic:pic>
              </a:graphicData>
            </a:graphic>
          </wp:inline>
        </w:drawing>
      </w:r>
    </w:p>
    <w:p w14:paraId="5E679D99" w14:textId="411C38E5" w:rsidR="008A40C7" w:rsidRPr="006D0877" w:rsidRDefault="008A40C7" w:rsidP="008A40C7">
      <w:pPr>
        <w:spacing w:line="360" w:lineRule="auto"/>
        <w:jc w:val="center"/>
        <w:rPr>
          <w:lang w:val="en-GB"/>
        </w:rPr>
      </w:pPr>
    </w:p>
    <w:p w14:paraId="4815E733" w14:textId="77777777" w:rsidR="008A40C7" w:rsidRPr="006D0877" w:rsidRDefault="008A40C7" w:rsidP="008A40C7">
      <w:pPr>
        <w:spacing w:line="360" w:lineRule="auto"/>
        <w:rPr>
          <w:b/>
          <w:lang w:val="en-GB"/>
        </w:rPr>
      </w:pPr>
      <w:r w:rsidRPr="006D0877">
        <w:rPr>
          <w:lang w:val="en-GB"/>
        </w:rPr>
        <w:tab/>
      </w:r>
      <w:r w:rsidRPr="006D0877">
        <w:rPr>
          <w:lang w:val="en-GB"/>
        </w:rPr>
        <w:tab/>
      </w:r>
      <w:r w:rsidRPr="006D0877">
        <w:rPr>
          <w:lang w:val="en-GB"/>
        </w:rPr>
        <w:tab/>
      </w:r>
      <w:r w:rsidRPr="006D0877">
        <w:rPr>
          <w:b/>
          <w:lang w:val="en-GB"/>
        </w:rPr>
        <w:t xml:space="preserve">Fig9: Homology model of </w:t>
      </w:r>
      <w:proofErr w:type="spellStart"/>
      <w:r w:rsidRPr="006D0877">
        <w:rPr>
          <w:b/>
          <w:lang w:val="en-GB"/>
        </w:rPr>
        <w:t>Rvs</w:t>
      </w:r>
      <w:proofErr w:type="spellEnd"/>
      <w:r w:rsidRPr="006D0877">
        <w:rPr>
          <w:b/>
          <w:lang w:val="en-GB"/>
        </w:rPr>
        <w:t xml:space="preserve"> complex based on </w:t>
      </w:r>
      <w:proofErr w:type="spellStart"/>
      <w:r w:rsidRPr="006D0877">
        <w:rPr>
          <w:b/>
          <w:lang w:val="en-GB"/>
        </w:rPr>
        <w:t>Amphiphysin</w:t>
      </w:r>
      <w:proofErr w:type="spellEnd"/>
      <w:r w:rsidRPr="006D0877">
        <w:rPr>
          <w:b/>
          <w:lang w:val="en-GB"/>
        </w:rPr>
        <w:t xml:space="preserve"> structure. </w:t>
      </w:r>
    </w:p>
    <w:p w14:paraId="0B536998" w14:textId="470EF28E" w:rsidR="008A40C7" w:rsidRDefault="008A40C7" w:rsidP="008A40C7">
      <w:pPr>
        <w:spacing w:line="360" w:lineRule="auto"/>
        <w:ind w:left="1440"/>
        <w:rPr>
          <w:b/>
          <w:lang w:val="en-GB"/>
        </w:rPr>
      </w:pPr>
      <w:r w:rsidRPr="006D0877">
        <w:rPr>
          <w:b/>
          <w:lang w:val="en-GB"/>
        </w:rPr>
        <w:t>Rvs167 in yellow, Rvs161 in cyan</w:t>
      </w:r>
      <w:r w:rsidR="002B2385">
        <w:rPr>
          <w:b/>
          <w:lang w:val="en-GB"/>
        </w:rPr>
        <w:t>. Reproduced from CC BY-NC-SA 3.0</w:t>
      </w:r>
    </w:p>
    <w:p w14:paraId="7C316488" w14:textId="37869559" w:rsidR="005C062E" w:rsidRPr="006D0877" w:rsidRDefault="005C062E" w:rsidP="005C062E">
      <w:pPr>
        <w:spacing w:line="360" w:lineRule="auto"/>
        <w:jc w:val="center"/>
        <w:rPr>
          <w:lang w:val="en-GB"/>
        </w:rPr>
      </w:pPr>
    </w:p>
    <w:p w14:paraId="0DEABCF4" w14:textId="77777777" w:rsidR="005C062E" w:rsidRPr="006D0877" w:rsidRDefault="005C062E" w:rsidP="005C062E">
      <w:pPr>
        <w:spacing w:line="360" w:lineRule="auto"/>
        <w:rPr>
          <w:b/>
          <w:lang w:val="en-GB"/>
        </w:rPr>
      </w:pPr>
      <w:r w:rsidRPr="006D0877">
        <w:rPr>
          <w:b/>
          <w:lang w:val="en-GB"/>
        </w:rPr>
        <w:tab/>
      </w:r>
      <w:r w:rsidRPr="006D0877">
        <w:rPr>
          <w:b/>
          <w:lang w:val="en-GB"/>
        </w:rPr>
        <w:tab/>
      </w:r>
      <w:r w:rsidRPr="006D0877">
        <w:rPr>
          <w:b/>
          <w:lang w:val="en-GB"/>
        </w:rPr>
        <w:tab/>
        <w:t xml:space="preserve"> Fig8: Schematic of domains of endocytic NBAR proteins</w:t>
      </w:r>
    </w:p>
    <w:p w14:paraId="0F103797" w14:textId="77777777" w:rsidR="005C062E" w:rsidRPr="006D0877" w:rsidRDefault="005C062E" w:rsidP="008A40C7">
      <w:pPr>
        <w:spacing w:line="360" w:lineRule="auto"/>
        <w:ind w:left="1440"/>
        <w:rPr>
          <w:b/>
          <w:lang w:val="en-GB"/>
        </w:rPr>
      </w:pPr>
    </w:p>
    <w:p w14:paraId="60B97C88" w14:textId="77777777" w:rsidR="004971B1" w:rsidRPr="006D0877" w:rsidRDefault="004971B1" w:rsidP="004971B1">
      <w:pPr>
        <w:spacing w:line="360" w:lineRule="auto"/>
        <w:rPr>
          <w:lang w:val="en-GB"/>
        </w:rPr>
      </w:pPr>
    </w:p>
    <w:p w14:paraId="46EB4705" w14:textId="77777777" w:rsidR="004971B1" w:rsidRPr="006D0877" w:rsidRDefault="004971B1" w:rsidP="004971B1">
      <w:pPr>
        <w:spacing w:line="360" w:lineRule="auto"/>
        <w:rPr>
          <w:lang w:val="en-GB"/>
        </w:rPr>
      </w:pPr>
    </w:p>
    <w:p w14:paraId="092CECF0" w14:textId="77777777" w:rsidR="004971B1" w:rsidRPr="006D0877" w:rsidRDefault="004971B1" w:rsidP="004971B1">
      <w:pPr>
        <w:spacing w:line="360" w:lineRule="auto"/>
        <w:rPr>
          <w:lang w:val="en-GB"/>
        </w:rPr>
      </w:pPr>
    </w:p>
    <w:p w14:paraId="1B8A6FCF" w14:textId="15CEFE74" w:rsidR="004971B1" w:rsidRPr="00321DE6" w:rsidRDefault="00321DE6" w:rsidP="004971B1">
      <w:pPr>
        <w:spacing w:line="360" w:lineRule="auto"/>
        <w:rPr>
          <w:u w:val="single"/>
          <w:lang w:val="en-GB"/>
        </w:rPr>
      </w:pPr>
      <w:proofErr w:type="spellStart"/>
      <w:r w:rsidRPr="00321DE6">
        <w:rPr>
          <w:u w:val="single"/>
          <w:lang w:val="en-GB"/>
        </w:rPr>
        <w:t>Rvs</w:t>
      </w:r>
      <w:proofErr w:type="spellEnd"/>
      <w:r w:rsidRPr="00321DE6">
        <w:rPr>
          <w:u w:val="single"/>
          <w:lang w:val="en-GB"/>
        </w:rPr>
        <w:t xml:space="preserve"> deletion phenotype</w:t>
      </w:r>
    </w:p>
    <w:p w14:paraId="0641CB6D" w14:textId="2F4526B3" w:rsidR="00BB4428" w:rsidRDefault="00D6117E" w:rsidP="004971B1">
      <w:pPr>
        <w:spacing w:line="360" w:lineRule="auto"/>
        <w:rPr>
          <w:lang w:val="en-GB"/>
        </w:rPr>
      </w:pPr>
      <w:r>
        <w:rPr>
          <w:lang w:val="en-GB"/>
        </w:rPr>
        <w:t xml:space="preserve">Cells with </w:t>
      </w:r>
      <w:proofErr w:type="spellStart"/>
      <w:r>
        <w:rPr>
          <w:lang w:val="en-GB"/>
        </w:rPr>
        <w:t>Rvs</w:t>
      </w:r>
      <w:proofErr w:type="spellEnd"/>
      <w:r w:rsidR="009C0025">
        <w:rPr>
          <w:lang w:val="en-GB"/>
        </w:rPr>
        <w:t xml:space="preserve"> </w:t>
      </w:r>
      <w:r>
        <w:rPr>
          <w:lang w:val="en-GB"/>
        </w:rPr>
        <w:t>delet</w:t>
      </w:r>
      <w:r w:rsidR="009C0025">
        <w:rPr>
          <w:lang w:val="en-GB"/>
        </w:rPr>
        <w:t>ed</w:t>
      </w:r>
      <w:r>
        <w:rPr>
          <w:lang w:val="en-GB"/>
        </w:rPr>
        <w:t xml:space="preserve"> cannot grow under high salt conditions. They are </w:t>
      </w:r>
      <w:r w:rsidR="009C0025">
        <w:rPr>
          <w:lang w:val="en-GB"/>
        </w:rPr>
        <w:t xml:space="preserve">also </w:t>
      </w:r>
      <w:r w:rsidR="00956B3C">
        <w:rPr>
          <w:lang w:val="en-GB"/>
        </w:rPr>
        <w:t>sensitive to increased sphingolipid lev</w:t>
      </w:r>
      <w:r w:rsidR="00981E20">
        <w:rPr>
          <w:lang w:val="en-GB"/>
        </w:rPr>
        <w:t>els</w:t>
      </w:r>
      <w:r w:rsidR="004971B1" w:rsidRPr="006D0877">
        <w:rPr>
          <w:lang w:val="en-GB"/>
        </w:rPr>
        <w:t xml:space="preserve">, </w:t>
      </w:r>
      <w:r w:rsidR="00981E20">
        <w:rPr>
          <w:lang w:val="en-GB"/>
        </w:rPr>
        <w:t xml:space="preserve">and </w:t>
      </w:r>
      <w:r w:rsidR="004971B1" w:rsidRPr="006D0877">
        <w:rPr>
          <w:lang w:val="en-GB"/>
        </w:rPr>
        <w:t xml:space="preserve">have </w:t>
      </w:r>
      <w:r w:rsidR="00981E20">
        <w:rPr>
          <w:lang w:val="en-GB"/>
        </w:rPr>
        <w:t>random</w:t>
      </w:r>
      <w:r w:rsidR="004971B1" w:rsidRPr="006D0877">
        <w:rPr>
          <w:lang w:val="en-GB"/>
        </w:rPr>
        <w:t xml:space="preserve"> </w:t>
      </w:r>
      <w:r w:rsidR="00450E47">
        <w:rPr>
          <w:lang w:val="en-GB"/>
        </w:rPr>
        <w:t xml:space="preserve">instead of bipolar </w:t>
      </w:r>
      <w:r w:rsidR="004971B1" w:rsidRPr="006D0877">
        <w:rPr>
          <w:lang w:val="en-GB"/>
        </w:rPr>
        <w:t>budding pattern</w:t>
      </w:r>
      <w:r w:rsidR="00A55A0C">
        <w:rPr>
          <w:lang w:val="en-GB"/>
        </w:rPr>
        <w:t xml:space="preserve"> </w:t>
      </w:r>
      <w:r w:rsidR="00A55A0C" w:rsidRPr="006D0877">
        <w:rPr>
          <w:lang w:val="en-GB"/>
        </w:rPr>
        <w:fldChar w:fldCharType="begin" w:fldLock="1"/>
      </w:r>
      <w:r w:rsidR="00A55A0C">
        <w:rPr>
          <w:lang w:val="en-GB"/>
        </w:rPr>
        <w:instrText>ADDIN CSL_CITATION {"citationItems":[{"id":"ITEM-1","itemData":{"DOI":"10.1007/bf00290452","ISSN":"0026-8925","PMID":"7891662","abstract":"The actin cytoskeleton cells is altered in rvs161 mutant yeast, with the defect becoming more pronounced under unfavorable growth conditions, as described for the rvs167 mutant. The cytoskeletal alteration has no apparent effect on invertase secretion and polarized growth. Mutations in RVS161, just as in RVS167, lead to a random budding pattern in a/alpha diploid cells. This behavior is not observed in a/a diploid cells homozygous for the rvs161-1 or rvs167-1 mutations. In addition, sequence comparisons revealed that amphiphysin, a protein first found in synaptic vesicles of chicken and shown to be the autoantigen of Stiff Man syndrome, presents similarity with both Rvs proteins. Furthermore, limited similarities with myosin heavy chain and tropomyosin alpha chain from higher eukaryotic cells allow for the definition of a possible consensus sequence. The finding of related sequences suggests the existence of a function for these proteins that is conserved among eukaryotic organisms.","author":[{"dropping-particle":"","family":"Sivadon","given":"P","non-dropping-particle":"","parse-names":false,"suffix":""},{"dropping-particle":"","family":"Bauer","given":"F","non-dropping-particle":"","parse-names":false,"suffix":""},{"dropping-particle":"","family":"Aigle","given":"M","non-dropping-particle":"","parse-names":false,"suffix":""},{"dropping-particle":"","family":"Crouzet","given":"M","non-dropping-particle":"","parse-names":false,"suffix":""}],"container-title":"Molecular &amp; general genetics : MGG","id":"ITEM-1","issue":"4","issued":{"date-parts":[["1995","2","20"]]},"page":"485-95","title":"Actin cytoskeleton and budding pattern are altered in the yeast rvs161 mutant: the Rvs161 protein shares common domains with the brain protein amphiphysin.","type":"article-journal","volume":"246"},"uris":["http://www.mendeley.com/documents/?uuid=e944d5d7-8e35-3c80-a539-efb9829e7dc2"]},{"id":"ITEM-2","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2","issue":"8","issued":{"date-parts":[["2001","2"]]},"language":"en","page":"6016-6022","title":"Rvs161p and Rvs167p, the Two Yeast Amphiphysin Homologs, Function Together in Vivo","type":"article-journal","volume":"276"},"uris":["http://www.mendeley.com/documents/?uuid=cc35ee7a-c800-4954-9f0c-8277b65b4279"]},{"id":"ITEM-3","itemData":{"DOI":"10.1111/febs.13783","ISSN":"1742-4658","abstract":"Rvs167 and Rvs161 in Saccharomyces cerevisiae are amphiphysin family proteins, which are involved in several important cellular events, such as invagination and scission of endocytic vesicles, and actin cytoskeleton organization. It has been reported that cellular dysfunctions caused by deletion of RVS167 or RVS161 are rescued by deletion of specific nonessential sphingolipid-metabolizing enzyme genes. Here, we found that yeast cells lacking RVS167 or RVS161 exhibit a decrease in sphingolipid levels. In rvs167∆ cells, the expression level of Orm2, a negative regulator of serine palmitoyltransferase (SPT) catalyzing the initial step of sphingolipid biosynthesis, was increased in a calcineurin-dependent manner, and the decrease in sphingolipid levels in rvs167∆ cells was reversed on deletion of ORM2. Moreover, repression of both ORM1 and ORM2 expression or overexpression of SPT caused a strong growth defect of rvs167∆ cells, indicating that enhancement of de novo sphingolipid biosynthesis is detrimental to rvs167∆ cells. In contrast, partial repression of LCB1-encoding SPT suppressed abnormal phenotypes caused by the deletion of RVS167, including supersensitivity to high temperature and salt stress, and impairment of endocytosis and actin cytoskeleton organization. In addition, the partial repression of SPT activity suppressed the temperature supersensitivity and abnormal vacuolar morphology caused by deletion of VPS1 encoding a dynamin-like GTPase, which is required for vesicle scission and is functionally closely related to Rvs167/Rvs161, whereas repression of both ORM1 and ORM2 expression in vps1∆ cells caused a growth defect. Thus, it was suggested that proper regulation of SPT activity is indispensable for amphiphysin-deficient cells.","author":[{"dropping-particle":"","family":"Toume","given":"Moeko","non-dropping-particle":"","parse-names":false,"suffix":""},{"dropping-particle":"","family":"Tani","given":"Motohiro","non-dropping-particle":"","parse-names":false,"suffix":""}],"container-title":"The FEBS Journal","id":"ITEM-3","issue":"15","issued":{"date-parts":[["2016","8"]]},"language":"en","page":"2911-2928","title":"Yeast lacking the amphiphysin family protein Rvs167 is sensitive to disruptions in sphingolipid levels","type":"article-journal","volume":"283"},"uris":["http://www.mendeley.com/documents/?uuid=dd915f6a-1c3a-4a61-886c-61e746d00f18"]},{"id":"ITEM-4","itemData":{"ISSN":"0270-7306","abstract":"Mutations in genes necessary for survival in stationary phase were isolated to understand the ability of wild-type Saccharomyces cerevisiae to remain viable during prolonged periods of nutritional deprivation. Here we report results concerning one of these mutants, rvs167, which shows reduced viability and abnormal cell morphology upon carbon and nitrogen starvation. The mutant exhibits the same response when cells are grown in high salt concentrations and other unfavorable growth conditions. The RVS167 gene product displays significant homology with the Rvs161 protein and contains a SH3 domain at the C-terminal end. Abnormal actin distribution is associated with the mutant phenotype. In addition, while the budding pattern of haploid strains remains axial in standard growth conditions, the budding pattern of diploid mutant strains is random. The gene RVS167 therefore could be implicated in cyto</w:instrText>
      </w:r>
      <w:r w:rsidR="00A55A0C" w:rsidRPr="008E23FB">
        <w:rPr>
          <w:lang w:val="fr-CH"/>
        </w:rPr>
        <w:instrText>skeletal reorganization in response to environmental stresses and could act in the budding site selection mechanism.","author":[{"dropping-particle":"","family":"Bauer","given":"F","non-dropping-particle":"","parse-names":false,"suffix":""},{"dropping-particle":"","family":"Urdaci","given":"M","non-dropping-particle":"","parse-names":false,"suffix":""},{"dropping-particle":"","family":"Aigle","given":"M","non-dropping-particle":"","parse-names":false,"suffix":""},{"dropping-particle":"","family":"Crouzet","given":"M","non-dropping-particle":"","parse-names":false,"suffix":""}],"container-title":"Molecular and Cellular Biology","id":"ITEM-4","issue":"8","issued":{"date-parts":[["1993","8"]]},"page":"5070-5084","title":"Alteration of a yeast SH3 protein leads to conditional viability with defects in cytoskeletal and budding patterns.","type":"article-journal","volume":"13"},"uris":["http://www.mendeley.com/documents/?uuid=c2873eb3-14f0-48e8-84de-6998f972cb83"]}],"mendeley":{"formattedCitation":"(Bauer &lt;i&gt;et al.&lt;/i&gt;, 1993; Sivadon &lt;i&gt;et al.&lt;/i&gt;, 1995; Lombardi and Riezman, 2001; Toume and Tani, 2016)","plainTextFormattedCitation":"(Bauer et al., 1993; Sivadon et al., 1995; Lombardi and Riezman, 2001; Toume and Tani, 2016)","previouslyFormattedCitation":"(Bauer &lt;i&gt;et al.&lt;/i&gt;, 1993; Sivadon &lt;i&gt;et al.&lt;/i&gt;, 1995; Lombardi and Riezman, 2001; Toume and Tani, 2016)"},"properties":{"noteIndex":0},"schema":"https://github.com/citation-style-language/schema/raw/master/csl-citation.json"}</w:instrText>
      </w:r>
      <w:r w:rsidR="00A55A0C" w:rsidRPr="006D0877">
        <w:rPr>
          <w:lang w:val="en-GB"/>
        </w:rPr>
        <w:fldChar w:fldCharType="separate"/>
      </w:r>
      <w:r w:rsidR="00A55A0C" w:rsidRPr="00050D98">
        <w:rPr>
          <w:noProof/>
          <w:lang w:val="fr-CH"/>
        </w:rPr>
        <w:t xml:space="preserve">(Bauer </w:t>
      </w:r>
      <w:r w:rsidR="00A55A0C" w:rsidRPr="00050D98">
        <w:rPr>
          <w:i/>
          <w:noProof/>
          <w:lang w:val="fr-CH"/>
        </w:rPr>
        <w:t>et al.</w:t>
      </w:r>
      <w:r w:rsidR="00A55A0C" w:rsidRPr="00050D98">
        <w:rPr>
          <w:noProof/>
          <w:lang w:val="fr-CH"/>
        </w:rPr>
        <w:t xml:space="preserve">, 1993; Sivadon </w:t>
      </w:r>
      <w:r w:rsidR="00A55A0C" w:rsidRPr="00050D98">
        <w:rPr>
          <w:i/>
          <w:noProof/>
          <w:lang w:val="fr-CH"/>
        </w:rPr>
        <w:t>et al.</w:t>
      </w:r>
      <w:r w:rsidR="00A55A0C" w:rsidRPr="00050D98">
        <w:rPr>
          <w:noProof/>
          <w:lang w:val="fr-CH"/>
        </w:rPr>
        <w:t>, 1995; Lombardi and Riezman, 2001; Toume and Tani, 2016)</w:t>
      </w:r>
      <w:r w:rsidR="00A55A0C" w:rsidRPr="006D0877">
        <w:rPr>
          <w:lang w:val="en-GB"/>
        </w:rPr>
        <w:fldChar w:fldCharType="end"/>
      </w:r>
      <w:r w:rsidR="00A55A0C" w:rsidRPr="00050D98">
        <w:rPr>
          <w:lang w:val="fr-CH"/>
        </w:rPr>
        <w:t>.</w:t>
      </w:r>
      <w:r w:rsidR="00A55A0C" w:rsidRPr="00A55A0C">
        <w:rPr>
          <w:lang w:val="fr-CH"/>
        </w:rPr>
        <w:t xml:space="preserve"> </w:t>
      </w:r>
      <w:proofErr w:type="spellStart"/>
      <w:r w:rsidR="00C06996">
        <w:rPr>
          <w:lang w:val="en-GB"/>
        </w:rPr>
        <w:t>Rv</w:t>
      </w:r>
      <w:r w:rsidR="005C062E">
        <w:rPr>
          <w:lang w:val="en-GB"/>
        </w:rPr>
        <w:t>s</w:t>
      </w:r>
      <w:proofErr w:type="spellEnd"/>
      <w:r w:rsidR="00C06996">
        <w:rPr>
          <w:lang w:val="en-GB"/>
        </w:rPr>
        <w:t xml:space="preserve"> deleted cells</w:t>
      </w:r>
      <w:r w:rsidR="00A55A0C">
        <w:rPr>
          <w:lang w:val="en-GB"/>
        </w:rPr>
        <w:t xml:space="preserve"> also have</w:t>
      </w:r>
      <w:r w:rsidR="00ED7512">
        <w:rPr>
          <w:lang w:val="en-GB"/>
        </w:rPr>
        <w:t xml:space="preserve"> aberrations in actin localization</w:t>
      </w:r>
      <w:r w:rsidR="00A55A0C">
        <w:rPr>
          <w:lang w:val="en-GB"/>
        </w:rPr>
        <w:t xml:space="preserve">: instead of actin patches polarized to emerging buds, patches </w:t>
      </w:r>
      <w:r w:rsidR="00C06996">
        <w:rPr>
          <w:lang w:val="en-GB"/>
        </w:rPr>
        <w:t>are</w:t>
      </w:r>
      <w:r w:rsidR="00A55A0C">
        <w:rPr>
          <w:lang w:val="en-GB"/>
        </w:rPr>
        <w:t xml:space="preserve"> homogenous</w:t>
      </w:r>
      <w:r w:rsidR="00C06996">
        <w:rPr>
          <w:lang w:val="en-GB"/>
        </w:rPr>
        <w:t>ly</w:t>
      </w:r>
      <w:r w:rsidR="00A55A0C">
        <w:rPr>
          <w:lang w:val="en-GB"/>
        </w:rPr>
        <w:t xml:space="preserve"> distribut</w:t>
      </w:r>
      <w:r w:rsidR="00C06996">
        <w:rPr>
          <w:lang w:val="en-GB"/>
        </w:rPr>
        <w:t>ed</w:t>
      </w:r>
      <w:r w:rsidR="00A55A0C">
        <w:rPr>
          <w:lang w:val="en-GB"/>
        </w:rPr>
        <w:t xml:space="preserve"> across mother and daughter cells. </w:t>
      </w:r>
      <w:r w:rsidR="005B11E6" w:rsidRPr="005B11E6">
        <w:rPr>
          <w:lang w:val="en-GB"/>
        </w:rPr>
        <w:t xml:space="preserve">Loss of </w:t>
      </w:r>
      <w:proofErr w:type="spellStart"/>
      <w:r w:rsidR="005B11E6" w:rsidRPr="005B11E6">
        <w:rPr>
          <w:lang w:val="en-GB"/>
        </w:rPr>
        <w:t>Rvs</w:t>
      </w:r>
      <w:proofErr w:type="spellEnd"/>
      <w:r w:rsidR="005B11E6" w:rsidRPr="005B11E6">
        <w:rPr>
          <w:lang w:val="en-GB"/>
        </w:rPr>
        <w:t xml:space="preserve"> therefore </w:t>
      </w:r>
      <w:r>
        <w:rPr>
          <w:lang w:val="en-GB"/>
        </w:rPr>
        <w:t>affects localization of actin, and heightens sensitivity of yeast cells to stressful</w:t>
      </w:r>
      <w:r w:rsidR="00BF713E">
        <w:rPr>
          <w:lang w:val="en-GB"/>
        </w:rPr>
        <w:t xml:space="preserve"> growth</w:t>
      </w:r>
      <w:r>
        <w:rPr>
          <w:lang w:val="en-GB"/>
        </w:rPr>
        <w:t xml:space="preserve"> conditions</w:t>
      </w:r>
      <w:r w:rsidR="00BF713E">
        <w:rPr>
          <w:lang w:val="en-GB"/>
        </w:rPr>
        <w:t>.</w:t>
      </w:r>
    </w:p>
    <w:p w14:paraId="5112B314" w14:textId="77777777" w:rsidR="00EB024E" w:rsidRDefault="00EB024E" w:rsidP="004971B1">
      <w:pPr>
        <w:spacing w:line="360" w:lineRule="auto"/>
        <w:rPr>
          <w:lang w:val="en-GB"/>
        </w:rPr>
      </w:pPr>
    </w:p>
    <w:p w14:paraId="0E872882" w14:textId="53B9F01D" w:rsidR="004971B1" w:rsidRPr="006D0877" w:rsidRDefault="00EB024E" w:rsidP="004971B1">
      <w:pPr>
        <w:spacing w:line="360" w:lineRule="auto"/>
        <w:rPr>
          <w:lang w:val="en-GB"/>
        </w:rPr>
      </w:pPr>
      <w:proofErr w:type="spellStart"/>
      <w:r>
        <w:rPr>
          <w:lang w:val="en-GB"/>
        </w:rPr>
        <w:t>Rvs</w:t>
      </w:r>
      <w:proofErr w:type="spellEnd"/>
      <w:r w:rsidR="004971B1" w:rsidRPr="006D0877">
        <w:rPr>
          <w:lang w:val="en-GB"/>
        </w:rPr>
        <w:t xml:space="preserve"> </w:t>
      </w:r>
      <w:r w:rsidR="00976430">
        <w:rPr>
          <w:lang w:val="en-GB"/>
        </w:rPr>
        <w:t xml:space="preserve">arrives </w:t>
      </w:r>
      <w:r>
        <w:rPr>
          <w:lang w:val="en-GB"/>
        </w:rPr>
        <w:t xml:space="preserve">at endocytic sites </w:t>
      </w:r>
      <w:r w:rsidR="004971B1" w:rsidRPr="006D0877">
        <w:rPr>
          <w:lang w:val="en-GB"/>
        </w:rPr>
        <w:t xml:space="preserve">has shown that </w:t>
      </w:r>
      <w:proofErr w:type="spellStart"/>
      <w:r w:rsidR="004971B1" w:rsidRPr="006D0877">
        <w:rPr>
          <w:lang w:val="en-GB"/>
        </w:rPr>
        <w:t>Rvs</w:t>
      </w:r>
      <w:proofErr w:type="spellEnd"/>
      <w:r w:rsidR="004971B1" w:rsidRPr="006D0877">
        <w:rPr>
          <w:lang w:val="en-GB"/>
        </w:rPr>
        <w:t xml:space="preserve"> arrives in </w:t>
      </w:r>
      <w:r w:rsidR="000352A1">
        <w:rPr>
          <w:lang w:val="en-GB"/>
        </w:rPr>
        <w:t xml:space="preserve">the last stage of endocytosis </w:t>
      </w:r>
      <w:r w:rsidR="000352A1">
        <w:rPr>
          <w:lang w:val="en-GB"/>
        </w:rPr>
        <w:fldChar w:fldCharType="begin" w:fldLock="1"/>
      </w:r>
      <w:r w:rsidR="00976430">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2","issue":"2","issued":{"date-parts":[["2005","10"]]},"page":"305-320","title":"A Modular Design for the Clathrin- and Actin-Mediated Endocytosis Machinery","type":"article-journal","volume":"123"},"uris":["http://www.mendeley.com/documents/?uuid=6e2c0c1d-79a5-410e-82cb-e67dd00e0096"]}],"mendeley":{"formattedCitation":"(Kaksonen, Toret and Drubin, 2005; Picco &lt;i&gt;et al.&lt;/i&gt;, 2015)","plainTextFormattedCitation":"(Kaksonen, Toret and Drubin, 2005; Picco et al., 2015)","previouslyFormattedCitation":"(Kaksonen, Toret and Drubin, 2005; Picco &lt;i&gt;et al.&lt;/i&gt;, 2015)"},"properties":{"noteIndex":0},"schema":"https://github.com/citation-style-language/schema/raw/master/csl-citation.json"}</w:instrText>
      </w:r>
      <w:r w:rsidR="000352A1">
        <w:rPr>
          <w:lang w:val="en-GB"/>
        </w:rPr>
        <w:fldChar w:fldCharType="separate"/>
      </w:r>
      <w:r w:rsidR="00976430" w:rsidRPr="00976430">
        <w:rPr>
          <w:noProof/>
          <w:lang w:val="en-GB"/>
        </w:rPr>
        <w:t xml:space="preserve">(Kaksonen, Toret and Drubin, 2005; Picco </w:t>
      </w:r>
      <w:r w:rsidR="00976430" w:rsidRPr="00976430">
        <w:rPr>
          <w:i/>
          <w:noProof/>
          <w:lang w:val="en-GB"/>
        </w:rPr>
        <w:t>et al.</w:t>
      </w:r>
      <w:r w:rsidR="00976430" w:rsidRPr="00976430">
        <w:rPr>
          <w:noProof/>
          <w:lang w:val="en-GB"/>
        </w:rPr>
        <w:t>, 2015)</w:t>
      </w:r>
      <w:r w:rsidR="000352A1">
        <w:rPr>
          <w:lang w:val="en-GB"/>
        </w:rPr>
        <w:fldChar w:fldCharType="end"/>
      </w:r>
      <w:r w:rsidR="004971B1" w:rsidRPr="006D0877">
        <w:rPr>
          <w:lang w:val="en-GB"/>
        </w:rPr>
        <w:t xml:space="preserve">. When maximum number of </w:t>
      </w:r>
      <w:proofErr w:type="spellStart"/>
      <w:r w:rsidR="004971B1" w:rsidRPr="006D0877">
        <w:rPr>
          <w:lang w:val="en-GB"/>
        </w:rPr>
        <w:t>Rvs</w:t>
      </w:r>
      <w:proofErr w:type="spellEnd"/>
      <w:r w:rsidR="004971B1" w:rsidRPr="006D0877">
        <w:rPr>
          <w:lang w:val="en-GB"/>
        </w:rPr>
        <w:t xml:space="preserve"> is recruited, that is, at peak fluorescent intensity, </w:t>
      </w:r>
      <w:r w:rsidR="005C062E">
        <w:rPr>
          <w:lang w:val="en-GB"/>
        </w:rPr>
        <w:t xml:space="preserve">movement of the </w:t>
      </w:r>
      <w:proofErr w:type="spellStart"/>
      <w:r w:rsidR="005C062E">
        <w:rPr>
          <w:lang w:val="en-GB"/>
        </w:rPr>
        <w:t>Rvs</w:t>
      </w:r>
      <w:proofErr w:type="spellEnd"/>
      <w:r w:rsidR="005C062E">
        <w:rPr>
          <w:lang w:val="en-GB"/>
        </w:rPr>
        <w:t xml:space="preserve"> complex shows a jump</w:t>
      </w:r>
      <w:r w:rsidR="00976430">
        <w:rPr>
          <w:lang w:val="en-GB"/>
        </w:rPr>
        <w:t xml:space="preserve"> inwards into the cytoplasm, </w:t>
      </w:r>
      <w:r w:rsidR="004971B1" w:rsidRPr="006D0877">
        <w:rPr>
          <w:lang w:val="en-GB"/>
        </w:rPr>
        <w:t>concomitant with a sharp</w:t>
      </w:r>
      <w:r w:rsidR="00976430">
        <w:rPr>
          <w:lang w:val="en-GB"/>
        </w:rPr>
        <w:t xml:space="preserve"> decay in its fluorescent intensity</w:t>
      </w:r>
      <w:r w:rsidR="00321DE6">
        <w:rPr>
          <w:lang w:val="en-GB"/>
        </w:rPr>
        <w:t xml:space="preserve">, </w:t>
      </w:r>
      <w:r w:rsidR="00321DE6">
        <w:rPr>
          <w:lang w:val="en-GB"/>
        </w:rPr>
        <w:t xml:space="preserve">a </w:t>
      </w:r>
      <w:r w:rsidR="00321DE6">
        <w:rPr>
          <w:lang w:val="en-GB"/>
        </w:rPr>
        <w:t>behaviour</w:t>
      </w:r>
      <w:r w:rsidR="00321DE6">
        <w:rPr>
          <w:lang w:val="en-GB"/>
        </w:rPr>
        <w:t xml:space="preserve"> unique among endocytic proteins</w:t>
      </w:r>
      <w:r w:rsidR="00976430">
        <w:rPr>
          <w:lang w:val="en-GB"/>
        </w:rPr>
        <w:t xml:space="preserve"> </w:t>
      </w:r>
      <w:r w:rsidR="00976430">
        <w:rPr>
          <w:lang w:val="en-GB"/>
        </w:rPr>
        <w:fldChar w:fldCharType="begin" w:fldLock="1"/>
      </w:r>
      <w:r w:rsidR="00EC4A80">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aksonen, Toret and Drubin, 2005; Picco &lt;i&gt;et al.&lt;/i&gt;, 2015)","plainTextFormattedCitation":"(Kaksonen, Toret and Drubin, 2005; Picco et al., 2015)","previouslyFormattedCitation":"(Kaksonen, Toret and Drubin, 2005; Picco &lt;i&gt;et al.&lt;/i&gt;, 2015)"},"properties":{"noteIndex":0},"schema":"https://github.com/citation-style-language/schema/raw/master/csl-citation.json"}</w:instrText>
      </w:r>
      <w:r w:rsidR="00976430">
        <w:rPr>
          <w:lang w:val="en-GB"/>
        </w:rPr>
        <w:fldChar w:fldCharType="separate"/>
      </w:r>
      <w:r w:rsidR="00976430" w:rsidRPr="00976430">
        <w:rPr>
          <w:noProof/>
          <w:lang w:val="en-GB"/>
        </w:rPr>
        <w:t xml:space="preserve">(Kaksonen, Toret and Drubin, 2005; Picco </w:t>
      </w:r>
      <w:r w:rsidR="00976430" w:rsidRPr="00976430">
        <w:rPr>
          <w:i/>
          <w:noProof/>
          <w:lang w:val="en-GB"/>
        </w:rPr>
        <w:t>et al.</w:t>
      </w:r>
      <w:r w:rsidR="00976430" w:rsidRPr="00976430">
        <w:rPr>
          <w:noProof/>
          <w:lang w:val="en-GB"/>
        </w:rPr>
        <w:t>, 2015)</w:t>
      </w:r>
      <w:r w:rsidR="00976430">
        <w:rPr>
          <w:lang w:val="en-GB"/>
        </w:rPr>
        <w:fldChar w:fldCharType="end"/>
      </w:r>
      <w:r w:rsidR="00976430">
        <w:rPr>
          <w:lang w:val="en-GB"/>
        </w:rPr>
        <w:t xml:space="preserve">. </w:t>
      </w:r>
      <w:r w:rsidR="00321DE6">
        <w:rPr>
          <w:lang w:val="en-GB"/>
        </w:rPr>
        <w:t xml:space="preserve">As mentioned earlier, loss of </w:t>
      </w:r>
      <w:proofErr w:type="spellStart"/>
      <w:r w:rsidR="00321DE6">
        <w:rPr>
          <w:lang w:val="en-GB"/>
        </w:rPr>
        <w:t>Rvs</w:t>
      </w:r>
      <w:proofErr w:type="spellEnd"/>
      <w:r w:rsidR="00321DE6">
        <w:rPr>
          <w:lang w:val="en-GB"/>
        </w:rPr>
        <w:t xml:space="preserve"> also affects membrane scission efficiency and causes formation of smaller vesicles than in wild-type (WT) cells.</w:t>
      </w:r>
      <w:r w:rsidR="008A40C7">
        <w:rPr>
          <w:lang w:val="en-GB"/>
        </w:rPr>
        <w:t xml:space="preserve"> </w:t>
      </w:r>
      <w:r w:rsidR="005C062E">
        <w:rPr>
          <w:lang w:val="en-GB"/>
        </w:rPr>
        <w:t xml:space="preserve">How the </w:t>
      </w:r>
      <w:proofErr w:type="spellStart"/>
      <w:r w:rsidR="005C062E">
        <w:rPr>
          <w:lang w:val="en-GB"/>
        </w:rPr>
        <w:t>Rvs</w:t>
      </w:r>
      <w:proofErr w:type="spellEnd"/>
      <w:r w:rsidR="005C062E">
        <w:rPr>
          <w:lang w:val="en-GB"/>
        </w:rPr>
        <w:t xml:space="preserve"> complex affects membrane scission, and what eventually causes membrane scission are the major questions addressed in this work</w:t>
      </w:r>
    </w:p>
    <w:p w14:paraId="7229BAF8" w14:textId="77777777" w:rsidR="004971B1" w:rsidRPr="006D0877" w:rsidRDefault="004971B1" w:rsidP="004971B1">
      <w:pPr>
        <w:widowControl w:val="0"/>
        <w:autoSpaceDE w:val="0"/>
        <w:autoSpaceDN w:val="0"/>
        <w:adjustRightInd w:val="0"/>
        <w:spacing w:after="240" w:line="360" w:lineRule="auto"/>
        <w:rPr>
          <w:lang w:val="en-GB"/>
        </w:rPr>
      </w:pPr>
    </w:p>
    <w:p w14:paraId="45F6C1B1" w14:textId="77777777" w:rsidR="004971B1" w:rsidRPr="006D0877" w:rsidRDefault="004971B1" w:rsidP="004971B1">
      <w:pPr>
        <w:widowControl w:val="0"/>
        <w:autoSpaceDE w:val="0"/>
        <w:autoSpaceDN w:val="0"/>
        <w:adjustRightInd w:val="0"/>
        <w:spacing w:after="240" w:line="360" w:lineRule="auto"/>
        <w:rPr>
          <w:lang w:val="en-GB"/>
        </w:rPr>
      </w:pPr>
    </w:p>
    <w:p w14:paraId="2671780C" w14:textId="77777777" w:rsidR="004971B1" w:rsidRPr="006D0877" w:rsidRDefault="004971B1" w:rsidP="004971B1">
      <w:pPr>
        <w:widowControl w:val="0"/>
        <w:autoSpaceDE w:val="0"/>
        <w:autoSpaceDN w:val="0"/>
        <w:adjustRightInd w:val="0"/>
        <w:spacing w:after="240" w:line="360" w:lineRule="auto"/>
        <w:rPr>
          <w:lang w:val="en-GB"/>
        </w:rPr>
      </w:pPr>
    </w:p>
    <w:p w14:paraId="6A17288B" w14:textId="77777777" w:rsidR="004971B1" w:rsidRPr="006D0877" w:rsidRDefault="004971B1" w:rsidP="004971B1">
      <w:pPr>
        <w:widowControl w:val="0"/>
        <w:autoSpaceDE w:val="0"/>
        <w:autoSpaceDN w:val="0"/>
        <w:adjustRightInd w:val="0"/>
        <w:spacing w:after="240" w:line="360" w:lineRule="auto"/>
        <w:rPr>
          <w:lang w:val="en-GB"/>
        </w:rPr>
      </w:pPr>
    </w:p>
    <w:p w14:paraId="157B4194"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348F7F84"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001BC000"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43A179B2"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24C67643"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6CB3ACF9"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43FFB4FB"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43CEEA02"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73F42CFC"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796EACB7"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25E4DB59"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458018CE"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5E447EC3" w14:textId="77777777" w:rsidR="004971B1" w:rsidRPr="006D0877" w:rsidRDefault="004971B1" w:rsidP="004971B1">
      <w:pPr>
        <w:spacing w:line="360" w:lineRule="auto"/>
        <w:rPr>
          <w:rFonts w:cs="Times"/>
          <w:color w:val="000000"/>
          <w:lang w:val="en-GB"/>
        </w:rPr>
      </w:pPr>
      <w:r w:rsidRPr="006D0877">
        <w:rPr>
          <w:rFonts w:cs="Times"/>
          <w:color w:val="000000"/>
          <w:lang w:val="en-GB"/>
        </w:rPr>
        <w:br w:type="page"/>
      </w:r>
    </w:p>
    <w:p w14:paraId="04BFD636" w14:textId="77777777" w:rsidR="004971B1" w:rsidRPr="006D0877" w:rsidRDefault="004971B1" w:rsidP="004971B1">
      <w:pPr>
        <w:widowControl w:val="0"/>
        <w:autoSpaceDE w:val="0"/>
        <w:autoSpaceDN w:val="0"/>
        <w:adjustRightInd w:val="0"/>
        <w:spacing w:after="240" w:line="360" w:lineRule="auto"/>
        <w:rPr>
          <w:rFonts w:cs="Times"/>
          <w:b/>
          <w:color w:val="000000"/>
          <w:lang w:val="en-GB"/>
        </w:rPr>
      </w:pPr>
      <w:r w:rsidRPr="006D0877">
        <w:rPr>
          <w:rFonts w:cs="Times"/>
          <w:b/>
          <w:color w:val="000000"/>
          <w:lang w:val="en-GB"/>
        </w:rPr>
        <w:lastRenderedPageBreak/>
        <w:t>Bibliography</w:t>
      </w:r>
    </w:p>
    <w:p w14:paraId="4E898126" w14:textId="77777777" w:rsidR="004971B1" w:rsidRPr="006D0877" w:rsidRDefault="004971B1" w:rsidP="004971B1">
      <w:pPr>
        <w:spacing w:line="360" w:lineRule="auto"/>
        <w:rPr>
          <w:lang w:val="en-GB"/>
        </w:rPr>
      </w:pPr>
    </w:p>
    <w:p w14:paraId="1CBBB3BA" w14:textId="77E87020" w:rsidR="00EC4A80" w:rsidRPr="00EC4A80" w:rsidRDefault="004971B1" w:rsidP="00EC4A80">
      <w:pPr>
        <w:widowControl w:val="0"/>
        <w:autoSpaceDE w:val="0"/>
        <w:autoSpaceDN w:val="0"/>
        <w:adjustRightInd w:val="0"/>
        <w:spacing w:line="360" w:lineRule="auto"/>
        <w:rPr>
          <w:rFonts w:ascii="Calibri" w:eastAsia="Times New Roman" w:hAnsi="Calibri" w:cs="Times New Roman"/>
          <w:noProof/>
        </w:rPr>
      </w:pPr>
      <w:r w:rsidRPr="006D0877">
        <w:rPr>
          <w:lang w:val="en-GB"/>
        </w:rPr>
        <w:fldChar w:fldCharType="begin" w:fldLock="1"/>
      </w:r>
      <w:r w:rsidRPr="006D0877">
        <w:rPr>
          <w:lang w:val="en-GB"/>
        </w:rPr>
        <w:instrText xml:space="preserve">ADDIN Mendeley Bibliography CSL_BIBLIOGRAPHY </w:instrText>
      </w:r>
      <w:r w:rsidRPr="006D0877">
        <w:rPr>
          <w:lang w:val="en-GB"/>
        </w:rPr>
        <w:fldChar w:fldCharType="separate"/>
      </w:r>
      <w:r w:rsidR="00EC4A80" w:rsidRPr="00EC4A80">
        <w:rPr>
          <w:rFonts w:ascii="Calibri" w:eastAsia="Times New Roman" w:hAnsi="Calibri" w:cs="Times New Roman"/>
          <w:noProof/>
        </w:rPr>
        <w:t xml:space="preserve">Adams, A. E. and Pringle, J. R. (1984) ‘Relationship of actin and tubulin distribution to bud growth in wild-type and morphogenetic-mutant Saccharomyces cerevisiae.’, </w:t>
      </w:r>
      <w:r w:rsidR="00EC4A80" w:rsidRPr="00EC4A80">
        <w:rPr>
          <w:rFonts w:ascii="Calibri" w:eastAsia="Times New Roman" w:hAnsi="Calibri" w:cs="Times New Roman"/>
          <w:i/>
          <w:iCs/>
          <w:noProof/>
        </w:rPr>
        <w:t>The Journal of cell biology</w:t>
      </w:r>
      <w:r w:rsidR="00EC4A80" w:rsidRPr="00EC4A80">
        <w:rPr>
          <w:rFonts w:ascii="Calibri" w:eastAsia="Times New Roman" w:hAnsi="Calibri" w:cs="Times New Roman"/>
          <w:noProof/>
        </w:rPr>
        <w:t>. Rockefeller University Press, 98(3), pp. 934–45. doi: 10.1083/JCB.98.3.934.</w:t>
      </w:r>
    </w:p>
    <w:p w14:paraId="67EAB34B"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Aghamohammadazadeh, S. and Ayscough, K. R. (2009) ‘Under Pressure: the Differential Requirements for Actin during Yeast and Mammalian Endocytosis’, </w:t>
      </w:r>
      <w:r w:rsidRPr="00EC4A80">
        <w:rPr>
          <w:rFonts w:ascii="Calibri" w:eastAsia="Times New Roman" w:hAnsi="Calibri" w:cs="Times New Roman"/>
          <w:i/>
          <w:iCs/>
          <w:noProof/>
        </w:rPr>
        <w:t>Nature cell biology</w:t>
      </w:r>
      <w:r w:rsidRPr="00EC4A80">
        <w:rPr>
          <w:rFonts w:ascii="Calibri" w:eastAsia="Times New Roman" w:hAnsi="Calibri" w:cs="Times New Roman"/>
          <w:noProof/>
        </w:rPr>
        <w:t>, 11(8), pp. 1039–1042. doi: 10.1038/ncb1918.</w:t>
      </w:r>
    </w:p>
    <w:p w14:paraId="31ED4473"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Anderson, B. L., Boldogh, I., Evangelista, M., Boone, C., Greene, L. A. and Pon, L. A. (1998) ‘The Src homology domain 3 (SH3) of a yeast type I myosin, Myo5p, binds to verprolin and is required for targeting to sites of actin polarization.’,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141(6), pp. 1357–70. doi: 10.1083/jcb.141.6.1357.</w:t>
      </w:r>
    </w:p>
    <w:p w14:paraId="7667C172"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Anderson, R. G., Goldstein, J. L. and Brown, M. S. (1976) ‘Localization of low density lipoprotein receptors on plasma membrane of normal human fibroblasts and their absence in cells from a familial hypercholesterolemia homozygote.’, </w:t>
      </w:r>
      <w:r w:rsidRPr="00EC4A80">
        <w:rPr>
          <w:rFonts w:ascii="Calibri" w:eastAsia="Times New Roman" w:hAnsi="Calibri" w:cs="Times New Roman"/>
          <w:i/>
          <w:iCs/>
          <w:noProof/>
        </w:rPr>
        <w:t>Proceedings of the National Academy of Sciences of the United States of America</w:t>
      </w:r>
      <w:r w:rsidRPr="00EC4A80">
        <w:rPr>
          <w:rFonts w:ascii="Calibri" w:eastAsia="Times New Roman" w:hAnsi="Calibri" w:cs="Times New Roman"/>
          <w:noProof/>
        </w:rPr>
        <w:t>. National Academy of Sciences, 73(7), pp. 2434–8. Available at: http://www.ncbi.nlm.nih.gov/pubmed/181751 (Accessed: 8 June 2018).</w:t>
      </w:r>
    </w:p>
    <w:p w14:paraId="0575322C"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Antonny, B., Burd, C., De Camilli, P., Chen, E., Daumke, O., Faelber, K., Ford, M., Frolov, V. A., Frost, A., Hinshaw, J. E., Kirchhausen, T., Kozlov, M. M., Lenz, M., Low, H. H., McMahon, H., Merrifield, C., Pollard, T. D., Robinson, P. J., Roux, A. and Schmid, S. (2016) ‘Membrane fission by dynamin: what we know and what we need to know’, </w:t>
      </w:r>
      <w:r w:rsidRPr="00EC4A80">
        <w:rPr>
          <w:rFonts w:ascii="Calibri" w:eastAsia="Times New Roman" w:hAnsi="Calibri" w:cs="Times New Roman"/>
          <w:i/>
          <w:iCs/>
          <w:noProof/>
        </w:rPr>
        <w:t>The EMBO Journal</w:t>
      </w:r>
      <w:r w:rsidRPr="00EC4A80">
        <w:rPr>
          <w:rFonts w:ascii="Calibri" w:eastAsia="Times New Roman" w:hAnsi="Calibri" w:cs="Times New Roman"/>
          <w:noProof/>
        </w:rPr>
        <w:t>, 35(21), pp. 2270–2284. doi: 10.15252/embj.201694613.</w:t>
      </w:r>
    </w:p>
    <w:p w14:paraId="7C1269EB"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Bauer, F., Urdaci, M., Aigle, M. and Crouzet, M. (1993) ‘Alteration of a yeast SH3 protein leads to conditional viability with defects in cytoskeletal and budding patterns.’, </w:t>
      </w:r>
      <w:r w:rsidRPr="00EC4A80">
        <w:rPr>
          <w:rFonts w:ascii="Calibri" w:eastAsia="Times New Roman" w:hAnsi="Calibri" w:cs="Times New Roman"/>
          <w:i/>
          <w:iCs/>
          <w:noProof/>
        </w:rPr>
        <w:t>Molecular and Cellular Biology</w:t>
      </w:r>
      <w:r w:rsidRPr="00EC4A80">
        <w:rPr>
          <w:rFonts w:ascii="Calibri" w:eastAsia="Times New Roman" w:hAnsi="Calibri" w:cs="Times New Roman"/>
          <w:noProof/>
        </w:rPr>
        <w:t>, 13(8), pp. 5070–5084. Available at: http://www.ncbi.nlm.nih.gov/pmc/articles/PMC360159/ (Accessed: 4 August 2015).</w:t>
      </w:r>
    </w:p>
    <w:p w14:paraId="69765574"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Bazinet, C., Katzen, A. L., Morgan, M., Mahowald, A. P. and Lemmon, S. K. (1993) ‘The Drosophila clathrin heavy chain gene: clathrin function is essential in a multicellular organism.’, </w:t>
      </w:r>
      <w:r w:rsidRPr="00EC4A80">
        <w:rPr>
          <w:rFonts w:ascii="Calibri" w:eastAsia="Times New Roman" w:hAnsi="Calibri" w:cs="Times New Roman"/>
          <w:i/>
          <w:iCs/>
          <w:noProof/>
        </w:rPr>
        <w:t>Genetics</w:t>
      </w:r>
      <w:r w:rsidRPr="00EC4A80">
        <w:rPr>
          <w:rFonts w:ascii="Calibri" w:eastAsia="Times New Roman" w:hAnsi="Calibri" w:cs="Times New Roman"/>
          <w:noProof/>
        </w:rPr>
        <w:t>, 134(4), pp. 1119–34. Available at: http://www.ncbi.nlm.nih.gov/pubmed/8375651 (Accessed: 2 June 2018).</w:t>
      </w:r>
    </w:p>
    <w:p w14:paraId="7BB9315B"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Bitsikas, V., Corrêa, I. R. and Nichols, B. J. (2014) ‘Clathrin-independent pathways do not contribute </w:t>
      </w:r>
      <w:r w:rsidRPr="00EC4A80">
        <w:rPr>
          <w:rFonts w:ascii="Calibri" w:eastAsia="Times New Roman" w:hAnsi="Calibri" w:cs="Times New Roman"/>
          <w:noProof/>
        </w:rPr>
        <w:lastRenderedPageBreak/>
        <w:t xml:space="preserve">significantly to endocytic flux’, </w:t>
      </w:r>
      <w:r w:rsidRPr="00EC4A80">
        <w:rPr>
          <w:rFonts w:ascii="Calibri" w:eastAsia="Times New Roman" w:hAnsi="Calibri" w:cs="Times New Roman"/>
          <w:i/>
          <w:iCs/>
          <w:noProof/>
        </w:rPr>
        <w:t>eLife</w:t>
      </w:r>
      <w:r w:rsidRPr="00EC4A80">
        <w:rPr>
          <w:rFonts w:ascii="Calibri" w:eastAsia="Times New Roman" w:hAnsi="Calibri" w:cs="Times New Roman"/>
          <w:noProof/>
        </w:rPr>
        <w:t>. eLife Sciences Publications Limited, 3, p. e03970. doi: 10.7554/eLife.03970.</w:t>
      </w:r>
    </w:p>
    <w:p w14:paraId="0AA777AF"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van der Bliek, A. M. and Meyerowrtz, E. M. (1991) ‘Dynamin-like protein encoded by the Drosophila shibire gene associated with vesicular traffic’, </w:t>
      </w:r>
      <w:r w:rsidRPr="00EC4A80">
        <w:rPr>
          <w:rFonts w:ascii="Calibri" w:eastAsia="Times New Roman" w:hAnsi="Calibri" w:cs="Times New Roman"/>
          <w:i/>
          <w:iCs/>
          <w:noProof/>
        </w:rPr>
        <w:t>Nature</w:t>
      </w:r>
      <w:r w:rsidRPr="00EC4A80">
        <w:rPr>
          <w:rFonts w:ascii="Calibri" w:eastAsia="Times New Roman" w:hAnsi="Calibri" w:cs="Times New Roman"/>
          <w:noProof/>
        </w:rPr>
        <w:t>, 351(6325), pp. 411–414. doi: 10.1038/351411a0.</w:t>
      </w:r>
    </w:p>
    <w:p w14:paraId="55A71F5B"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Boeke, D., Trautmann, S., Meurer, M., Wachsmuth, M., Godlee, C., Knop, M. and Kaksonen, M. (2014) ‘Quantification of cytosolic interactions identifies Ede1 oligomers as key organizers of endocytosis’, </w:t>
      </w:r>
      <w:r w:rsidRPr="00EC4A80">
        <w:rPr>
          <w:rFonts w:ascii="Calibri" w:eastAsia="Times New Roman" w:hAnsi="Calibri" w:cs="Times New Roman"/>
          <w:i/>
          <w:iCs/>
          <w:noProof/>
        </w:rPr>
        <w:t>Molecular Systems Biology</w:t>
      </w:r>
      <w:r w:rsidRPr="00EC4A80">
        <w:rPr>
          <w:rFonts w:ascii="Calibri" w:eastAsia="Times New Roman" w:hAnsi="Calibri" w:cs="Times New Roman"/>
          <w:noProof/>
        </w:rPr>
        <w:t>, 10(11), pp. 756–756. doi: 10.15252/msb.20145422.</w:t>
      </w:r>
    </w:p>
    <w:p w14:paraId="076ADB66"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Boettner, D. R., Chi, R. J. and Lemmon, S. K. (2012) ‘Lessons from yeast for clathrin-mediated endocytosis’, </w:t>
      </w:r>
      <w:r w:rsidRPr="00EC4A80">
        <w:rPr>
          <w:rFonts w:ascii="Calibri" w:eastAsia="Times New Roman" w:hAnsi="Calibri" w:cs="Times New Roman"/>
          <w:i/>
          <w:iCs/>
          <w:noProof/>
        </w:rPr>
        <w:t>Nature Cell Biology</w:t>
      </w:r>
      <w:r w:rsidRPr="00EC4A80">
        <w:rPr>
          <w:rFonts w:ascii="Calibri" w:eastAsia="Times New Roman" w:hAnsi="Calibri" w:cs="Times New Roman"/>
          <w:noProof/>
        </w:rPr>
        <w:t>, 14(1), pp. 2–10. doi: 10.1038/ncb2403.</w:t>
      </w:r>
    </w:p>
    <w:p w14:paraId="296F9CC4"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Boucrot, E., Pick, A., Çamdere, G., Liska, N., Evergren, E., McMahon, H. T. and Kozlov, M. M. (2012) ‘Membrane Fission Is Promoted by Insertion of Amphipathic Helices and Is Restricted by Crescent BAR Domains’, </w:t>
      </w:r>
      <w:r w:rsidRPr="00EC4A80">
        <w:rPr>
          <w:rFonts w:ascii="Calibri" w:eastAsia="Times New Roman" w:hAnsi="Calibri" w:cs="Times New Roman"/>
          <w:i/>
          <w:iCs/>
          <w:noProof/>
        </w:rPr>
        <w:t>Cell</w:t>
      </w:r>
      <w:r w:rsidRPr="00EC4A80">
        <w:rPr>
          <w:rFonts w:ascii="Calibri" w:eastAsia="Times New Roman" w:hAnsi="Calibri" w:cs="Times New Roman"/>
          <w:noProof/>
        </w:rPr>
        <w:t>. Cell Press, 149(1), p. 124–136s. doi: 10.1016/J.CELL.2012.01.047.</w:t>
      </w:r>
    </w:p>
    <w:p w14:paraId="39DDD45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Brach, T., Godlee, C., Moeller-Hansen, I., Boeke, D. and Kaksonen, M. (2014) ‘The Initiation of Clathrin-Mediated Endocytosis Is Mechanistically Highly Flexible’, </w:t>
      </w:r>
      <w:r w:rsidRPr="00EC4A80">
        <w:rPr>
          <w:rFonts w:ascii="Calibri" w:eastAsia="Times New Roman" w:hAnsi="Calibri" w:cs="Times New Roman"/>
          <w:i/>
          <w:iCs/>
          <w:noProof/>
        </w:rPr>
        <w:t>Current Biology</w:t>
      </w:r>
      <w:r w:rsidRPr="00EC4A80">
        <w:rPr>
          <w:rFonts w:ascii="Calibri" w:eastAsia="Times New Roman" w:hAnsi="Calibri" w:cs="Times New Roman"/>
          <w:noProof/>
        </w:rPr>
        <w:t>. Cell Press, 24(5), pp. 548–554. doi: 10.1016/J.CUB.2014.01.048.</w:t>
      </w:r>
    </w:p>
    <w:p w14:paraId="0E27A583"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Brizzio, V., Gammie, A. E. and Rose, M. D. (1998) ‘Rvs161p interacts with Fus2p to promote cell fusion in Saccharomyces cerevisiae.’,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141(3), pp. 567–84. doi: 10.1083/jcb.141.3.567.</w:t>
      </w:r>
    </w:p>
    <w:p w14:paraId="220543E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Bui, H. T., Karren, M. A., Bhar, D. and Shaw, J. M. (2012) ‘A novel motif in the yeast mitochondrial dynamin Dnm1 is essential for adaptor binding and membrane recruitment.’,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Rockefeller University Press, 199(4), pp. 613–22. doi: 10.1083/jcb.201207079.</w:t>
      </w:r>
    </w:p>
    <w:p w14:paraId="3F0A6F99"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Cerveny, K. L., Tamura, Y., Zhang, Z., Jensen, R. E. and Sesaki, H. (2007) ‘Regulation of mitochondrial fusion and division’, </w:t>
      </w:r>
      <w:r w:rsidRPr="00EC4A80">
        <w:rPr>
          <w:rFonts w:ascii="Calibri" w:eastAsia="Times New Roman" w:hAnsi="Calibri" w:cs="Times New Roman"/>
          <w:i/>
          <w:iCs/>
          <w:noProof/>
        </w:rPr>
        <w:t>Trends in Cell Biology</w:t>
      </w:r>
      <w:r w:rsidRPr="00EC4A80">
        <w:rPr>
          <w:rFonts w:ascii="Calibri" w:eastAsia="Times New Roman" w:hAnsi="Calibri" w:cs="Times New Roman"/>
          <w:noProof/>
        </w:rPr>
        <w:t>. Elsevier Current Trends, 17(11), pp. 563–569. doi: 10.1016/J.TCB.2007.08.006.</w:t>
      </w:r>
    </w:p>
    <w:p w14:paraId="0E681E6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Cestra, G., Castagnoli, L., Dente, L., Minenkova, O., Petrelli, A., Migone, N., Hoffmüller, U., Schneider-Mergener, J. and Cesareni, G. (1999) ‘The SH3 domains of endophilin and amphiphysin bind to the proline-rich region of synaptojanin 1 at distinct sites that display an unconventional binding specificity.’, </w:t>
      </w:r>
      <w:r w:rsidRPr="00EC4A80">
        <w:rPr>
          <w:rFonts w:ascii="Calibri" w:eastAsia="Times New Roman" w:hAnsi="Calibri" w:cs="Times New Roman"/>
          <w:i/>
          <w:iCs/>
          <w:noProof/>
        </w:rPr>
        <w:t>The Journal of biological chemistry</w:t>
      </w:r>
      <w:r w:rsidRPr="00EC4A80">
        <w:rPr>
          <w:rFonts w:ascii="Calibri" w:eastAsia="Times New Roman" w:hAnsi="Calibri" w:cs="Times New Roman"/>
          <w:noProof/>
        </w:rPr>
        <w:t>. American Society for Biochemistry and Molecular Biology, 274(45), pp. 32001–7. doi: 10.1074/JBC.274.45.32001.</w:t>
      </w:r>
    </w:p>
    <w:p w14:paraId="4B62CC0D"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Chen, M. S., Obar, R. A., Schroeder, C. C., Austin, T. W., Poodry, C. A., Wadsworth, S. C. and Vallee, R. B. (1991) ‘Multiple forms of dynamin are encoded by shibire, a Drosophila gene involved in </w:t>
      </w:r>
      <w:r w:rsidRPr="00EC4A80">
        <w:rPr>
          <w:rFonts w:ascii="Calibri" w:eastAsia="Times New Roman" w:hAnsi="Calibri" w:cs="Times New Roman"/>
          <w:noProof/>
        </w:rPr>
        <w:lastRenderedPageBreak/>
        <w:t xml:space="preserve">endocytosis’, </w:t>
      </w:r>
      <w:r w:rsidRPr="00EC4A80">
        <w:rPr>
          <w:rFonts w:ascii="Calibri" w:eastAsia="Times New Roman" w:hAnsi="Calibri" w:cs="Times New Roman"/>
          <w:i/>
          <w:iCs/>
          <w:noProof/>
        </w:rPr>
        <w:t>Nature</w:t>
      </w:r>
      <w:r w:rsidRPr="00EC4A80">
        <w:rPr>
          <w:rFonts w:ascii="Calibri" w:eastAsia="Times New Roman" w:hAnsi="Calibri" w:cs="Times New Roman"/>
          <w:noProof/>
        </w:rPr>
        <w:t>. Nature Publishing Group, 351(6327), pp. 583–586. doi: 10.1038/351583a0.</w:t>
      </w:r>
    </w:p>
    <w:p w14:paraId="283AF3E1"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Crouzet, M., Urdaci, M., Dulau, L. and Aigle, M. (1991) ‘Yeast mutant affected for viability upon nutrient starvation: characterization and cloning of the RVS161 gene.’, </w:t>
      </w:r>
      <w:r w:rsidRPr="00EC4A80">
        <w:rPr>
          <w:rFonts w:ascii="Calibri" w:eastAsia="Times New Roman" w:hAnsi="Calibri" w:cs="Times New Roman"/>
          <w:i/>
          <w:iCs/>
          <w:noProof/>
        </w:rPr>
        <w:t>Yeast (Chichester, England)</w:t>
      </w:r>
      <w:r w:rsidRPr="00EC4A80">
        <w:rPr>
          <w:rFonts w:ascii="Calibri" w:eastAsia="Times New Roman" w:hAnsi="Calibri" w:cs="Times New Roman"/>
          <w:noProof/>
        </w:rPr>
        <w:t>, 7(7), pp. 727–43. doi: 10.1002/yea.320070708.</w:t>
      </w:r>
    </w:p>
    <w:p w14:paraId="78AABA74"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David, C., McPherson, P. S., Mundigl, O. and de Camilli, P. (1996) ‘A role of amphiphysin in synaptic vesicle endocytosis suggested by its binding to dynamin in nerve terminals.’, </w:t>
      </w:r>
      <w:r w:rsidRPr="00EC4A80">
        <w:rPr>
          <w:rFonts w:ascii="Calibri" w:eastAsia="Times New Roman" w:hAnsi="Calibri" w:cs="Times New Roman"/>
          <w:i/>
          <w:iCs/>
          <w:noProof/>
        </w:rPr>
        <w:t>Proceedings of the National Academy of Sciences of the United States of America</w:t>
      </w:r>
      <w:r w:rsidRPr="00EC4A80">
        <w:rPr>
          <w:rFonts w:ascii="Calibri" w:eastAsia="Times New Roman" w:hAnsi="Calibri" w:cs="Times New Roman"/>
          <w:noProof/>
        </w:rPr>
        <w:t>. National Academy of Sciences, 93(1), pp. 331–5. doi: 10.1073/PNAS.93.1.331.</w:t>
      </w:r>
    </w:p>
    <w:p w14:paraId="48BFEB6D"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Dmitrieff, S. and Nédélec, F. (2015) ‘Membrane Mechanics of Endocytosis in Cells with Turgor’, </w:t>
      </w:r>
      <w:r w:rsidRPr="00EC4A80">
        <w:rPr>
          <w:rFonts w:ascii="Calibri" w:eastAsia="Times New Roman" w:hAnsi="Calibri" w:cs="Times New Roman"/>
          <w:i/>
          <w:iCs/>
          <w:noProof/>
        </w:rPr>
        <w:t>PLOS Computational Biology</w:t>
      </w:r>
      <w:r w:rsidRPr="00EC4A80">
        <w:rPr>
          <w:rFonts w:ascii="Calibri" w:eastAsia="Times New Roman" w:hAnsi="Calibri" w:cs="Times New Roman"/>
          <w:noProof/>
        </w:rPr>
        <w:t>. Edited by H. Ewers. Public Library of Science, 11(10), p. e1004538. doi: 10.1371/journal.pcbi.1004538.</w:t>
      </w:r>
    </w:p>
    <w:p w14:paraId="05B79509"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Fan, J. Y., Carpentier, J. L., Gorden, P., Van Obberghen, E., Blackett, N. M., Grunfeld, C. and Orci, L. (1982) ‘Receptor-mediated endocytosis of insulin: role of microvilli, coated pits, and coated vesicles.’, </w:t>
      </w:r>
      <w:r w:rsidRPr="00EC4A80">
        <w:rPr>
          <w:rFonts w:ascii="Calibri" w:eastAsia="Times New Roman" w:hAnsi="Calibri" w:cs="Times New Roman"/>
          <w:i/>
          <w:iCs/>
          <w:noProof/>
        </w:rPr>
        <w:t>Proceedings of the National Academy of Sciences of the United States of America</w:t>
      </w:r>
      <w:r w:rsidRPr="00EC4A80">
        <w:rPr>
          <w:rFonts w:ascii="Calibri" w:eastAsia="Times New Roman" w:hAnsi="Calibri" w:cs="Times New Roman"/>
          <w:noProof/>
        </w:rPr>
        <w:t>. National Academy of Sciences, 79(24), pp. 7788–91. Available at: http://www.ncbi.nlm.nih.gov/pubmed/6818548 (Accessed: 8 June 2018).</w:t>
      </w:r>
    </w:p>
    <w:p w14:paraId="6EDD24FA"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Farsad, K., Ringstad, N., Takei, K., Floyd, S. R., Rose, K. and De Camilli, P. (2001) ‘Generation of high curvature membranes mediated by direct endophilin bilayer interactions’,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155(2), pp. 193–200. doi: 10.1083/jcb.200107075.</w:t>
      </w:r>
    </w:p>
    <w:p w14:paraId="34E07931"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Ferguson, S. M., Ferguson, S., Raimondi, A., Paradise, S., Shen, H., Mesaki, K., Ferguson, A., Destaing, O., Ko, G., Takasaki, J., Cremona, O., O’ Toole, E. and De Camilli, P. (2009) ‘Coordinated actions of actin and BAR proteins upstream of dynamin at endocytic clathrin-coated pits’, </w:t>
      </w:r>
      <w:r w:rsidRPr="00EC4A80">
        <w:rPr>
          <w:rFonts w:ascii="Calibri" w:eastAsia="Times New Roman" w:hAnsi="Calibri" w:cs="Times New Roman"/>
          <w:i/>
          <w:iCs/>
          <w:noProof/>
        </w:rPr>
        <w:t>Developmental Cell</w:t>
      </w:r>
      <w:r w:rsidRPr="00EC4A80">
        <w:rPr>
          <w:rFonts w:ascii="Calibri" w:eastAsia="Times New Roman" w:hAnsi="Calibri" w:cs="Times New Roman"/>
          <w:noProof/>
        </w:rPr>
        <w:t>, 17(6), pp. 811–822. doi: 10.1016/j.devcel.2009.11.005.</w:t>
      </w:r>
    </w:p>
    <w:p w14:paraId="229615B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Friend, D. S. and Farquhar, M. G. (1967) ‘Functions of coated vesicles during protein absorption in the rat vas deferens.’,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Rockefeller University Press, 35(2), pp. 357–76. doi: 10.1083/JCB.35.2.357.</w:t>
      </w:r>
    </w:p>
    <w:p w14:paraId="72CB907A"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Friesen, H., Humphries, C., Ho, Y., Schub, O., Colwill, K. and Andrews, B. (2006) ‘Characterization of the Yeast Amphiphysins Rvs161p and Rvs167p Reveals Roles for the Rvs Heterodimer In Vivo’, </w:t>
      </w:r>
      <w:r w:rsidRPr="00EC4A80">
        <w:rPr>
          <w:rFonts w:ascii="Calibri" w:eastAsia="Times New Roman" w:hAnsi="Calibri" w:cs="Times New Roman"/>
          <w:i/>
          <w:iCs/>
          <w:noProof/>
        </w:rPr>
        <w:t>Molecular Biology of the Cell</w:t>
      </w:r>
      <w:r w:rsidRPr="00EC4A80">
        <w:rPr>
          <w:rFonts w:ascii="Calibri" w:eastAsia="Times New Roman" w:hAnsi="Calibri" w:cs="Times New Roman"/>
          <w:noProof/>
        </w:rPr>
        <w:t>, 17(3), pp. 1306–1321. doi: 10.1091/mbc.E05-06-0476.</w:t>
      </w:r>
    </w:p>
    <w:p w14:paraId="06727C5A"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Gallop, J. L., Butler, P. J. G. and McMahon, H. T. (2005) ‘Endophilin and CtBP/BARS are not acyl transferases in endocytosis or Golgi fission’, </w:t>
      </w:r>
      <w:r w:rsidRPr="00EC4A80">
        <w:rPr>
          <w:rFonts w:ascii="Calibri" w:eastAsia="Times New Roman" w:hAnsi="Calibri" w:cs="Times New Roman"/>
          <w:i/>
          <w:iCs/>
          <w:noProof/>
        </w:rPr>
        <w:t>Nature</w:t>
      </w:r>
      <w:r w:rsidRPr="00EC4A80">
        <w:rPr>
          <w:rFonts w:ascii="Calibri" w:eastAsia="Times New Roman" w:hAnsi="Calibri" w:cs="Times New Roman"/>
          <w:noProof/>
        </w:rPr>
        <w:t>. Nature Publishing Group, 438(7068), pp. 675–678. doi: 10.1038/nature04136.</w:t>
      </w:r>
    </w:p>
    <w:p w14:paraId="71194F0D"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lastRenderedPageBreak/>
        <w:t xml:space="preserve">Giachino, C., Lantelme, E., Lanzetti, L., Saccone, S., Valle, G. Della and Migone, N. (1997) ‘A Novel SH3-Containing Human Gene Family Preferentially Expressed in the Central Nervous System’, </w:t>
      </w:r>
      <w:r w:rsidRPr="00EC4A80">
        <w:rPr>
          <w:rFonts w:ascii="Calibri" w:eastAsia="Times New Roman" w:hAnsi="Calibri" w:cs="Times New Roman"/>
          <w:i/>
          <w:iCs/>
          <w:noProof/>
        </w:rPr>
        <w:t>Genomics</w:t>
      </w:r>
      <w:r w:rsidRPr="00EC4A80">
        <w:rPr>
          <w:rFonts w:ascii="Calibri" w:eastAsia="Times New Roman" w:hAnsi="Calibri" w:cs="Times New Roman"/>
          <w:noProof/>
        </w:rPr>
        <w:t>. Academic Press, 41(3), pp. 427–434. doi: 10.1006/GENO.1997.4645.</w:t>
      </w:r>
    </w:p>
    <w:p w14:paraId="72FA9510"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Goldstein, J. L. and Brown, M. S. (1973) ‘Familial hypercholesterolemia: identification of a defect in the regulation of 3-hydroxy-3-methylglutaryl coenzyme A reductase activity associated with overproduction of cholesterol.’, </w:t>
      </w:r>
      <w:r w:rsidRPr="00EC4A80">
        <w:rPr>
          <w:rFonts w:ascii="Calibri" w:eastAsia="Times New Roman" w:hAnsi="Calibri" w:cs="Times New Roman"/>
          <w:i/>
          <w:iCs/>
          <w:noProof/>
        </w:rPr>
        <w:t>Proceedings of the National Academy of Sciences of the United States of America</w:t>
      </w:r>
      <w:r w:rsidRPr="00EC4A80">
        <w:rPr>
          <w:rFonts w:ascii="Calibri" w:eastAsia="Times New Roman" w:hAnsi="Calibri" w:cs="Times New Roman"/>
          <w:noProof/>
        </w:rPr>
        <w:t>. National Academy of Sciences, 70(10), pp. 2804–8. Available at: http://www.ncbi.nlm.nih.gov/pubmed/4355366 (Accessed: 8 June 2018).</w:t>
      </w:r>
    </w:p>
    <w:p w14:paraId="1235840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Goud Gadila, S. K., Williams, M., Saimani, U., Delgado Cruz, M., Makaraci, P., Woodman, S., Short, J. C. W., McDermott, H. and Kim, K. (2017) ‘Yeast dynamin Vps1 associates with clathrin to facilitate vesicular trafficking and controls Golgi homeostasis’, </w:t>
      </w:r>
      <w:r w:rsidRPr="00EC4A80">
        <w:rPr>
          <w:rFonts w:ascii="Calibri" w:eastAsia="Times New Roman" w:hAnsi="Calibri" w:cs="Times New Roman"/>
          <w:i/>
          <w:iCs/>
          <w:noProof/>
        </w:rPr>
        <w:t>European Journal of Cell Biology</w:t>
      </w:r>
      <w:r w:rsidRPr="00EC4A80">
        <w:rPr>
          <w:rFonts w:ascii="Calibri" w:eastAsia="Times New Roman" w:hAnsi="Calibri" w:cs="Times New Roman"/>
          <w:noProof/>
        </w:rPr>
        <w:t>. Urban &amp; Fischer, 96(2), pp. 182–197. doi: 10.1016/J.EJCB.2017.02.004.</w:t>
      </w:r>
    </w:p>
    <w:p w14:paraId="2A167B60"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Grabs, D., Slepnev, V. I., Songyang, Z., David, C., Lynch, M., Cantley, L. C. and De Camilli, P. (1997) ‘The SH3 Domain of Amphiphysin Binds the Proline-rich Domain of Dynamin at a Single Site That Defines a New SH3 Binding Consensus Sequence’, </w:t>
      </w:r>
      <w:r w:rsidRPr="00EC4A80">
        <w:rPr>
          <w:rFonts w:ascii="Calibri" w:eastAsia="Times New Roman" w:hAnsi="Calibri" w:cs="Times New Roman"/>
          <w:i/>
          <w:iCs/>
          <w:noProof/>
        </w:rPr>
        <w:t>Journal of Biological Chemistry</w:t>
      </w:r>
      <w:r w:rsidRPr="00EC4A80">
        <w:rPr>
          <w:rFonts w:ascii="Calibri" w:eastAsia="Times New Roman" w:hAnsi="Calibri" w:cs="Times New Roman"/>
          <w:noProof/>
        </w:rPr>
        <w:t>, 272(20), pp. 13419–13425. doi: 10.1074/jbc.272.20.13419.</w:t>
      </w:r>
    </w:p>
    <w:p w14:paraId="3B87D742"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Grant, B. and Hirsh, D. (1999) ‘Receptor-mediated endocytosis in the Caenorhabditis elegans oocyte.’, </w:t>
      </w:r>
      <w:r w:rsidRPr="00EC4A80">
        <w:rPr>
          <w:rFonts w:ascii="Calibri" w:eastAsia="Times New Roman" w:hAnsi="Calibri" w:cs="Times New Roman"/>
          <w:i/>
          <w:iCs/>
          <w:noProof/>
        </w:rPr>
        <w:t>Molecular biology of the cell</w:t>
      </w:r>
      <w:r w:rsidRPr="00EC4A80">
        <w:rPr>
          <w:rFonts w:ascii="Calibri" w:eastAsia="Times New Roman" w:hAnsi="Calibri" w:cs="Times New Roman"/>
          <w:noProof/>
        </w:rPr>
        <w:t>, 10(12), pp. 4311–26. Available at: http://www.ncbi.nlm.nih.gov/pubmed/10588660 (Accessed: 2 June 2018).</w:t>
      </w:r>
    </w:p>
    <w:p w14:paraId="6559E07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Greer, C. and Schekman, R. (1982) ‘Actin from Saccharomyces cerevisiae.’, </w:t>
      </w:r>
      <w:r w:rsidRPr="00EC4A80">
        <w:rPr>
          <w:rFonts w:ascii="Calibri" w:eastAsia="Times New Roman" w:hAnsi="Calibri" w:cs="Times New Roman"/>
          <w:i/>
          <w:iCs/>
          <w:noProof/>
        </w:rPr>
        <w:t>Molecular and cellular biology</w:t>
      </w:r>
      <w:r w:rsidRPr="00EC4A80">
        <w:rPr>
          <w:rFonts w:ascii="Calibri" w:eastAsia="Times New Roman" w:hAnsi="Calibri" w:cs="Times New Roman"/>
          <w:noProof/>
        </w:rPr>
        <w:t>. American Society for Microbiology (ASM), 2(10), pp. 1270–8. Available at: http://www.ncbi.nlm.nih.gov/pubmed/6217414 (Accessed: 12 August 2018).</w:t>
      </w:r>
    </w:p>
    <w:p w14:paraId="4404CE68"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Grigliatti, T. A., Hall, L., Rosenbluth, R. and Suzuki, D. T. (1973) ‘Temperature-Sensitive Mutations in Drosophila melanogaster XIV. A Selection of Immobile Adults *’, </w:t>
      </w:r>
      <w:r w:rsidRPr="00EC4A80">
        <w:rPr>
          <w:rFonts w:ascii="Calibri" w:eastAsia="Times New Roman" w:hAnsi="Calibri" w:cs="Times New Roman"/>
          <w:i/>
          <w:iCs/>
          <w:noProof/>
        </w:rPr>
        <w:t>Molec. gen. Genet</w:t>
      </w:r>
      <w:r w:rsidRPr="00EC4A80">
        <w:rPr>
          <w:rFonts w:ascii="Calibri" w:eastAsia="Times New Roman" w:hAnsi="Calibri" w:cs="Times New Roman"/>
          <w:noProof/>
        </w:rPr>
        <w:t>, 120, pp. 107–114. Available at: https://link.springer.com/content/pdf/10.1007%2FBF00267238.pdf (Accessed: 6 June 2018).</w:t>
      </w:r>
    </w:p>
    <w:p w14:paraId="076F46D3"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Gurunathan, S., David, D. and Gerst, J. E. (2002) ‘Dynamin and clathrin are required for the biogenesis of a distinct class of secretory vesicles in yeast.’, </w:t>
      </w:r>
      <w:r w:rsidRPr="00EC4A80">
        <w:rPr>
          <w:rFonts w:ascii="Calibri" w:eastAsia="Times New Roman" w:hAnsi="Calibri" w:cs="Times New Roman"/>
          <w:i/>
          <w:iCs/>
          <w:noProof/>
        </w:rPr>
        <w:t>The EMBO journal</w:t>
      </w:r>
      <w:r w:rsidRPr="00EC4A80">
        <w:rPr>
          <w:rFonts w:ascii="Calibri" w:eastAsia="Times New Roman" w:hAnsi="Calibri" w:cs="Times New Roman"/>
          <w:noProof/>
        </w:rPr>
        <w:t>. European Molecular Biology Organization, 21(4), pp. 602–14. doi: 10.1093/EMBOJ/21.4.602.</w:t>
      </w:r>
    </w:p>
    <w:p w14:paraId="52FCB45D"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Hemmaplardh, D. and Morgan, E. H. (1976) ‘Transferrin uptake and release by reticulocytes treated with proteolytic enzymes and neuraminidase’, </w:t>
      </w:r>
      <w:r w:rsidRPr="00EC4A80">
        <w:rPr>
          <w:rFonts w:ascii="Calibri" w:eastAsia="Times New Roman" w:hAnsi="Calibri" w:cs="Times New Roman"/>
          <w:i/>
          <w:iCs/>
          <w:noProof/>
        </w:rPr>
        <w:t>Biochimica et Biophysica Acta (BBA) - Biomembranes</w:t>
      </w:r>
      <w:r w:rsidRPr="00EC4A80">
        <w:rPr>
          <w:rFonts w:ascii="Calibri" w:eastAsia="Times New Roman" w:hAnsi="Calibri" w:cs="Times New Roman"/>
          <w:noProof/>
        </w:rPr>
        <w:t>. Elsevier, 426(3), pp. 385–398. doi: 10.1016/0005-2736(76)90384-9.</w:t>
      </w:r>
    </w:p>
    <w:p w14:paraId="43A037F7"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lastRenderedPageBreak/>
        <w:t xml:space="preserve">Heuser, J. E. and Reese, T. S. (1973) ‘Evidence for recycling of synaptic vesicle membrane during transmitter release at the frog neuromuscular junction.’,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57(2), pp. 315–44. Available at: http://www.ncbi.nlm.nih.gov/pubmed/4348786 (Accessed: 2 June 2018).</w:t>
      </w:r>
    </w:p>
    <w:p w14:paraId="748FD2F2"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Hoepfner, D., van den Berg, M., Philippsen, P., Tabak, H. F. and Hettema, E. H. (2001) ‘A role for Vps1p, actin, and the Myo2p motor in peroxisome abundance and inheritance in </w:t>
      </w:r>
      <w:r w:rsidRPr="00EC4A80">
        <w:rPr>
          <w:rFonts w:ascii="Calibri" w:eastAsia="Times New Roman" w:hAnsi="Calibri" w:cs="Times New Roman"/>
          <w:i/>
          <w:iCs/>
          <w:noProof/>
        </w:rPr>
        <w:t>Saccharomyces cerevisiae</w:t>
      </w:r>
      <w:r w:rsidRPr="00EC4A80">
        <w:rPr>
          <w:rFonts w:ascii="Calibri" w:eastAsia="Times New Roman" w:hAnsi="Calibri" w:cs="Times New Roman"/>
          <w:noProof/>
        </w:rPr>
        <w:t xml:space="preserve">’,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155(6), pp. 979–990. doi: 10.1083/jcb.200107028.</w:t>
      </w:r>
    </w:p>
    <w:p w14:paraId="4C9C9469"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Hohendahl, A., Talledge, N., Galli, V., Shen, P. S., Humbert, F., De Camilli, P., Frost, A. and Roux, A. (2017) ‘Structural inhibition of dynamin-mediated membrane fission by endophilin’, </w:t>
      </w:r>
      <w:r w:rsidRPr="00EC4A80">
        <w:rPr>
          <w:rFonts w:ascii="Calibri" w:eastAsia="Times New Roman" w:hAnsi="Calibri" w:cs="Times New Roman"/>
          <w:i/>
          <w:iCs/>
          <w:noProof/>
        </w:rPr>
        <w:t>eLife</w:t>
      </w:r>
      <w:r w:rsidRPr="00EC4A80">
        <w:rPr>
          <w:rFonts w:ascii="Calibri" w:eastAsia="Times New Roman" w:hAnsi="Calibri" w:cs="Times New Roman"/>
          <w:noProof/>
        </w:rPr>
        <w:t>. eLife Sciences Publications Limited, 6, p. e26856. doi: 10.7554/eLife.26856.</w:t>
      </w:r>
    </w:p>
    <w:p w14:paraId="2DF65BC9"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Huang, F., Khvorova, A., Marshall, W. and Sorkin, A. (2004) ‘Analysis of Clathrin-mediated Endocytosis of Epidermal Growth Factor Receptor by RNA Interference’, </w:t>
      </w:r>
      <w:r w:rsidRPr="00EC4A80">
        <w:rPr>
          <w:rFonts w:ascii="Calibri" w:eastAsia="Times New Roman" w:hAnsi="Calibri" w:cs="Times New Roman"/>
          <w:i/>
          <w:iCs/>
          <w:noProof/>
        </w:rPr>
        <w:t>Journal of Biological Chemistry</w:t>
      </w:r>
      <w:r w:rsidRPr="00EC4A80">
        <w:rPr>
          <w:rFonts w:ascii="Calibri" w:eastAsia="Times New Roman" w:hAnsi="Calibri" w:cs="Times New Roman"/>
          <w:noProof/>
        </w:rPr>
        <w:t>, 279(16), pp. 16657–16661. doi: 10.1074/jbc.C400046200.</w:t>
      </w:r>
    </w:p>
    <w:p w14:paraId="5F2BE71D"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Huttner, W. B. and Schmidt, A. (2000) ‘Lipids, lipid modification and lipid–protein interaction in membrane budding and fission — insights from the roles of endophilin A1 and synaptophysin in synaptic vesicle endocytosis’, </w:t>
      </w:r>
      <w:r w:rsidRPr="00EC4A80">
        <w:rPr>
          <w:rFonts w:ascii="Calibri" w:eastAsia="Times New Roman" w:hAnsi="Calibri" w:cs="Times New Roman"/>
          <w:i/>
          <w:iCs/>
          <w:noProof/>
        </w:rPr>
        <w:t>Current Opinion in Neurobiology</w:t>
      </w:r>
      <w:r w:rsidRPr="00EC4A80">
        <w:rPr>
          <w:rFonts w:ascii="Calibri" w:eastAsia="Times New Roman" w:hAnsi="Calibri" w:cs="Times New Roman"/>
          <w:noProof/>
        </w:rPr>
        <w:t>. Elsevier Current Trends, 10(5), pp. 543–551. doi: 10.1016/S0959-4388(00)00126-4.</w:t>
      </w:r>
    </w:p>
    <w:p w14:paraId="324E2D1C"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Jennifer L Gallop, C. C. J. (2006) ‘Mechanism of endophilin N-BAR domain-mediated membrane curvature.’, </w:t>
      </w:r>
      <w:r w:rsidRPr="00EC4A80">
        <w:rPr>
          <w:rFonts w:ascii="Calibri" w:eastAsia="Times New Roman" w:hAnsi="Calibri" w:cs="Times New Roman"/>
          <w:i/>
          <w:iCs/>
          <w:noProof/>
        </w:rPr>
        <w:t>The EMBO journal</w:t>
      </w:r>
      <w:r w:rsidRPr="00EC4A80">
        <w:rPr>
          <w:rFonts w:ascii="Calibri" w:eastAsia="Times New Roman" w:hAnsi="Calibri" w:cs="Times New Roman"/>
          <w:noProof/>
        </w:rPr>
        <w:t>, 25(12), pp. 2898–910. doi: 10.1038/sj.emboj.7601174.</w:t>
      </w:r>
    </w:p>
    <w:p w14:paraId="7C256263"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aksonen, M., Sun, Y. and Drubin, D. G. (2003) ‘A pathway for association of receptors, adaptors, and actin during endocytic internalization’, </w:t>
      </w:r>
      <w:r w:rsidRPr="00EC4A80">
        <w:rPr>
          <w:rFonts w:ascii="Calibri" w:eastAsia="Times New Roman" w:hAnsi="Calibri" w:cs="Times New Roman"/>
          <w:i/>
          <w:iCs/>
          <w:noProof/>
        </w:rPr>
        <w:t>Cell</w:t>
      </w:r>
      <w:r w:rsidRPr="00EC4A80">
        <w:rPr>
          <w:rFonts w:ascii="Calibri" w:eastAsia="Times New Roman" w:hAnsi="Calibri" w:cs="Times New Roman"/>
          <w:noProof/>
        </w:rPr>
        <w:t>, 115(4), pp. 475–487. Available at: http://www.ncbi.nlm.nih.gov/pubmed/14622601.</w:t>
      </w:r>
    </w:p>
    <w:p w14:paraId="413C5A4A"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aksonen, M., Toret, C. P. and Drubin, D. G. (2005) ‘A Modular Design for the Clathrin- and Actin-Mediated Endocytosis Machinery’, </w:t>
      </w:r>
      <w:r w:rsidRPr="00EC4A80">
        <w:rPr>
          <w:rFonts w:ascii="Calibri" w:eastAsia="Times New Roman" w:hAnsi="Calibri" w:cs="Times New Roman"/>
          <w:i/>
          <w:iCs/>
          <w:noProof/>
        </w:rPr>
        <w:t>Cell</w:t>
      </w:r>
      <w:r w:rsidRPr="00EC4A80">
        <w:rPr>
          <w:rFonts w:ascii="Calibri" w:eastAsia="Times New Roman" w:hAnsi="Calibri" w:cs="Times New Roman"/>
          <w:noProof/>
        </w:rPr>
        <w:t>, 123(2), pp. 305–320. doi: 10.1016/j.cell.2005.09.024.</w:t>
      </w:r>
    </w:p>
    <w:p w14:paraId="43609922"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anaseki, T. and Kadota, K. (1969) ‘The “vesicle in a basket”. A morphological study of the coated vesicle isolated from the nerve endings of the guinea pig brain, with special reference to the mechanism of membrane movements.’,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Rockefeller University Press, 42(1), pp. 202–20. doi: 10.1083/JCB.42.1.202.</w:t>
      </w:r>
    </w:p>
    <w:p w14:paraId="6BDF756E"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arin, M. and Mintz, B. (1981) ‘Receptor-mediated endocytosis of transferrin in developmentally totipotent mouse teratocarcinoma stem cells.’, </w:t>
      </w:r>
      <w:r w:rsidRPr="00EC4A80">
        <w:rPr>
          <w:rFonts w:ascii="Calibri" w:eastAsia="Times New Roman" w:hAnsi="Calibri" w:cs="Times New Roman"/>
          <w:i/>
          <w:iCs/>
          <w:noProof/>
        </w:rPr>
        <w:t>The Journal of biological chemistry</w:t>
      </w:r>
      <w:r w:rsidRPr="00EC4A80">
        <w:rPr>
          <w:rFonts w:ascii="Calibri" w:eastAsia="Times New Roman" w:hAnsi="Calibri" w:cs="Times New Roman"/>
          <w:noProof/>
        </w:rPr>
        <w:t>, 256(7), pp. 3245–52. Available at: http://www.ncbi.nlm.nih.gov/pubmed/6259157 (Accessed: 3 June 2018).</w:t>
      </w:r>
    </w:p>
    <w:p w14:paraId="76A8F31F"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ishimoto, T., Sun, Y., Buser, C., Liu, J., Michelot, A. and Drubin, D. G. (2011) ‘Determinants of endocytic membrane geometry, stability, and scission’, </w:t>
      </w:r>
      <w:r w:rsidRPr="00EC4A80">
        <w:rPr>
          <w:rFonts w:ascii="Calibri" w:eastAsia="Times New Roman" w:hAnsi="Calibri" w:cs="Times New Roman"/>
          <w:i/>
          <w:iCs/>
          <w:noProof/>
        </w:rPr>
        <w:t xml:space="preserve">Proceedings of the National Academy of </w:t>
      </w:r>
      <w:r w:rsidRPr="00EC4A80">
        <w:rPr>
          <w:rFonts w:ascii="Calibri" w:eastAsia="Times New Roman" w:hAnsi="Calibri" w:cs="Times New Roman"/>
          <w:i/>
          <w:iCs/>
          <w:noProof/>
        </w:rPr>
        <w:lastRenderedPageBreak/>
        <w:t>Sciences</w:t>
      </w:r>
      <w:r w:rsidRPr="00EC4A80">
        <w:rPr>
          <w:rFonts w:ascii="Calibri" w:eastAsia="Times New Roman" w:hAnsi="Calibri" w:cs="Times New Roman"/>
          <w:noProof/>
        </w:rPr>
        <w:t>, 108(44), pp. E979–E988. doi: 10.1073/pnas.1113413108.</w:t>
      </w:r>
    </w:p>
    <w:p w14:paraId="4A83D75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oteliansky, V. E., Glukhova, M. A., Bejanian, M. V., Surguchov, A. P. and Smirnov, V. N. (1979) ‘Isolation and characterization of actin-like protein from yeast Saccharomyces Cerevisiae’, </w:t>
      </w:r>
      <w:r w:rsidRPr="00EC4A80">
        <w:rPr>
          <w:rFonts w:ascii="Calibri" w:eastAsia="Times New Roman" w:hAnsi="Calibri" w:cs="Times New Roman"/>
          <w:i/>
          <w:iCs/>
          <w:noProof/>
        </w:rPr>
        <w:t>FEBS Letters</w:t>
      </w:r>
      <w:r w:rsidRPr="00EC4A80">
        <w:rPr>
          <w:rFonts w:ascii="Calibri" w:eastAsia="Times New Roman" w:hAnsi="Calibri" w:cs="Times New Roman"/>
          <w:noProof/>
        </w:rPr>
        <w:t>. No longer published by Elsevier, 102(1), pp. 55–58. doi: 10.1016/0014-5793(79)80927-8.</w:t>
      </w:r>
    </w:p>
    <w:p w14:paraId="3EE8C773"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ozlovsky, Y. and Kozlov, M. M. (2003) ‘Membrane fission: model for intermediate structures.’, </w:t>
      </w:r>
      <w:r w:rsidRPr="00EC4A80">
        <w:rPr>
          <w:rFonts w:ascii="Calibri" w:eastAsia="Times New Roman" w:hAnsi="Calibri" w:cs="Times New Roman"/>
          <w:i/>
          <w:iCs/>
          <w:noProof/>
        </w:rPr>
        <w:t>Biophysical journal</w:t>
      </w:r>
      <w:r w:rsidRPr="00EC4A80">
        <w:rPr>
          <w:rFonts w:ascii="Calibri" w:eastAsia="Times New Roman" w:hAnsi="Calibri" w:cs="Times New Roman"/>
          <w:noProof/>
        </w:rPr>
        <w:t>. Elsevier, 85(1), pp. 85–96. doi: 10.1016/S0006-3495(03)74457-9.</w:t>
      </w:r>
    </w:p>
    <w:p w14:paraId="03384C04"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übler, E. and Riezman, H. (1993) ‘Actin and fimbrin are required for the internalization step of endocytosis in yeast.’, </w:t>
      </w:r>
      <w:r w:rsidRPr="00EC4A80">
        <w:rPr>
          <w:rFonts w:ascii="Calibri" w:eastAsia="Times New Roman" w:hAnsi="Calibri" w:cs="Times New Roman"/>
          <w:i/>
          <w:iCs/>
          <w:noProof/>
        </w:rPr>
        <w:t>The EMBO Journal</w:t>
      </w:r>
      <w:r w:rsidRPr="00EC4A80">
        <w:rPr>
          <w:rFonts w:ascii="Calibri" w:eastAsia="Times New Roman" w:hAnsi="Calibri" w:cs="Times New Roman"/>
          <w:noProof/>
        </w:rPr>
        <w:t>, 12(7), pp. 2855–2862. Available at: http://www.ncbi.nlm.nih.gov/pmc/articles/PMC413538/ (Accessed: 4 August 2015).</w:t>
      </w:r>
    </w:p>
    <w:p w14:paraId="21C8E2A3"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übler, E., Riezman, H., Riezman, H. and Riezman, H. (1993) ‘Actin and fimbrin are required for the internalization step of endocytosis in yeast.’, </w:t>
      </w:r>
      <w:r w:rsidRPr="00EC4A80">
        <w:rPr>
          <w:rFonts w:ascii="Calibri" w:eastAsia="Times New Roman" w:hAnsi="Calibri" w:cs="Times New Roman"/>
          <w:i/>
          <w:iCs/>
          <w:noProof/>
        </w:rPr>
        <w:t>The EMBO journal</w:t>
      </w:r>
      <w:r w:rsidRPr="00EC4A80">
        <w:rPr>
          <w:rFonts w:ascii="Calibri" w:eastAsia="Times New Roman" w:hAnsi="Calibri" w:cs="Times New Roman"/>
          <w:noProof/>
        </w:rPr>
        <w:t>. EMBO Press, 12(7), pp. 2855–62. doi: 10.1093/emboj/17.3.635.</w:t>
      </w:r>
    </w:p>
    <w:p w14:paraId="32AB4F00"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ukulski, W., Picco, A., Specht, T., Briggs, J. A. and Kaksonen, M. (2016) ‘Clathrin modulates vesicle scission, but not invagination shape, in yeast endocytosis’, </w:t>
      </w:r>
      <w:r w:rsidRPr="00EC4A80">
        <w:rPr>
          <w:rFonts w:ascii="Calibri" w:eastAsia="Times New Roman" w:hAnsi="Calibri" w:cs="Times New Roman"/>
          <w:i/>
          <w:iCs/>
          <w:noProof/>
        </w:rPr>
        <w:t>eLife</w:t>
      </w:r>
      <w:r w:rsidRPr="00EC4A80">
        <w:rPr>
          <w:rFonts w:ascii="Calibri" w:eastAsia="Times New Roman" w:hAnsi="Calibri" w:cs="Times New Roman"/>
          <w:noProof/>
        </w:rPr>
        <w:t>, 5. doi: 10.7554/eLife.16036.</w:t>
      </w:r>
    </w:p>
    <w:p w14:paraId="71027DED"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ukulski, W., Schorb, M., Kaksonen, M. and Briggs, J. A. G. (2012) ‘Plasma Membrane Reshaping during Endocytosis Is Revealed by Time-Resolved Electron Tomography’, </w:t>
      </w:r>
      <w:r w:rsidRPr="00EC4A80">
        <w:rPr>
          <w:rFonts w:ascii="Calibri" w:eastAsia="Times New Roman" w:hAnsi="Calibri" w:cs="Times New Roman"/>
          <w:i/>
          <w:iCs/>
          <w:noProof/>
        </w:rPr>
        <w:t>Cell</w:t>
      </w:r>
      <w:r w:rsidRPr="00EC4A80">
        <w:rPr>
          <w:rFonts w:ascii="Calibri" w:eastAsia="Times New Roman" w:hAnsi="Calibri" w:cs="Times New Roman"/>
          <w:noProof/>
        </w:rPr>
        <w:t>, 150(3), pp. 508–520. doi: 10.1016/j.cell.2012.05.046.</w:t>
      </w:r>
    </w:p>
    <w:p w14:paraId="07A5DF84"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Lee, E., Marcucci, M., Daniell, L., Pypaert, M., Weisz, O. A., Ochoa, G.-C., Farsad, K., Wenk, M. R. and De Camilli, P. (2002) ‘Amphiphysin 2 (Bin1) and T-tubule biogenesis in muscle.’, </w:t>
      </w:r>
      <w:r w:rsidRPr="00EC4A80">
        <w:rPr>
          <w:rFonts w:ascii="Calibri" w:eastAsia="Times New Roman" w:hAnsi="Calibri" w:cs="Times New Roman"/>
          <w:i/>
          <w:iCs/>
          <w:noProof/>
        </w:rPr>
        <w:t>Science (New York, N.Y.)</w:t>
      </w:r>
      <w:r w:rsidRPr="00EC4A80">
        <w:rPr>
          <w:rFonts w:ascii="Calibri" w:eastAsia="Times New Roman" w:hAnsi="Calibri" w:cs="Times New Roman"/>
          <w:noProof/>
        </w:rPr>
        <w:t>. American Association for the Advancement of Science, 297(5584), pp. 1193–6. doi: 10.1126/science.1071362.</w:t>
      </w:r>
    </w:p>
    <w:p w14:paraId="017C8C8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Liu, J., Kaksonen, M., Drubin, D. G. and Oster, G. (2006) ‘Endocytic vesicle scission by lipid phase boundary forces.’, </w:t>
      </w:r>
      <w:r w:rsidRPr="00EC4A80">
        <w:rPr>
          <w:rFonts w:ascii="Calibri" w:eastAsia="Times New Roman" w:hAnsi="Calibri" w:cs="Times New Roman"/>
          <w:i/>
          <w:iCs/>
          <w:noProof/>
        </w:rPr>
        <w:t>Proceedings of the National Academy of Sciences of the United States of America</w:t>
      </w:r>
      <w:r w:rsidRPr="00EC4A80">
        <w:rPr>
          <w:rFonts w:ascii="Calibri" w:eastAsia="Times New Roman" w:hAnsi="Calibri" w:cs="Times New Roman"/>
          <w:noProof/>
        </w:rPr>
        <w:t>. National Academy of Sciences, 103(27), pp. 10277–82. doi: 10.1073/pnas.0601045103.</w:t>
      </w:r>
    </w:p>
    <w:p w14:paraId="22277B52"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Lombardi, R. and Riezman, H. (2001) ‘Rvs161p and Rvs167p, the Two Yeast Amphiphysin Homologs, Function Together in Vivo’, </w:t>
      </w:r>
      <w:r w:rsidRPr="00EC4A80">
        <w:rPr>
          <w:rFonts w:ascii="Calibri" w:eastAsia="Times New Roman" w:hAnsi="Calibri" w:cs="Times New Roman"/>
          <w:i/>
          <w:iCs/>
          <w:noProof/>
        </w:rPr>
        <w:t>Journal of Biological Chemistry</w:t>
      </w:r>
      <w:r w:rsidRPr="00EC4A80">
        <w:rPr>
          <w:rFonts w:ascii="Calibri" w:eastAsia="Times New Roman" w:hAnsi="Calibri" w:cs="Times New Roman"/>
          <w:noProof/>
        </w:rPr>
        <w:t>, 276(8), pp. 6016–6022. doi: 10.1074/jbc.M008735200.</w:t>
      </w:r>
    </w:p>
    <w:p w14:paraId="5FB2CAAF"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Maxfield, F. R. (2014) ‘Role of Endosomes and Lysosomes in Human Disease’, </w:t>
      </w:r>
      <w:r w:rsidRPr="00EC4A80">
        <w:rPr>
          <w:rFonts w:ascii="Calibri" w:eastAsia="Times New Roman" w:hAnsi="Calibri" w:cs="Times New Roman"/>
          <w:i/>
          <w:iCs/>
          <w:noProof/>
        </w:rPr>
        <w:t>Cold Spring Harbor Perspectives in Biology</w:t>
      </w:r>
      <w:r w:rsidRPr="00EC4A80">
        <w:rPr>
          <w:rFonts w:ascii="Calibri" w:eastAsia="Times New Roman" w:hAnsi="Calibri" w:cs="Times New Roman"/>
          <w:noProof/>
        </w:rPr>
        <w:t>, 6(5), pp. a016931–a016931. doi: 10.1101/cshperspect.a016931.</w:t>
      </w:r>
    </w:p>
    <w:p w14:paraId="6916955E"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McMahon, H. T. and Mills, I. G. (2004) ‘COP and clathrin-coated vesicle budding: different pathways, common approaches’, </w:t>
      </w:r>
      <w:r w:rsidRPr="00EC4A80">
        <w:rPr>
          <w:rFonts w:ascii="Calibri" w:eastAsia="Times New Roman" w:hAnsi="Calibri" w:cs="Times New Roman"/>
          <w:i/>
          <w:iCs/>
          <w:noProof/>
        </w:rPr>
        <w:t>Current Opinion in Cell Biology</w:t>
      </w:r>
      <w:r w:rsidRPr="00EC4A80">
        <w:rPr>
          <w:rFonts w:ascii="Calibri" w:eastAsia="Times New Roman" w:hAnsi="Calibri" w:cs="Times New Roman"/>
          <w:noProof/>
        </w:rPr>
        <w:t>. Elsevier Current Trends, 16(4), pp. 379–391. doi: 10.1016/J.CEB.2004.06.009.</w:t>
      </w:r>
    </w:p>
    <w:p w14:paraId="226D2DFD"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lastRenderedPageBreak/>
        <w:t xml:space="preserve">Meinecke, M., Boucrot, E., Camdere, G., Hon, W.-C., Mittal, R. and McMahon, H. T. (2013) ‘Cooperative recruitment of dynamin and BIN/amphiphysin/Rvs (BAR) domain-containing proteins leads to GTP-dependent membrane scission.’, </w:t>
      </w:r>
      <w:r w:rsidRPr="00EC4A80">
        <w:rPr>
          <w:rFonts w:ascii="Calibri" w:eastAsia="Times New Roman" w:hAnsi="Calibri" w:cs="Times New Roman"/>
          <w:i/>
          <w:iCs/>
          <w:noProof/>
        </w:rPr>
        <w:t>The Journal of biological chemistry</w:t>
      </w:r>
      <w:r w:rsidRPr="00EC4A80">
        <w:rPr>
          <w:rFonts w:ascii="Calibri" w:eastAsia="Times New Roman" w:hAnsi="Calibri" w:cs="Times New Roman"/>
          <w:noProof/>
        </w:rPr>
        <w:t>. American Society for Biochemistry and Molecular Biology, 288(9), pp. 6651–61. doi: 10.1074/jbc.M112.444869.</w:t>
      </w:r>
    </w:p>
    <w:p w14:paraId="5189F988"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Mercer, J., Schelhaas, M. and Helenius, A. (2010) ‘Virus Entry by Endocytosis’, </w:t>
      </w:r>
      <w:r w:rsidRPr="00EC4A80">
        <w:rPr>
          <w:rFonts w:ascii="Calibri" w:eastAsia="Times New Roman" w:hAnsi="Calibri" w:cs="Times New Roman"/>
          <w:i/>
          <w:iCs/>
          <w:noProof/>
        </w:rPr>
        <w:t>Annual Review of Biochemistry</w:t>
      </w:r>
      <w:r w:rsidRPr="00EC4A80">
        <w:rPr>
          <w:rFonts w:ascii="Calibri" w:eastAsia="Times New Roman" w:hAnsi="Calibri" w:cs="Times New Roman"/>
          <w:noProof/>
        </w:rPr>
        <w:t>.  Annual Reviews , 79(1), pp. 803–833. doi: 10.1146/annurev-biochem-060208-104626.</w:t>
      </w:r>
    </w:p>
    <w:p w14:paraId="3536C03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Micheva, K. D., Ramjaun%, A. R., Kay, B. K. and Mcpherson, P. S. (1997) ‘SH3 domain-dependent interactions of endophilin with amphiphysin’, </w:t>
      </w:r>
      <w:r w:rsidRPr="00EC4A80">
        <w:rPr>
          <w:rFonts w:ascii="Calibri" w:eastAsia="Times New Roman" w:hAnsi="Calibri" w:cs="Times New Roman"/>
          <w:i/>
          <w:iCs/>
          <w:noProof/>
        </w:rPr>
        <w:t>FEBS Letters</w:t>
      </w:r>
      <w:r w:rsidRPr="00EC4A80">
        <w:rPr>
          <w:rFonts w:ascii="Calibri" w:eastAsia="Times New Roman" w:hAnsi="Calibri" w:cs="Times New Roman"/>
          <w:noProof/>
        </w:rPr>
        <w:t>, 414, pp. 308–312. Available at: https://ac.els-cdn.com/S0014579397010168/1-s2.0-S0014579397010168-main.pdf?_tid=77135c79-45d8-4ad1-86d6-a495348096e2&amp;acdnat=1528392307_2ab4cf61926e58ed1534623723714913 (Accessed: 7 June 2018).</w:t>
      </w:r>
    </w:p>
    <w:p w14:paraId="10787704"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Mim, C., Cui, H., Gawronski-Salerno, J. A., Frost, A., Lyman, E., Voth, G. A. and Unger, V. M. (2012) ‘Structural basis of membrane bending by the N-BAR protein endophilin’, </w:t>
      </w:r>
      <w:r w:rsidRPr="00EC4A80">
        <w:rPr>
          <w:rFonts w:ascii="Calibri" w:eastAsia="Times New Roman" w:hAnsi="Calibri" w:cs="Times New Roman"/>
          <w:i/>
          <w:iCs/>
          <w:noProof/>
        </w:rPr>
        <w:t>Cell</w:t>
      </w:r>
      <w:r w:rsidRPr="00EC4A80">
        <w:rPr>
          <w:rFonts w:ascii="Calibri" w:eastAsia="Times New Roman" w:hAnsi="Calibri" w:cs="Times New Roman"/>
          <w:noProof/>
        </w:rPr>
        <w:t>, 149(1), pp. 137–145. doi: 10.1016/j.cell.2012.01.048.</w:t>
      </w:r>
    </w:p>
    <w:p w14:paraId="787A8C0C"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Mosesson, Y., Mills, G. B. and Yarden, Y. (2008) ‘Derailed endocytosis: an emerging feature of cancer’, </w:t>
      </w:r>
      <w:r w:rsidRPr="00EC4A80">
        <w:rPr>
          <w:rFonts w:ascii="Calibri" w:eastAsia="Times New Roman" w:hAnsi="Calibri" w:cs="Times New Roman"/>
          <w:i/>
          <w:iCs/>
          <w:noProof/>
        </w:rPr>
        <w:t>Nature Reviews Cancer</w:t>
      </w:r>
      <w:r w:rsidRPr="00EC4A80">
        <w:rPr>
          <w:rFonts w:ascii="Calibri" w:eastAsia="Times New Roman" w:hAnsi="Calibri" w:cs="Times New Roman"/>
          <w:noProof/>
        </w:rPr>
        <w:t>. Nature Publishing Group, 8(11), pp. 835–850. doi: 10.1038/nrc2521.</w:t>
      </w:r>
    </w:p>
    <w:p w14:paraId="105BA006"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Moustaq, L., Smaczynska-de Rooij, I. I., Palmer, S. E., Marklew, C. J. and Ayscough, K. R. (2016) ‘Insights into dynamin-associated disorders through analysis of equivalent mutations in the yeast dynamin Vps1’, </w:t>
      </w:r>
      <w:r w:rsidRPr="00EC4A80">
        <w:rPr>
          <w:rFonts w:ascii="Calibri" w:eastAsia="Times New Roman" w:hAnsi="Calibri" w:cs="Times New Roman"/>
          <w:i/>
          <w:iCs/>
          <w:noProof/>
        </w:rPr>
        <w:t>Microbial Cell</w:t>
      </w:r>
      <w:r w:rsidRPr="00EC4A80">
        <w:rPr>
          <w:rFonts w:ascii="Calibri" w:eastAsia="Times New Roman" w:hAnsi="Calibri" w:cs="Times New Roman"/>
          <w:noProof/>
        </w:rPr>
        <w:t>, 3(4), pp. 147–158. doi: 10.15698/mic2016.04.490.</w:t>
      </w:r>
    </w:p>
    <w:p w14:paraId="2616BCCE"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Mund, M., Beek, J. A. van der, Deschamps, J., Dmitrieff, S., Monster, J. L., Picco, A., Nedelec, F., Kaksonen, M. and Ries, J. (2017) ‘Systematic analysis of the molecular architecture of endocytosis reveals a nanoscale actin nucleation template that drives efficient vesicle formation’, </w:t>
      </w:r>
      <w:r w:rsidRPr="00EC4A80">
        <w:rPr>
          <w:rFonts w:ascii="Calibri" w:eastAsia="Times New Roman" w:hAnsi="Calibri" w:cs="Times New Roman"/>
          <w:i/>
          <w:iCs/>
          <w:noProof/>
        </w:rPr>
        <w:t>bioRxiv</w:t>
      </w:r>
      <w:r w:rsidRPr="00EC4A80">
        <w:rPr>
          <w:rFonts w:ascii="Calibri" w:eastAsia="Times New Roman" w:hAnsi="Calibri" w:cs="Times New Roman"/>
          <w:noProof/>
        </w:rPr>
        <w:t>. Cold Spring Harbor Laboratory, p. 217836. doi: 10.1101/217836.</w:t>
      </w:r>
    </w:p>
    <w:p w14:paraId="5155EE4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Nannapaneni, S., Wang, D., Jain, S., Schroeder, B., Highfill, C., Reustle, L., Pittsley, D., Maysent, A., Moulder, S., McDowell, R. and Kim, K. (2010) ‘The yeast dynamin-like protein Vps1:vps1 mutations perturb the internalization and the motility of endocytic vesicles and endosomes via disorganization of the actin cytoskeleton’, </w:t>
      </w:r>
      <w:r w:rsidRPr="00EC4A80">
        <w:rPr>
          <w:rFonts w:ascii="Calibri" w:eastAsia="Times New Roman" w:hAnsi="Calibri" w:cs="Times New Roman"/>
          <w:i/>
          <w:iCs/>
          <w:noProof/>
        </w:rPr>
        <w:t>European Journal of Cell Biology</w:t>
      </w:r>
      <w:r w:rsidRPr="00EC4A80">
        <w:rPr>
          <w:rFonts w:ascii="Calibri" w:eastAsia="Times New Roman" w:hAnsi="Calibri" w:cs="Times New Roman"/>
          <w:noProof/>
        </w:rPr>
        <w:t>, 89(7), pp. 499–508. doi: 10.1016/j.ejcb.2010.02.002.</w:t>
      </w:r>
    </w:p>
    <w:p w14:paraId="68A2B930"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Neumann, S. and Schmid, S. L. (2013) ‘Dual role of BAR domain-containing proteins in regulating </w:t>
      </w:r>
      <w:r w:rsidRPr="00EC4A80">
        <w:rPr>
          <w:rFonts w:ascii="Calibri" w:eastAsia="Times New Roman" w:hAnsi="Calibri" w:cs="Times New Roman"/>
          <w:noProof/>
        </w:rPr>
        <w:lastRenderedPageBreak/>
        <w:t xml:space="preserve">vesicle release catalyzed by the GTPase, dynamin-2.’, </w:t>
      </w:r>
      <w:r w:rsidRPr="00EC4A80">
        <w:rPr>
          <w:rFonts w:ascii="Calibri" w:eastAsia="Times New Roman" w:hAnsi="Calibri" w:cs="Times New Roman"/>
          <w:i/>
          <w:iCs/>
          <w:noProof/>
        </w:rPr>
        <w:t>The Journal of biological chemistry</w:t>
      </w:r>
      <w:r w:rsidRPr="00EC4A80">
        <w:rPr>
          <w:rFonts w:ascii="Calibri" w:eastAsia="Times New Roman" w:hAnsi="Calibri" w:cs="Times New Roman"/>
          <w:noProof/>
        </w:rPr>
        <w:t>. American Society for Biochemistry and Molecular Biology, 288(35), pp. 25119–28. doi: 10.1074/jbc.M113.490474.</w:t>
      </w:r>
    </w:p>
    <w:p w14:paraId="45A74466"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Otsuki, M., Itoh, T. and Takenawa, T. (2003) ‘Neural Wiskott-Aldrich Syndrome Protein Is Recruited to Rafts and Associates with Endophilin A in Response to Epidermal Growth Factor’, </w:t>
      </w:r>
      <w:r w:rsidRPr="00EC4A80">
        <w:rPr>
          <w:rFonts w:ascii="Calibri" w:eastAsia="Times New Roman" w:hAnsi="Calibri" w:cs="Times New Roman"/>
          <w:i/>
          <w:iCs/>
          <w:noProof/>
        </w:rPr>
        <w:t>Journal of Biological Chemistry</w:t>
      </w:r>
      <w:r w:rsidRPr="00EC4A80">
        <w:rPr>
          <w:rFonts w:ascii="Calibri" w:eastAsia="Times New Roman" w:hAnsi="Calibri" w:cs="Times New Roman"/>
          <w:noProof/>
        </w:rPr>
        <w:t>, 278(8), pp. 6461–6469. doi: 10.1074/jbc.M207433200.</w:t>
      </w:r>
    </w:p>
    <w:p w14:paraId="3CF7CE5A"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Payne, G. (2013) ‘Clathrin, adaptors and disease: Insights from the yeast Saccharomyces cerevisiae’, </w:t>
      </w:r>
      <w:r w:rsidRPr="00EC4A80">
        <w:rPr>
          <w:rFonts w:ascii="Calibri" w:eastAsia="Times New Roman" w:hAnsi="Calibri" w:cs="Times New Roman"/>
          <w:i/>
          <w:iCs/>
          <w:noProof/>
        </w:rPr>
        <w:t>Frontiers in Bioscience</w:t>
      </w:r>
      <w:r w:rsidRPr="00EC4A80">
        <w:rPr>
          <w:rFonts w:ascii="Calibri" w:eastAsia="Times New Roman" w:hAnsi="Calibri" w:cs="Times New Roman"/>
          <w:noProof/>
        </w:rPr>
        <w:t>, 18(3), p. 862. doi: 10.2741/4149.</w:t>
      </w:r>
    </w:p>
    <w:p w14:paraId="09B42F9C"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Payne, G. S. and Schekman, R. (1985) ‘A test of clathrin function in protein secretion and cell growth.’, </w:t>
      </w:r>
      <w:r w:rsidRPr="00EC4A80">
        <w:rPr>
          <w:rFonts w:ascii="Calibri" w:eastAsia="Times New Roman" w:hAnsi="Calibri" w:cs="Times New Roman"/>
          <w:i/>
          <w:iCs/>
          <w:noProof/>
        </w:rPr>
        <w:t>Science (New York, N.Y.)</w:t>
      </w:r>
      <w:r w:rsidRPr="00EC4A80">
        <w:rPr>
          <w:rFonts w:ascii="Calibri" w:eastAsia="Times New Roman" w:hAnsi="Calibri" w:cs="Times New Roman"/>
          <w:noProof/>
        </w:rPr>
        <w:t>, 230(4729), pp. 1009–14. Available at: http://www.ncbi.nlm.nih.gov/pubmed/2865811 (Accessed: 2 June 2018).</w:t>
      </w:r>
    </w:p>
    <w:p w14:paraId="60933023"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Pearse, B. M. (1976) ‘Clathrin: a unique protein associated with intracellular transfer of membrane by coated vesicles.’, </w:t>
      </w:r>
      <w:r w:rsidRPr="00EC4A80">
        <w:rPr>
          <w:rFonts w:ascii="Calibri" w:eastAsia="Times New Roman" w:hAnsi="Calibri" w:cs="Times New Roman"/>
          <w:i/>
          <w:iCs/>
          <w:noProof/>
        </w:rPr>
        <w:t>Proceedings of the National Academy of Sciences</w:t>
      </w:r>
      <w:r w:rsidRPr="00EC4A80">
        <w:rPr>
          <w:rFonts w:ascii="Calibri" w:eastAsia="Times New Roman" w:hAnsi="Calibri" w:cs="Times New Roman"/>
          <w:noProof/>
        </w:rPr>
        <w:t>, 73(4), pp. 1255–1259. doi: 10.1073/pnas.73.4.1255.</w:t>
      </w:r>
    </w:p>
    <w:p w14:paraId="09AA9EF6"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Peter, B. J., Kent, H. M., Mills, I. G., Vallis, Y., Butler, P. J. G., Evans, P. R. and McMahon, H. T. (2004) ‘BAR Domains as Sensors of Membrane Curvature: The Amphiphysin BAR Structure’, </w:t>
      </w:r>
      <w:r w:rsidRPr="00EC4A80">
        <w:rPr>
          <w:rFonts w:ascii="Calibri" w:eastAsia="Times New Roman" w:hAnsi="Calibri" w:cs="Times New Roman"/>
          <w:i/>
          <w:iCs/>
          <w:noProof/>
        </w:rPr>
        <w:t>Science</w:t>
      </w:r>
      <w:r w:rsidRPr="00EC4A80">
        <w:rPr>
          <w:rFonts w:ascii="Calibri" w:eastAsia="Times New Roman" w:hAnsi="Calibri" w:cs="Times New Roman"/>
          <w:noProof/>
        </w:rPr>
        <w:t>, 303(5657), pp. 495–499. doi: 10.1126/science.1092586.</w:t>
      </w:r>
    </w:p>
    <w:p w14:paraId="71A0FA96"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Peters, C., Baars, T. L., Bühler, S. and Mayer, A. (2004) ‘Mutual control of membrane fission and fusion proteins.’, </w:t>
      </w:r>
      <w:r w:rsidRPr="00EC4A80">
        <w:rPr>
          <w:rFonts w:ascii="Calibri" w:eastAsia="Times New Roman" w:hAnsi="Calibri" w:cs="Times New Roman"/>
          <w:i/>
          <w:iCs/>
          <w:noProof/>
        </w:rPr>
        <w:t>Cell</w:t>
      </w:r>
      <w:r w:rsidRPr="00EC4A80">
        <w:rPr>
          <w:rFonts w:ascii="Calibri" w:eastAsia="Times New Roman" w:hAnsi="Calibri" w:cs="Times New Roman"/>
          <w:noProof/>
        </w:rPr>
        <w:t>. Elsevier, 119(5), pp. 667–78. doi: 10.1016/j.cell.2004.11.023.</w:t>
      </w:r>
    </w:p>
    <w:p w14:paraId="47BA47AD"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Picco, A., Kukulski, W., Manenschijn, H. E., Specht, T., Briggs, J. A. G. and Kaksonen, M. (2018) ‘The contributions of the actin machinery to endocytic membrane bending and vesicle formation’, </w:t>
      </w:r>
      <w:r w:rsidRPr="00EC4A80">
        <w:rPr>
          <w:rFonts w:ascii="Calibri" w:eastAsia="Times New Roman" w:hAnsi="Calibri" w:cs="Times New Roman"/>
          <w:i/>
          <w:iCs/>
          <w:noProof/>
        </w:rPr>
        <w:t>Molecular Biology of the Cell</w:t>
      </w:r>
      <w:r w:rsidRPr="00EC4A80">
        <w:rPr>
          <w:rFonts w:ascii="Calibri" w:eastAsia="Times New Roman" w:hAnsi="Calibri" w:cs="Times New Roman"/>
          <w:noProof/>
        </w:rPr>
        <w:t>, 29(11), pp. 1346–1358. doi: 10.1091/mbc.E17-11-0688.</w:t>
      </w:r>
    </w:p>
    <w:p w14:paraId="505C8300"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Picco, A., Mund, M., Ries, J., Nédélec, F. and Kaksonen, M. (2015) ‘Visualizing the functional architecture of the endocytic machinery’, </w:t>
      </w:r>
      <w:r w:rsidRPr="00EC4A80">
        <w:rPr>
          <w:rFonts w:ascii="Calibri" w:eastAsia="Times New Roman" w:hAnsi="Calibri" w:cs="Times New Roman"/>
          <w:i/>
          <w:iCs/>
          <w:noProof/>
        </w:rPr>
        <w:t>eLife</w:t>
      </w:r>
      <w:r w:rsidRPr="00EC4A80">
        <w:rPr>
          <w:rFonts w:ascii="Calibri" w:eastAsia="Times New Roman" w:hAnsi="Calibri" w:cs="Times New Roman"/>
          <w:noProof/>
        </w:rPr>
        <w:t>, p. e04535. doi: 10.7554/eLife.04535.</w:t>
      </w:r>
    </w:p>
    <w:p w14:paraId="081A77F6"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Poodry, C. A. and Edgar, L. (1979) ‘Reversible alteration  in the neuromuscular junctions of Drosophila melanogaster bearing a temperature-sensitive mutation, shibire.’,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Rockefeller University Press, 81(3), pp. 520–7. doi: 10.1083/JCB.81.3.520.</w:t>
      </w:r>
    </w:p>
    <w:p w14:paraId="7A78CD7D"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Razzaq, A., Robinson, I. M., McMahon, H. T., Skepper, J. N., Su, Y., Zelhof, A. C., Jackson, A. P., Gay, N. J. and O’Kane, C. J. (2001) ‘Amphiphysin is necessary for organization of the excitation-contraction coupling machinery of muscles, but not for synaptic vesicle endocytosis in Drosophila.’, </w:t>
      </w:r>
      <w:r w:rsidRPr="00EC4A80">
        <w:rPr>
          <w:rFonts w:ascii="Calibri" w:eastAsia="Times New Roman" w:hAnsi="Calibri" w:cs="Times New Roman"/>
          <w:i/>
          <w:iCs/>
          <w:noProof/>
        </w:rPr>
        <w:t>Genes &amp; development</w:t>
      </w:r>
      <w:r w:rsidRPr="00EC4A80">
        <w:rPr>
          <w:rFonts w:ascii="Calibri" w:eastAsia="Times New Roman" w:hAnsi="Calibri" w:cs="Times New Roman"/>
          <w:noProof/>
        </w:rPr>
        <w:t>. Cold Spring Harbor Laboratory Press, 15(22), pp. 2967–79. doi: 10.1101/gad.207801.</w:t>
      </w:r>
    </w:p>
    <w:p w14:paraId="07702C4D"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lastRenderedPageBreak/>
        <w:t xml:space="preserve">Ren, G., Vajjhala, P., Lee, J. S., Winsor, B. and Munn, A. L. (2006) ‘The BAR domain proteins: molding membranes in fission, fusion, and phagy.’, </w:t>
      </w:r>
      <w:r w:rsidRPr="00EC4A80">
        <w:rPr>
          <w:rFonts w:ascii="Calibri" w:eastAsia="Times New Roman" w:hAnsi="Calibri" w:cs="Times New Roman"/>
          <w:i/>
          <w:iCs/>
          <w:noProof/>
        </w:rPr>
        <w:t>Microbiology and molecular biology reviews : MMBR</w:t>
      </w:r>
      <w:r w:rsidRPr="00EC4A80">
        <w:rPr>
          <w:rFonts w:ascii="Calibri" w:eastAsia="Times New Roman" w:hAnsi="Calibri" w:cs="Times New Roman"/>
          <w:noProof/>
        </w:rPr>
        <w:t>. American Society for Microbiology (ASM), 70(1), pp. 37–120. doi: 10.1128/MMBR.70.1.37-120.2006.</w:t>
      </w:r>
    </w:p>
    <w:p w14:paraId="75602B0F"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Riezman, H. (1985) ‘Endocytosis in Yeast: Several of the Yeast Secretory Mutants Are Defective in Endocytosis’, </w:t>
      </w:r>
      <w:r w:rsidRPr="00EC4A80">
        <w:rPr>
          <w:rFonts w:ascii="Calibri" w:eastAsia="Times New Roman" w:hAnsi="Calibri" w:cs="Times New Roman"/>
          <w:i/>
          <w:iCs/>
          <w:noProof/>
        </w:rPr>
        <w:t>Cell</w:t>
      </w:r>
      <w:r w:rsidRPr="00EC4A80">
        <w:rPr>
          <w:rFonts w:ascii="Calibri" w:eastAsia="Times New Roman" w:hAnsi="Calibri" w:cs="Times New Roman"/>
          <w:noProof/>
        </w:rPr>
        <w:t>, 40(0), pp. 1001–1009. Available at: https://www.cell.com/cell/pdf/0092-8674(85)90360-5.pdf (Accessed: 3 June 2018).</w:t>
      </w:r>
    </w:p>
    <w:p w14:paraId="0560DB49"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Ringstad, N., Nemoto, Y. and De Camilli, P. (1997) ‘The SH3p4/Sh3p8/SH3p13 protein family: binding partners for synaptojanin and dynamin via a Grb2-like Src homology 3 domain.’, </w:t>
      </w:r>
      <w:r w:rsidRPr="00EC4A80">
        <w:rPr>
          <w:rFonts w:ascii="Calibri" w:eastAsia="Times New Roman" w:hAnsi="Calibri" w:cs="Times New Roman"/>
          <w:i/>
          <w:iCs/>
          <w:noProof/>
        </w:rPr>
        <w:t>Proceedings of the National Academy of Sciences of the United States of America</w:t>
      </w:r>
      <w:r w:rsidRPr="00EC4A80">
        <w:rPr>
          <w:rFonts w:ascii="Calibri" w:eastAsia="Times New Roman" w:hAnsi="Calibri" w:cs="Times New Roman"/>
          <w:noProof/>
        </w:rPr>
        <w:t>. National Academy of Sciences, 94(16), pp. 8569–74. doi: 10.1073/PNAS.94.16.8569.</w:t>
      </w:r>
    </w:p>
    <w:p w14:paraId="6FC9244F"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Rooij, I. I. S. -d., Allwood, E. G., Aghamohammadzadeh, S., Hettema, E. H., Goldberg, M. W. and Ayscough, K. R. (2010) ‘A role for the dynamin-like protein Vps1 during endocytosis in yeast’, </w:t>
      </w:r>
      <w:r w:rsidRPr="00EC4A80">
        <w:rPr>
          <w:rFonts w:ascii="Calibri" w:eastAsia="Times New Roman" w:hAnsi="Calibri" w:cs="Times New Roman"/>
          <w:i/>
          <w:iCs/>
          <w:noProof/>
        </w:rPr>
        <w:t>Journal of Cell Science</w:t>
      </w:r>
      <w:r w:rsidRPr="00EC4A80">
        <w:rPr>
          <w:rFonts w:ascii="Calibri" w:eastAsia="Times New Roman" w:hAnsi="Calibri" w:cs="Times New Roman"/>
          <w:noProof/>
        </w:rPr>
        <w:t>, 123(20), pp. 3496–3506. doi: 10.1242/jcs.070508.</w:t>
      </w:r>
    </w:p>
    <w:p w14:paraId="1282CBA9"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ROTH, T. F. and PORTER, K. R. (1964) ‘YOLK PROTEIN UPTAKE IN THE OOCYTE OF THE MOSQUITO AEDES AEGYPTI. L.’,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20, pp. 313–32. Available at: http://www.ncbi.nlm.nih.gov/pubmed/14126875 (Accessed: 28 December 2017).</w:t>
      </w:r>
    </w:p>
    <w:p w14:paraId="3ECBC7AB"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Rothman, J. H., Raymond, C. K., Gilbert, T., O’Hara, P. J. and Stevens, T. H. (1990) ‘A putative GTP binding protein homologous to interferon-inducible Mx proteins performs an essential function in yeast protein sorting.’, </w:t>
      </w:r>
      <w:r w:rsidRPr="00EC4A80">
        <w:rPr>
          <w:rFonts w:ascii="Calibri" w:eastAsia="Times New Roman" w:hAnsi="Calibri" w:cs="Times New Roman"/>
          <w:i/>
          <w:iCs/>
          <w:noProof/>
        </w:rPr>
        <w:t>Cell</w:t>
      </w:r>
      <w:r w:rsidRPr="00EC4A80">
        <w:rPr>
          <w:rFonts w:ascii="Calibri" w:eastAsia="Times New Roman" w:hAnsi="Calibri" w:cs="Times New Roman"/>
          <w:noProof/>
        </w:rPr>
        <w:t>. Elsevier, 61(6), pp. 1063–74. doi: 10.1016/0092-8674(90)90070-U.</w:t>
      </w:r>
    </w:p>
    <w:p w14:paraId="2AB7CA9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akamuro, D., Elliott, K. J., Wechsler-Reya, R. and Prendergast, G. C. (1996) ‘BIN1 is a novel MYC-interacting protein with features of a tumour suppressor.’, </w:t>
      </w:r>
      <w:r w:rsidRPr="00EC4A80">
        <w:rPr>
          <w:rFonts w:ascii="Calibri" w:eastAsia="Times New Roman" w:hAnsi="Calibri" w:cs="Times New Roman"/>
          <w:i/>
          <w:iCs/>
          <w:noProof/>
        </w:rPr>
        <w:t>Nature genetics</w:t>
      </w:r>
      <w:r w:rsidRPr="00EC4A80">
        <w:rPr>
          <w:rFonts w:ascii="Calibri" w:eastAsia="Times New Roman" w:hAnsi="Calibri" w:cs="Times New Roman"/>
          <w:noProof/>
        </w:rPr>
        <w:t>, 14(1), pp. 69–77. doi: 10.1038/ng0996-69.</w:t>
      </w:r>
    </w:p>
    <w:p w14:paraId="67E37956"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himada, A., Niwa, H., Tsujita, K., Suetsugu, S., Nitta, K., Hanawa-Suetsugu, K., Akasaka, R., Nishino, Y., Toyama, M., Chen, L., Liu, Z.-J., Wang, B.-C., Yamamoto, M., Terada, T., Miyazawa, A., Tanaka, A., Sugano, S., Shirouzu, M., Nagayama, K., Takenawa, T. and Yokoyama, S. (2007) ‘Curved EFC/F-BAR-domain dimers are joined end to end into a filament for membrane invagination in endocytosis’, </w:t>
      </w:r>
      <w:r w:rsidRPr="00EC4A80">
        <w:rPr>
          <w:rFonts w:ascii="Calibri" w:eastAsia="Times New Roman" w:hAnsi="Calibri" w:cs="Times New Roman"/>
          <w:i/>
          <w:iCs/>
          <w:noProof/>
        </w:rPr>
        <w:t>Cell</w:t>
      </w:r>
      <w:r w:rsidRPr="00EC4A80">
        <w:rPr>
          <w:rFonts w:ascii="Calibri" w:eastAsia="Times New Roman" w:hAnsi="Calibri" w:cs="Times New Roman"/>
          <w:noProof/>
        </w:rPr>
        <w:t>, 129(4), pp. 761–772. doi: 10.1016/j.cell.2007.03.040.</w:t>
      </w:r>
    </w:p>
    <w:p w14:paraId="1CB2D5D3"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hpetner, H. S. and Vallee, R. B. (1989) ‘Identification of dynamin, a novel mechanochemical enzyme that mediates interactions between microtubules.’, </w:t>
      </w:r>
      <w:r w:rsidRPr="00EC4A80">
        <w:rPr>
          <w:rFonts w:ascii="Calibri" w:eastAsia="Times New Roman" w:hAnsi="Calibri" w:cs="Times New Roman"/>
          <w:i/>
          <w:iCs/>
          <w:noProof/>
        </w:rPr>
        <w:t>Cell</w:t>
      </w:r>
      <w:r w:rsidRPr="00EC4A80">
        <w:rPr>
          <w:rFonts w:ascii="Calibri" w:eastAsia="Times New Roman" w:hAnsi="Calibri" w:cs="Times New Roman"/>
          <w:noProof/>
        </w:rPr>
        <w:t>. Elsevier, 59(3), pp. 421–32. doi: 10.1016/0092-8674(89)90027-5.</w:t>
      </w:r>
    </w:p>
    <w:p w14:paraId="13C1C39E"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hupliakov, O., Löw, P., Grabs, D., Gad, H., Chen, H., David, C., Takei, K., De Camilli, P. and Brodin, L. </w:t>
      </w:r>
      <w:r w:rsidRPr="00EC4A80">
        <w:rPr>
          <w:rFonts w:ascii="Calibri" w:eastAsia="Times New Roman" w:hAnsi="Calibri" w:cs="Times New Roman"/>
          <w:noProof/>
        </w:rPr>
        <w:lastRenderedPageBreak/>
        <w:t xml:space="preserve">(1997) ‘Synaptic vesicle endocytosis impaired by disruption of dynamin-SH3 domain interactions.’, </w:t>
      </w:r>
      <w:r w:rsidRPr="00EC4A80">
        <w:rPr>
          <w:rFonts w:ascii="Calibri" w:eastAsia="Times New Roman" w:hAnsi="Calibri" w:cs="Times New Roman"/>
          <w:i/>
          <w:iCs/>
          <w:noProof/>
        </w:rPr>
        <w:t>Science (New York, N.Y.)</w:t>
      </w:r>
      <w:r w:rsidRPr="00EC4A80">
        <w:rPr>
          <w:rFonts w:ascii="Calibri" w:eastAsia="Times New Roman" w:hAnsi="Calibri" w:cs="Times New Roman"/>
          <w:noProof/>
        </w:rPr>
        <w:t>, 276(5310), pp. 259–63. Available at: http://www.ncbi.nlm.nih.gov/pubmed/9092476 (Accessed: 27 May 2018).</w:t>
      </w:r>
    </w:p>
    <w:p w14:paraId="0B7A2E36"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imunovic, M., Manneville, J.-B., Renard, H.-F. O., Johannes, L., Bassereau, P., Callan, A., Correspondence, -Jones, Evergren, E., Raghunathan, K., Bhatia, D., Kenworthy, A. K., Voth, G. A., Prost, J., Mcmahon, H. T. and Callan-Jones, A. (2017) ‘Friction Mediates Scission of Tubular Membranes Scaffolded by BAR Proteins’, </w:t>
      </w:r>
      <w:r w:rsidRPr="00EC4A80">
        <w:rPr>
          <w:rFonts w:ascii="Calibri" w:eastAsia="Times New Roman" w:hAnsi="Calibri" w:cs="Times New Roman"/>
          <w:i/>
          <w:iCs/>
          <w:noProof/>
        </w:rPr>
        <w:t>Cell</w:t>
      </w:r>
      <w:r w:rsidRPr="00EC4A80">
        <w:rPr>
          <w:rFonts w:ascii="Calibri" w:eastAsia="Times New Roman" w:hAnsi="Calibri" w:cs="Times New Roman"/>
          <w:noProof/>
        </w:rPr>
        <w:t>. Elsevier Inc, 170, pp. 1–13. doi: 10.1016/j.cell.2017.05.047.</w:t>
      </w:r>
    </w:p>
    <w:p w14:paraId="694B8EBA"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ivadon, P., Bauer, F., Aigle, M. and Crouzet, M. (1995) ‘Actin cytoskeleton and budding pattern are altered in the yeast rvs161 mutant: the Rvs161 protein shares common domains with the brain protein amphiphysin.’, </w:t>
      </w:r>
      <w:r w:rsidRPr="00EC4A80">
        <w:rPr>
          <w:rFonts w:ascii="Calibri" w:eastAsia="Times New Roman" w:hAnsi="Calibri" w:cs="Times New Roman"/>
          <w:i/>
          <w:iCs/>
          <w:noProof/>
        </w:rPr>
        <w:t>Molecular &amp; general genetics : MGG</w:t>
      </w:r>
      <w:r w:rsidRPr="00EC4A80">
        <w:rPr>
          <w:rFonts w:ascii="Calibri" w:eastAsia="Times New Roman" w:hAnsi="Calibri" w:cs="Times New Roman"/>
          <w:noProof/>
        </w:rPr>
        <w:t>, 246(4), pp. 485–95. doi: 10.1007/bf00290452.</w:t>
      </w:r>
    </w:p>
    <w:p w14:paraId="12AF6FDB"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ivadon, P., Crouzet, M. and Aigle, M. (1997) ‘Functional assessment of the yeast Rvs161 and Rvs167 protein domains’, </w:t>
      </w:r>
      <w:r w:rsidRPr="00EC4A80">
        <w:rPr>
          <w:rFonts w:ascii="Calibri" w:eastAsia="Times New Roman" w:hAnsi="Calibri" w:cs="Times New Roman"/>
          <w:i/>
          <w:iCs/>
          <w:noProof/>
        </w:rPr>
        <w:t>FEBS Letters</w:t>
      </w:r>
      <w:r w:rsidRPr="00EC4A80">
        <w:rPr>
          <w:rFonts w:ascii="Calibri" w:eastAsia="Times New Roman" w:hAnsi="Calibri" w:cs="Times New Roman"/>
          <w:noProof/>
        </w:rPr>
        <w:t>, 417(1), pp. 21–27. doi: 10.1016/S0014-5793(97)01248-9.</w:t>
      </w:r>
    </w:p>
    <w:p w14:paraId="6F62E8D1"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ivadon, P., Crouzet, M. and Aigle, M. (1997) ‘Functional assessment of the yeast Rvs161 and Rvs167 protein domains’, </w:t>
      </w:r>
      <w:r w:rsidRPr="00EC4A80">
        <w:rPr>
          <w:rFonts w:ascii="Calibri" w:eastAsia="Times New Roman" w:hAnsi="Calibri" w:cs="Times New Roman"/>
          <w:i/>
          <w:iCs/>
          <w:noProof/>
        </w:rPr>
        <w:t>FEBS letters</w:t>
      </w:r>
      <w:r w:rsidRPr="00EC4A80">
        <w:rPr>
          <w:rFonts w:ascii="Calibri" w:eastAsia="Times New Roman" w:hAnsi="Calibri" w:cs="Times New Roman"/>
          <w:noProof/>
        </w:rPr>
        <w:t>, 417(1), pp. 21–27. Available at: http://www.ncbi.nlm.nih.gov/pubmed/9395067.</w:t>
      </w:r>
    </w:p>
    <w:p w14:paraId="408A85F9"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kruzny, M., Brach, T., Ciuffa, R., Rybina, S., Wachsmuth, M. and Kaksonen, M. (2012) ‘Molecular basis for coupling the plasma membrane to the actin cytoskeleton during clathrin-mediated endocytosis.’, </w:t>
      </w:r>
      <w:r w:rsidRPr="00EC4A80">
        <w:rPr>
          <w:rFonts w:ascii="Calibri" w:eastAsia="Times New Roman" w:hAnsi="Calibri" w:cs="Times New Roman"/>
          <w:i/>
          <w:iCs/>
          <w:noProof/>
        </w:rPr>
        <w:t>Proceedings of the National Academy of Sciences of the United States of America</w:t>
      </w:r>
      <w:r w:rsidRPr="00EC4A80">
        <w:rPr>
          <w:rFonts w:ascii="Calibri" w:eastAsia="Times New Roman" w:hAnsi="Calibri" w:cs="Times New Roman"/>
          <w:noProof/>
        </w:rPr>
        <w:t>. National Academy of Sciences, 109(38), pp. E2533-42. doi: 10.1073/pnas.1207011109.</w:t>
      </w:r>
    </w:p>
    <w:p w14:paraId="1D42789A"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nead, W., Zeno, W., Kago, G., Perkins, R., Richter, J. B., Lafer, E. and Stachowiak, J. (2018) ‘BAR scaffolds drive membrane fission by crowding disordered domains’, </w:t>
      </w:r>
      <w:r w:rsidRPr="00EC4A80">
        <w:rPr>
          <w:rFonts w:ascii="Calibri" w:eastAsia="Times New Roman" w:hAnsi="Calibri" w:cs="Times New Roman"/>
          <w:i/>
          <w:iCs/>
          <w:noProof/>
        </w:rPr>
        <w:t>bioRxiv</w:t>
      </w:r>
      <w:r w:rsidRPr="00EC4A80">
        <w:rPr>
          <w:rFonts w:ascii="Calibri" w:eastAsia="Times New Roman" w:hAnsi="Calibri" w:cs="Times New Roman"/>
          <w:noProof/>
        </w:rPr>
        <w:t>. Cold Spring Harbor Laboratory, p. 276147. doi: 10.1101/276147.</w:t>
      </w:r>
    </w:p>
    <w:p w14:paraId="1A1968F1"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orre, B., Callan-Jones, A., Manzi, J., Goud, B., Prost, J., Bassereau, P. and Roux, A. (2012) ‘Nature of curvature coupling of amphiphysin with membranes depends on its bound density’, </w:t>
      </w:r>
      <w:r w:rsidRPr="00EC4A80">
        <w:rPr>
          <w:rFonts w:ascii="Calibri" w:eastAsia="Times New Roman" w:hAnsi="Calibri" w:cs="Times New Roman"/>
          <w:i/>
          <w:iCs/>
          <w:noProof/>
        </w:rPr>
        <w:t>Proceedings of the National Academy of Sciences</w:t>
      </w:r>
      <w:r w:rsidRPr="00EC4A80">
        <w:rPr>
          <w:rFonts w:ascii="Calibri" w:eastAsia="Times New Roman" w:hAnsi="Calibri" w:cs="Times New Roman"/>
          <w:noProof/>
        </w:rPr>
        <w:t>, 109(1), pp. 173–178. doi: 10.1073/pnas.1103594108.</w:t>
      </w:r>
    </w:p>
    <w:p w14:paraId="5BDB937B"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un, Y., Leong, N. T., Wong, T. and Drubin, D. G. (2015) ‘A Pan1/End3/Sla1 complex links Arp2/3-mediated actin assembly to sites of clathrin-mediated endocytosis’, </w:t>
      </w:r>
      <w:r w:rsidRPr="00EC4A80">
        <w:rPr>
          <w:rFonts w:ascii="Calibri" w:eastAsia="Times New Roman" w:hAnsi="Calibri" w:cs="Times New Roman"/>
          <w:i/>
          <w:iCs/>
          <w:noProof/>
        </w:rPr>
        <w:t>Molecular Biology of the Cell</w:t>
      </w:r>
      <w:r w:rsidRPr="00EC4A80">
        <w:rPr>
          <w:rFonts w:ascii="Calibri" w:eastAsia="Times New Roman" w:hAnsi="Calibri" w:cs="Times New Roman"/>
          <w:noProof/>
        </w:rPr>
        <w:t>, 26(21), pp. 3841–3856. doi: 10.1091/mbc.E15-04-0252.</w:t>
      </w:r>
    </w:p>
    <w:p w14:paraId="11B5BCCA"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weitzer, S. M. and Hinshaw, J. E. (1998) ‘Dynamin Undergoes a GTP-Dependent Conformational Change Causing Vesiculation’, </w:t>
      </w:r>
      <w:r w:rsidRPr="00EC4A80">
        <w:rPr>
          <w:rFonts w:ascii="Calibri" w:eastAsia="Times New Roman" w:hAnsi="Calibri" w:cs="Times New Roman"/>
          <w:i/>
          <w:iCs/>
          <w:noProof/>
        </w:rPr>
        <w:t>Cell</w:t>
      </w:r>
      <w:r w:rsidRPr="00EC4A80">
        <w:rPr>
          <w:rFonts w:ascii="Calibri" w:eastAsia="Times New Roman" w:hAnsi="Calibri" w:cs="Times New Roman"/>
          <w:noProof/>
        </w:rPr>
        <w:t>. Cell Press, 93(6), pp. 1021–1029. doi: 10.1016/S0092-</w:t>
      </w:r>
      <w:r w:rsidRPr="00EC4A80">
        <w:rPr>
          <w:rFonts w:ascii="Calibri" w:eastAsia="Times New Roman" w:hAnsi="Calibri" w:cs="Times New Roman"/>
          <w:noProof/>
        </w:rPr>
        <w:lastRenderedPageBreak/>
        <w:t>8674(00)81207-6.</w:t>
      </w:r>
    </w:p>
    <w:p w14:paraId="04184277"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Takei, K., McPherson, P. S., Schmid, S. L. and Camilli, P. De (1995) ‘Tubular membrane invaginations coated by dynamin rings are induced by GTP-γS in nerve terminals’, </w:t>
      </w:r>
      <w:r w:rsidRPr="00EC4A80">
        <w:rPr>
          <w:rFonts w:ascii="Calibri" w:eastAsia="Times New Roman" w:hAnsi="Calibri" w:cs="Times New Roman"/>
          <w:i/>
          <w:iCs/>
          <w:noProof/>
        </w:rPr>
        <w:t>Nature</w:t>
      </w:r>
      <w:r w:rsidRPr="00EC4A80">
        <w:rPr>
          <w:rFonts w:ascii="Calibri" w:eastAsia="Times New Roman" w:hAnsi="Calibri" w:cs="Times New Roman"/>
          <w:noProof/>
        </w:rPr>
        <w:t>. Nature Publishing Group, 374(6518), pp. 186–190. doi: 10.1038/374186a0.</w:t>
      </w:r>
    </w:p>
    <w:p w14:paraId="31BA81BC"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Takei, K., Slepnev, V. I., Haucke, V. and De Camilli, P. (1999) ‘Functional partnership between amphiphysin and dynamin in clathrin-mediated endocytosis’, </w:t>
      </w:r>
      <w:r w:rsidRPr="00EC4A80">
        <w:rPr>
          <w:rFonts w:ascii="Calibri" w:eastAsia="Times New Roman" w:hAnsi="Calibri" w:cs="Times New Roman"/>
          <w:i/>
          <w:iCs/>
          <w:noProof/>
        </w:rPr>
        <w:t>Nature Cell Biology</w:t>
      </w:r>
      <w:r w:rsidRPr="00EC4A80">
        <w:rPr>
          <w:rFonts w:ascii="Calibri" w:eastAsia="Times New Roman" w:hAnsi="Calibri" w:cs="Times New Roman"/>
          <w:noProof/>
        </w:rPr>
        <w:t>, 1(1), pp. 33–39. doi: 10.1038/9004.</w:t>
      </w:r>
    </w:p>
    <w:p w14:paraId="5B0FCD1B"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Toshima, J. Y., Furuya, E., Nagano, M., Kanno, C., Sakamoto, Y., Ebihara, M., Siekhaus, D. E. and Toshima, J. (2016) ‘Yeast Eps15-like endocytic protein Pan1p regulates the interaction between endocytic vesicles, endosomes and the actin cytoskeleton.’, </w:t>
      </w:r>
      <w:r w:rsidRPr="00EC4A80">
        <w:rPr>
          <w:rFonts w:ascii="Calibri" w:eastAsia="Times New Roman" w:hAnsi="Calibri" w:cs="Times New Roman"/>
          <w:i/>
          <w:iCs/>
          <w:noProof/>
        </w:rPr>
        <w:t>eLife</w:t>
      </w:r>
      <w:r w:rsidRPr="00EC4A80">
        <w:rPr>
          <w:rFonts w:ascii="Calibri" w:eastAsia="Times New Roman" w:hAnsi="Calibri" w:cs="Times New Roman"/>
          <w:noProof/>
        </w:rPr>
        <w:t>. eLife Sciences Publications, Ltd, 5. doi: 10.7554/eLife.10276.</w:t>
      </w:r>
    </w:p>
    <w:p w14:paraId="083C6D6A"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Toume, M. and Tani, M. (2016) ‘Yeast lacking the amphiphysin family protein Rvs167 is sensitive to disruptions in sphingolipid levels’, </w:t>
      </w:r>
      <w:r w:rsidRPr="00EC4A80">
        <w:rPr>
          <w:rFonts w:ascii="Calibri" w:eastAsia="Times New Roman" w:hAnsi="Calibri" w:cs="Times New Roman"/>
          <w:i/>
          <w:iCs/>
          <w:noProof/>
        </w:rPr>
        <w:t>The FEBS Journal</w:t>
      </w:r>
      <w:r w:rsidRPr="00EC4A80">
        <w:rPr>
          <w:rFonts w:ascii="Calibri" w:eastAsia="Times New Roman" w:hAnsi="Calibri" w:cs="Times New Roman"/>
          <w:noProof/>
        </w:rPr>
        <w:t>, 283(15), pp. 2911–2928. doi: 10.1111/febs.13783.</w:t>
      </w:r>
    </w:p>
    <w:p w14:paraId="113E1E81"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Traub, L. M. (2005) ‘Common principles in clathrin-mediated sorting at the Golgi and the plasma membrane’, </w:t>
      </w:r>
      <w:r w:rsidRPr="00EC4A80">
        <w:rPr>
          <w:rFonts w:ascii="Calibri" w:eastAsia="Times New Roman" w:hAnsi="Calibri" w:cs="Times New Roman"/>
          <w:i/>
          <w:iCs/>
          <w:noProof/>
        </w:rPr>
        <w:t>Biochimica et Biophysica Acta (BBA) - Molecular Cell Research</w:t>
      </w:r>
      <w:r w:rsidRPr="00EC4A80">
        <w:rPr>
          <w:rFonts w:ascii="Calibri" w:eastAsia="Times New Roman" w:hAnsi="Calibri" w:cs="Times New Roman"/>
          <w:noProof/>
        </w:rPr>
        <w:t>, 1744(3), pp. 415–437. doi: 10.1016/j.bbamcr.2005.04.005.</w:t>
      </w:r>
    </w:p>
    <w:p w14:paraId="1724E7AC"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Ungewickell, E. and Branton, D. (1981) ‘Assembly units of clathrin coats’, </w:t>
      </w:r>
      <w:r w:rsidRPr="00EC4A80">
        <w:rPr>
          <w:rFonts w:ascii="Calibri" w:eastAsia="Times New Roman" w:hAnsi="Calibri" w:cs="Times New Roman"/>
          <w:i/>
          <w:iCs/>
          <w:noProof/>
        </w:rPr>
        <w:t>Nature</w:t>
      </w:r>
      <w:r w:rsidRPr="00EC4A80">
        <w:rPr>
          <w:rFonts w:ascii="Calibri" w:eastAsia="Times New Roman" w:hAnsi="Calibri" w:cs="Times New Roman"/>
          <w:noProof/>
        </w:rPr>
        <w:t>. Nature Publishing Group, 289(5796), pp. 420–422. doi: 10.1038/289420a0.</w:t>
      </w:r>
    </w:p>
    <w:p w14:paraId="7DD87CC9"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Weinberg, J. and Drubin, D. G. (2012) ‘Clathrin-mediated endocytosis in budding yeast.’, </w:t>
      </w:r>
      <w:r w:rsidRPr="00EC4A80">
        <w:rPr>
          <w:rFonts w:ascii="Calibri" w:eastAsia="Times New Roman" w:hAnsi="Calibri" w:cs="Times New Roman"/>
          <w:i/>
          <w:iCs/>
          <w:noProof/>
        </w:rPr>
        <w:t>Trends in cell biology</w:t>
      </w:r>
      <w:r w:rsidRPr="00EC4A80">
        <w:rPr>
          <w:rFonts w:ascii="Calibri" w:eastAsia="Times New Roman" w:hAnsi="Calibri" w:cs="Times New Roman"/>
          <w:noProof/>
        </w:rPr>
        <w:t>. NIH Public Access, 22(1), pp. 1–13. doi: 10.1016/j.tcb.2011.09.001.</w:t>
      </w:r>
    </w:p>
    <w:p w14:paraId="753819E9"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Weissenhorn, W. (2005) ‘Crystal Structure of the Endophilin-A1 BAR Domain’, </w:t>
      </w:r>
      <w:r w:rsidRPr="00EC4A80">
        <w:rPr>
          <w:rFonts w:ascii="Calibri" w:eastAsia="Times New Roman" w:hAnsi="Calibri" w:cs="Times New Roman"/>
          <w:i/>
          <w:iCs/>
          <w:noProof/>
        </w:rPr>
        <w:t>Journal of Molecular Biology</w:t>
      </w:r>
      <w:r w:rsidRPr="00EC4A80">
        <w:rPr>
          <w:rFonts w:ascii="Calibri" w:eastAsia="Times New Roman" w:hAnsi="Calibri" w:cs="Times New Roman"/>
          <w:noProof/>
        </w:rPr>
        <w:t>. Academic Press, 351(3), pp. 653–661. doi: 10.1016/J.JMB.2005.06.013.</w:t>
      </w:r>
    </w:p>
    <w:p w14:paraId="0446F942"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Wendland, B. and Emr, S. D. (1998) ‘Pan1p, yeast eps15, functions as a multivalent adaptor that coordinates protein-protein interactions essential for endocytosis.’,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Rockefeller University Press, 141(1), pp. 71–84. doi: 10.1083/JCB.141.1.71.</w:t>
      </w:r>
    </w:p>
    <w:p w14:paraId="31D504F6"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Wong, M. H., Meng, L., Rajmohan, R., Yu, S. and Thanabalu, T. (2010) ‘Vrp1p-Las17p interaction is critical for actin patch polarization but is not essential for growth or fluid phase endocytosis in S. cerevisiae’, </w:t>
      </w:r>
      <w:r w:rsidRPr="00EC4A80">
        <w:rPr>
          <w:rFonts w:ascii="Calibri" w:eastAsia="Times New Roman" w:hAnsi="Calibri" w:cs="Times New Roman"/>
          <w:i/>
          <w:iCs/>
          <w:noProof/>
        </w:rPr>
        <w:t>Biochimica et biophysica acta</w:t>
      </w:r>
      <w:r w:rsidRPr="00EC4A80">
        <w:rPr>
          <w:rFonts w:ascii="Calibri" w:eastAsia="Times New Roman" w:hAnsi="Calibri" w:cs="Times New Roman"/>
          <w:noProof/>
        </w:rPr>
        <w:t>, 1803(12), pp. 1332–1346. doi: 10.1016/j.bbamcr.2010.08.013.</w:t>
      </w:r>
    </w:p>
    <w:p w14:paraId="542C1CBF"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Yidi Sun, A. C. M. (2006) ‘Endocytic internalization in budding yeast requires coordinated actin nucleation and myosin motor activity.’, </w:t>
      </w:r>
      <w:r w:rsidRPr="00EC4A80">
        <w:rPr>
          <w:rFonts w:ascii="Calibri" w:eastAsia="Times New Roman" w:hAnsi="Calibri" w:cs="Times New Roman"/>
          <w:i/>
          <w:iCs/>
          <w:noProof/>
        </w:rPr>
        <w:t>Developmental cell</w:t>
      </w:r>
      <w:r w:rsidRPr="00EC4A80">
        <w:rPr>
          <w:rFonts w:ascii="Calibri" w:eastAsia="Times New Roman" w:hAnsi="Calibri" w:cs="Times New Roman"/>
          <w:noProof/>
        </w:rPr>
        <w:t xml:space="preserve">, 11(1), pp. 33–46. doi: </w:t>
      </w:r>
      <w:r w:rsidRPr="00EC4A80">
        <w:rPr>
          <w:rFonts w:ascii="Calibri" w:eastAsia="Times New Roman" w:hAnsi="Calibri" w:cs="Times New Roman"/>
          <w:noProof/>
        </w:rPr>
        <w:lastRenderedPageBreak/>
        <w:t>10.1016/j.devcel.2006.05.008.</w:t>
      </w:r>
    </w:p>
    <w:p w14:paraId="3B579AE3"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Youn, J.-Y., Friesen, H., Kishimoto, T., Henne, W. M., Kurat, C. F., Ye, W., Ceccarelli, D. F., Sicheri, F., Kohlwein, S. D., McMahon, H. T. and Andrews, B. J. (2010) ‘Dissecting BAR Domain Function in the Yeast Amphiphysins Rvs161 and Rvs167 during Endocytosis’, </w:t>
      </w:r>
      <w:r w:rsidRPr="00EC4A80">
        <w:rPr>
          <w:rFonts w:ascii="Calibri" w:eastAsia="Times New Roman" w:hAnsi="Calibri" w:cs="Times New Roman"/>
          <w:i/>
          <w:iCs/>
          <w:noProof/>
        </w:rPr>
        <w:t>Molecular Biology of the Cell</w:t>
      </w:r>
      <w:r w:rsidRPr="00EC4A80">
        <w:rPr>
          <w:rFonts w:ascii="Calibri" w:eastAsia="Times New Roman" w:hAnsi="Calibri" w:cs="Times New Roman"/>
          <w:noProof/>
        </w:rPr>
        <w:t>, 21(17), pp. 3054–3069. doi: 10.1091/mbc.E10-03-0181.</w:t>
      </w:r>
    </w:p>
    <w:p w14:paraId="2ADDC597"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Yu, X. (2004) ‘The yeast dynamin-related GTPase Vps1p functions in the organization of the actin cytoskeleton via interaction with Sla1p’, </w:t>
      </w:r>
      <w:r w:rsidRPr="00EC4A80">
        <w:rPr>
          <w:rFonts w:ascii="Calibri" w:eastAsia="Times New Roman" w:hAnsi="Calibri" w:cs="Times New Roman"/>
          <w:i/>
          <w:iCs/>
          <w:noProof/>
        </w:rPr>
        <w:t>Journal of Cell Science</w:t>
      </w:r>
      <w:r w:rsidRPr="00EC4A80">
        <w:rPr>
          <w:rFonts w:ascii="Calibri" w:eastAsia="Times New Roman" w:hAnsi="Calibri" w:cs="Times New Roman"/>
          <w:noProof/>
        </w:rPr>
        <w:t>, 117(17), pp. 3839–3853. doi: 10.1242/jcs.01239.</w:t>
      </w:r>
    </w:p>
    <w:p w14:paraId="18F20481"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Zhang, P. and Hinshaw, J. E. (2001) ‘Three-dimensional reconstruction of dynamin in the constricted state’, </w:t>
      </w:r>
      <w:r w:rsidRPr="00EC4A80">
        <w:rPr>
          <w:rFonts w:ascii="Calibri" w:eastAsia="Times New Roman" w:hAnsi="Calibri" w:cs="Times New Roman"/>
          <w:i/>
          <w:iCs/>
          <w:noProof/>
        </w:rPr>
        <w:t>Nature Cell Biology</w:t>
      </w:r>
      <w:r w:rsidRPr="00EC4A80">
        <w:rPr>
          <w:rFonts w:ascii="Calibri" w:eastAsia="Times New Roman" w:hAnsi="Calibri" w:cs="Times New Roman"/>
          <w:noProof/>
        </w:rPr>
        <w:t>. Nature Publishing Group, 3(10), pp. 922–926. doi: 10.1038/ncb1001-922.</w:t>
      </w:r>
    </w:p>
    <w:p w14:paraId="17A389C1" w14:textId="77777777" w:rsidR="00EC4A80" w:rsidRPr="00EC4A80" w:rsidRDefault="00EC4A80" w:rsidP="00EC4A80">
      <w:pPr>
        <w:widowControl w:val="0"/>
        <w:autoSpaceDE w:val="0"/>
        <w:autoSpaceDN w:val="0"/>
        <w:adjustRightInd w:val="0"/>
        <w:spacing w:line="360" w:lineRule="auto"/>
        <w:rPr>
          <w:rFonts w:ascii="Calibri" w:hAnsi="Calibri"/>
          <w:noProof/>
        </w:rPr>
      </w:pPr>
      <w:r w:rsidRPr="00EC4A80">
        <w:rPr>
          <w:rFonts w:ascii="Calibri" w:eastAsia="Times New Roman" w:hAnsi="Calibri" w:cs="Times New Roman"/>
          <w:noProof/>
        </w:rPr>
        <w:t xml:space="preserve">Zhao, W.-D., Hamid, E., Shin, W., Wen, P. J., Krystofiak, E. S., Villarreal, S. A., Chiang, H.-C., Kachar, B. and Wu, L.-G. (2016) ‘Hemi-fused structure mediates and controls fusion and fission in live cells.’, </w:t>
      </w:r>
      <w:r w:rsidRPr="00EC4A80">
        <w:rPr>
          <w:rFonts w:ascii="Calibri" w:eastAsia="Times New Roman" w:hAnsi="Calibri" w:cs="Times New Roman"/>
          <w:i/>
          <w:iCs/>
          <w:noProof/>
        </w:rPr>
        <w:t>Nature</w:t>
      </w:r>
      <w:r w:rsidRPr="00EC4A80">
        <w:rPr>
          <w:rFonts w:ascii="Calibri" w:eastAsia="Times New Roman" w:hAnsi="Calibri" w:cs="Times New Roman"/>
          <w:noProof/>
        </w:rPr>
        <w:t>. NIH Public Access, 534(7608), pp. 548–52. doi: 10.1038/nature18598.</w:t>
      </w:r>
    </w:p>
    <w:p w14:paraId="7A7DFFB1" w14:textId="7586445C" w:rsidR="004971B1" w:rsidRPr="006D0877" w:rsidRDefault="004971B1" w:rsidP="00EC4A80">
      <w:pPr>
        <w:widowControl w:val="0"/>
        <w:autoSpaceDE w:val="0"/>
        <w:autoSpaceDN w:val="0"/>
        <w:adjustRightInd w:val="0"/>
        <w:spacing w:line="360" w:lineRule="auto"/>
        <w:rPr>
          <w:noProof/>
          <w:lang w:val="en-GB"/>
        </w:rPr>
      </w:pPr>
      <w:r w:rsidRPr="006D0877">
        <w:rPr>
          <w:lang w:val="en-GB"/>
        </w:rPr>
        <w:fldChar w:fldCharType="end"/>
      </w:r>
    </w:p>
    <w:p w14:paraId="4EC731E5" w14:textId="77777777" w:rsidR="00B203B9" w:rsidRPr="006D0877" w:rsidRDefault="00B203B9">
      <w:pPr>
        <w:rPr>
          <w:lang w:val="en-GB"/>
        </w:rPr>
      </w:pPr>
    </w:p>
    <w:sectPr w:rsidR="00B203B9" w:rsidRPr="006D0877" w:rsidSect="00CD0584">
      <w:pgSz w:w="11900" w:h="16840"/>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rko" w:date="2018-07-27T16:04:00Z" w:initials="MK">
    <w:p w14:paraId="0E2AC78D" w14:textId="77777777" w:rsidR="00CB6997" w:rsidRDefault="00CB6997" w:rsidP="004971B1">
      <w:pPr>
        <w:pStyle w:val="CommentText"/>
      </w:pPr>
      <w:r>
        <w:rPr>
          <w:rStyle w:val="CommentReference"/>
        </w:rPr>
        <w:annotationRef/>
      </w:r>
      <w:r>
        <w:t>There are no such things as “internal cell” or “external cell”. It should be something like: “the exterior of the cell”.</w:t>
      </w:r>
    </w:p>
  </w:comment>
  <w:comment w:id="2" w:author="Microsoft Office User" w:date="2018-08-14T06:36:00Z" w:initials="Office">
    <w:p w14:paraId="2FD500A7" w14:textId="5E2A1BAD" w:rsidR="00CB6997" w:rsidRDefault="00CB6997">
      <w:pPr>
        <w:pStyle w:val="CommentText"/>
      </w:pPr>
      <w:r>
        <w:rPr>
          <w:rStyle w:val="CommentReference"/>
        </w:rPr>
        <w:annotationRef/>
      </w:r>
      <w:r>
        <w:t xml:space="preserve">Such </w:t>
      </w:r>
      <w:proofErr w:type="gramStart"/>
      <w:r>
        <w:t>as..</w:t>
      </w:r>
      <w:proofErr w:type="gramEnd"/>
    </w:p>
  </w:comment>
  <w:comment w:id="3" w:author="Microsoft Office User" w:date="2018-08-14T06:37:00Z" w:initials="Office">
    <w:p w14:paraId="66A82287" w14:textId="5B418330" w:rsidR="00CB6997" w:rsidRDefault="00CB6997">
      <w:pPr>
        <w:pStyle w:val="CommentText"/>
      </w:pPr>
      <w:r>
        <w:rPr>
          <w:rStyle w:val="CommentReference"/>
        </w:rPr>
        <w:annotationRef/>
      </w:r>
    </w:p>
  </w:comment>
  <w:comment w:id="4" w:author="Marko" w:date="2018-07-30T13:28:00Z" w:initials="MK">
    <w:p w14:paraId="072B007D" w14:textId="77777777" w:rsidR="00CB6997" w:rsidRDefault="00CB6997" w:rsidP="004971B1">
      <w:pPr>
        <w:pStyle w:val="CommentText"/>
      </w:pPr>
      <w:r>
        <w:rPr>
          <w:rStyle w:val="CommentReference"/>
        </w:rPr>
        <w:annotationRef/>
      </w:r>
      <w:r>
        <w:t>Add page numbers.</w:t>
      </w:r>
    </w:p>
  </w:comment>
  <w:comment w:id="5" w:author="Marko" w:date="2018-07-30T13:37:00Z" w:initials="MK">
    <w:p w14:paraId="0E359C7A" w14:textId="77777777" w:rsidR="00CB6997" w:rsidRDefault="00CB6997" w:rsidP="004971B1">
      <w:pPr>
        <w:pStyle w:val="CommentText"/>
      </w:pPr>
      <w:r>
        <w:rPr>
          <w:rStyle w:val="CommentReference"/>
        </w:rPr>
        <w:annotationRef/>
      </w:r>
      <w:r>
        <w:t>Variable how?</w:t>
      </w:r>
    </w:p>
  </w:comment>
  <w:comment w:id="6" w:author="Marko" w:date="2018-07-30T13:51:00Z" w:initials="MK">
    <w:p w14:paraId="39C0AFE4" w14:textId="77777777" w:rsidR="00CB6997" w:rsidRDefault="00CB6997" w:rsidP="004971B1">
      <w:pPr>
        <w:pStyle w:val="CommentText"/>
      </w:pPr>
      <w:r>
        <w:rPr>
          <w:rStyle w:val="CommentReference"/>
        </w:rPr>
        <w:annotationRef/>
      </w:r>
      <w:r>
        <w:t xml:space="preserve">Why you say “other actin </w:t>
      </w:r>
      <w:proofErr w:type="gramStart"/>
      <w:r>
        <w:t>NPFs?.</w:t>
      </w:r>
      <w:proofErr w:type="gramEnd"/>
      <w:r>
        <w:t xml:space="preserve"> The Arp2/3 complex is not a nucleation promoting factor. </w:t>
      </w:r>
    </w:p>
  </w:comment>
  <w:comment w:id="7" w:author="Marko" w:date="2018-07-30T14:12:00Z" w:initials="MK">
    <w:p w14:paraId="3B5DB87C" w14:textId="77777777" w:rsidR="00CB6997" w:rsidRDefault="00CB6997" w:rsidP="004971B1">
      <w:pPr>
        <w:pStyle w:val="CommentText"/>
      </w:pPr>
      <w:r>
        <w:rPr>
          <w:rStyle w:val="CommentReference"/>
        </w:rPr>
        <w:annotationRef/>
      </w:r>
      <w:r>
        <w:t xml:space="preserve">Say something more about Abp1… Is it </w:t>
      </w:r>
      <w:proofErr w:type="gramStart"/>
      <w:r>
        <w:t>know</w:t>
      </w:r>
      <w:proofErr w:type="gramEnd"/>
      <w:r>
        <w:t xml:space="preserve"> what it is doing? What’s the deletion phenotype…?</w:t>
      </w:r>
    </w:p>
  </w:comment>
  <w:comment w:id="8" w:author="Marko" w:date="2018-07-30T14:18:00Z" w:initials="MK">
    <w:p w14:paraId="157B3C19" w14:textId="77777777" w:rsidR="00CB6997" w:rsidRDefault="00CB6997" w:rsidP="004971B1">
      <w:pPr>
        <w:pStyle w:val="CommentText"/>
      </w:pPr>
      <w:r>
        <w:rPr>
          <w:rStyle w:val="CommentReference"/>
        </w:rPr>
        <w:annotationRef/>
      </w:r>
      <w:r>
        <w:t xml:space="preserve">Does Vrp1 directly stimulate the Arp2/3 complex? …or via </w:t>
      </w:r>
      <w:proofErr w:type="spellStart"/>
      <w:r>
        <w:t>myosins</w:t>
      </w:r>
      <w:proofErr w:type="spellEnd"/>
      <w:r>
        <w:t xml:space="preserve"> and Las17?</w:t>
      </w:r>
    </w:p>
  </w:comment>
  <w:comment w:id="9" w:author="Marko" w:date="2018-07-30T14:21:00Z" w:initials="MK">
    <w:p w14:paraId="01B63BDA" w14:textId="77777777" w:rsidR="00CB6997" w:rsidRDefault="00CB6997" w:rsidP="004971B1">
      <w:pPr>
        <w:pStyle w:val="CommentText"/>
      </w:pPr>
      <w:r>
        <w:rPr>
          <w:rStyle w:val="CommentReference"/>
        </w:rPr>
        <w:annotationRef/>
      </w:r>
      <w:r>
        <w:t xml:space="preserve">I think it is clearer to talk about “in” and “out”, not “up” and “down”. </w:t>
      </w:r>
    </w:p>
  </w:comment>
  <w:comment w:id="10" w:author="Marko" w:date="2018-07-30T14:24:00Z" w:initials="MK">
    <w:p w14:paraId="10C1AD42" w14:textId="77777777" w:rsidR="00CB6997" w:rsidRDefault="00CB6997" w:rsidP="00311C8A">
      <w:pPr>
        <w:pStyle w:val="CommentText"/>
      </w:pPr>
      <w:r>
        <w:rPr>
          <w:rStyle w:val="CommentReference"/>
        </w:rPr>
        <w:annotationRef/>
      </w:r>
      <w:proofErr w:type="gramStart"/>
      <w:r>
        <w:t>Also</w:t>
      </w:r>
      <w:proofErr w:type="gramEnd"/>
      <w:r>
        <w:t xml:space="preserve"> not clear how this sentence talking about disassembly is related to the previous sentence…</w:t>
      </w:r>
    </w:p>
  </w:comment>
  <w:comment w:id="11" w:author="Marko" w:date="2018-07-30T14:29:00Z" w:initials="MK">
    <w:p w14:paraId="6E2AC677" w14:textId="77777777" w:rsidR="00CB6997" w:rsidRDefault="00CB6997" w:rsidP="004971B1">
      <w:pPr>
        <w:pStyle w:val="CommentText"/>
      </w:pPr>
      <w:r>
        <w:rPr>
          <w:rStyle w:val="CommentReference"/>
        </w:rPr>
        <w:annotationRef/>
      </w:r>
      <w:r>
        <w:t>What’s the difference between “scission” and “fission”? I thought they mean the same thing.</w:t>
      </w:r>
    </w:p>
  </w:comment>
  <w:comment w:id="12" w:author="Marko" w:date="2018-07-30T15:40:00Z" w:initials="MK">
    <w:p w14:paraId="568FCC9F" w14:textId="77777777" w:rsidR="00CB6997" w:rsidRDefault="00CB6997" w:rsidP="004971B1">
      <w:pPr>
        <w:pStyle w:val="CommentText"/>
      </w:pPr>
      <w:r>
        <w:rPr>
          <w:rStyle w:val="CommentReference"/>
        </w:rPr>
        <w:annotationRef/>
      </w:r>
      <w:r>
        <w:t>…but do these tubes undergo fission?</w:t>
      </w:r>
    </w:p>
  </w:comment>
  <w:comment w:id="13" w:author="Marko" w:date="2018-07-30T15:44:00Z" w:initials="MK">
    <w:p w14:paraId="65A9DB48" w14:textId="77777777" w:rsidR="00CB6997" w:rsidRDefault="00CB6997" w:rsidP="004971B1">
      <w:pPr>
        <w:pStyle w:val="CommentText"/>
      </w:pPr>
      <w:r>
        <w:rPr>
          <w:rStyle w:val="CommentReference"/>
        </w:rPr>
        <w:annotationRef/>
      </w:r>
      <w:r>
        <w:t>This could be clearer if broken into several sentences.</w:t>
      </w:r>
    </w:p>
  </w:comment>
  <w:comment w:id="14" w:author="Marko" w:date="2018-07-31T14:15:00Z" w:initials="MK">
    <w:p w14:paraId="64466B75" w14:textId="77777777" w:rsidR="00CB6997" w:rsidRDefault="00CB6997" w:rsidP="004971B1">
      <w:pPr>
        <w:pStyle w:val="CommentText"/>
      </w:pPr>
      <w:r>
        <w:rPr>
          <w:rStyle w:val="CommentReference"/>
        </w:rPr>
        <w:annotationRef/>
      </w:r>
      <w:r>
        <w:t>Maybe say: “…is not absolutely dependent…” as you just described how dynamin localization can be affected by the BAR domain proteins?</w:t>
      </w:r>
    </w:p>
  </w:comment>
  <w:comment w:id="15" w:author="Marko" w:date="2018-07-31T14:19:00Z" w:initials="MK">
    <w:p w14:paraId="7C956681" w14:textId="77777777" w:rsidR="00CB6997" w:rsidRDefault="00CB6997" w:rsidP="004971B1">
      <w:pPr>
        <w:pStyle w:val="CommentText"/>
      </w:pPr>
      <w:r>
        <w:rPr>
          <w:rStyle w:val="CommentReference"/>
        </w:rPr>
        <w:annotationRef/>
      </w:r>
      <w:r>
        <w:t>“mammalian” is adjective</w:t>
      </w:r>
    </w:p>
  </w:comment>
  <w:comment w:id="16" w:author="Marko" w:date="2018-07-31T14:22:00Z" w:initials="MK">
    <w:p w14:paraId="0A8A5E80" w14:textId="77777777" w:rsidR="00CB6997" w:rsidRDefault="00CB6997" w:rsidP="004971B1">
      <w:pPr>
        <w:pStyle w:val="CommentText"/>
      </w:pPr>
      <w:r>
        <w:rPr>
          <w:rStyle w:val="CommentReference"/>
        </w:rPr>
        <w:annotationRef/>
      </w:r>
      <w:r>
        <w:t xml:space="preserve">It is not possible to see the retraction of the membrane directly. </w:t>
      </w:r>
    </w:p>
  </w:comment>
  <w:comment w:id="17" w:author="Marko" w:date="2018-07-31T17:40:00Z" w:initials="MK">
    <w:p w14:paraId="3F8D66A2" w14:textId="77777777" w:rsidR="00CB6997" w:rsidRDefault="00CB6997" w:rsidP="004971B1">
      <w:pPr>
        <w:pStyle w:val="CommentText"/>
      </w:pPr>
      <w:r>
        <w:rPr>
          <w:rStyle w:val="CommentReference"/>
        </w:rPr>
        <w:annotationRef/>
      </w:r>
      <w:r>
        <w:t xml:space="preserve">Experiments don’t propose. </w:t>
      </w:r>
    </w:p>
  </w:comment>
  <w:comment w:id="18" w:author="Marko" w:date="2018-07-31T17:42:00Z" w:initials="MK">
    <w:p w14:paraId="2EA72A7F" w14:textId="77777777" w:rsidR="00CB6997" w:rsidRDefault="00CB6997" w:rsidP="004971B1">
      <w:pPr>
        <w:pStyle w:val="CommentText"/>
      </w:pPr>
      <w:r>
        <w:rPr>
          <w:rStyle w:val="CommentReference"/>
        </w:rPr>
        <w:annotationRef/>
      </w:r>
      <w:r>
        <w:t>Usually “domain” is used to refer to protein regions that have a defined structure.</w:t>
      </w:r>
    </w:p>
  </w:comment>
  <w:comment w:id="19" w:author="Marko" w:date="2018-07-31T17:47:00Z" w:initials="MK">
    <w:p w14:paraId="5E161537" w14:textId="77777777" w:rsidR="00CB6997" w:rsidRDefault="00CB6997" w:rsidP="004971B1">
      <w:pPr>
        <w:pStyle w:val="CommentText"/>
      </w:pPr>
      <w:r>
        <w:rPr>
          <w:rStyle w:val="CommentReference"/>
        </w:rPr>
        <w:annotationRef/>
      </w:r>
      <w:r>
        <w:t>“…with other BAR domains…” sounds like you mean heterodimers. If you mean homodimers then it is tautology, as dimer already means that the domain binds to another domain of the same kind.</w:t>
      </w:r>
    </w:p>
  </w:comment>
  <w:comment w:id="20" w:author="Marko" w:date="2018-07-31T17:57:00Z" w:initials="MK">
    <w:p w14:paraId="1038B8F9" w14:textId="77777777" w:rsidR="00CB6997" w:rsidRDefault="00CB6997" w:rsidP="004971B1">
      <w:pPr>
        <w:pStyle w:val="CommentText"/>
      </w:pPr>
      <w:r>
        <w:rPr>
          <w:rStyle w:val="CommentReference"/>
        </w:rPr>
        <w:annotationRef/>
      </w:r>
      <w:r>
        <w:t>The abbreviation PIP</w:t>
      </w:r>
      <w:r w:rsidRPr="00D43DD9">
        <w:rPr>
          <w:rFonts w:cs="Times New Roman (Body CS)"/>
          <w:vertAlign w:val="subscript"/>
        </w:rPr>
        <w:t>2</w:t>
      </w:r>
      <w:r>
        <w:t xml:space="preserve"> was used already before. It should be explained when first used.  </w:t>
      </w:r>
    </w:p>
  </w:comment>
  <w:comment w:id="21" w:author="Microsoft Office User" w:date="2018-08-14T14:23:00Z" w:initials="Office">
    <w:p w14:paraId="7263BB95" w14:textId="77204760" w:rsidR="00CB6997" w:rsidRDefault="00CB6997">
      <w:pPr>
        <w:pStyle w:val="CommentText"/>
      </w:pPr>
      <w:r>
        <w:rPr>
          <w:rStyle w:val="CommentReference"/>
        </w:rPr>
        <w:annotationRef/>
      </w:r>
    </w:p>
  </w:comment>
  <w:comment w:id="22" w:author="Marko" w:date="2018-07-31T18:04:00Z" w:initials="MK">
    <w:p w14:paraId="2B5B882F" w14:textId="77777777" w:rsidR="00CB6997" w:rsidRPr="0017105F" w:rsidRDefault="00CB6997" w:rsidP="004971B1">
      <w:pPr>
        <w:pStyle w:val="CommentText"/>
      </w:pPr>
      <w:r>
        <w:rPr>
          <w:rStyle w:val="CommentReference"/>
        </w:rPr>
        <w:annotationRef/>
      </w:r>
      <w:r>
        <w:t>This is usually written “</w:t>
      </w:r>
      <w:r>
        <w:rPr>
          <w:i/>
        </w:rPr>
        <w:t>in vitro”</w:t>
      </w:r>
      <w:r>
        <w:t xml:space="preserve"> without the hyphen.</w:t>
      </w:r>
    </w:p>
  </w:comment>
  <w:comment w:id="23" w:author="Marko" w:date="2018-07-31T18:07:00Z" w:initials="MK">
    <w:p w14:paraId="0E478829" w14:textId="77777777" w:rsidR="00CB6997" w:rsidRDefault="00CB6997" w:rsidP="00A97D86">
      <w:pPr>
        <w:pStyle w:val="CommentText"/>
      </w:pPr>
      <w:r>
        <w:rPr>
          <w:rStyle w:val="CommentReference"/>
        </w:rPr>
        <w:annotationRef/>
      </w:r>
      <w:r>
        <w:t>I don’t understand the latter part of this sentence… The diameter involves lateral interactions…?</w:t>
      </w:r>
    </w:p>
  </w:comment>
  <w:comment w:id="24" w:author="Marko" w:date="2018-07-31T18:19:00Z" w:initials="MK">
    <w:p w14:paraId="4C72566A" w14:textId="77777777" w:rsidR="00CB6997" w:rsidRDefault="00CB6997" w:rsidP="004971B1">
      <w:pPr>
        <w:pStyle w:val="CommentText"/>
      </w:pPr>
      <w:r>
        <w:rPr>
          <w:rStyle w:val="CommentReference"/>
        </w:rPr>
        <w:annotationRef/>
      </w:r>
      <w:r>
        <w:t xml:space="preserve">Are these isoforms of the protein from the same gene? Otherwise </w:t>
      </w:r>
      <w:proofErr w:type="spellStart"/>
      <w:r>
        <w:t>EndoB</w:t>
      </w:r>
      <w:proofErr w:type="spellEnd"/>
      <w:r>
        <w:t xml:space="preserve"> is not the second protein, but the fourth…?</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2AC78D" w15:done="0"/>
  <w15:commentEx w15:paraId="2FD500A7" w15:done="0"/>
  <w15:commentEx w15:paraId="66A82287" w15:done="0"/>
  <w15:commentEx w15:paraId="072B007D" w15:done="0"/>
  <w15:commentEx w15:paraId="0E359C7A" w15:done="0"/>
  <w15:commentEx w15:paraId="39C0AFE4" w15:done="0"/>
  <w15:commentEx w15:paraId="3B5DB87C" w15:done="0"/>
  <w15:commentEx w15:paraId="157B3C19" w15:done="0"/>
  <w15:commentEx w15:paraId="01B63BDA" w15:done="0"/>
  <w15:commentEx w15:paraId="10C1AD42" w15:done="0"/>
  <w15:commentEx w15:paraId="6E2AC677" w15:done="0"/>
  <w15:commentEx w15:paraId="568FCC9F" w15:done="0"/>
  <w15:commentEx w15:paraId="65A9DB48" w15:done="0"/>
  <w15:commentEx w15:paraId="64466B75" w15:done="0"/>
  <w15:commentEx w15:paraId="7C956681" w15:done="0"/>
  <w15:commentEx w15:paraId="0A8A5E80" w15:done="0"/>
  <w15:commentEx w15:paraId="3F8D66A2" w15:done="0"/>
  <w15:commentEx w15:paraId="2EA72A7F" w15:done="0"/>
  <w15:commentEx w15:paraId="5E161537" w15:done="0"/>
  <w15:commentEx w15:paraId="1038B8F9" w15:done="0"/>
  <w15:commentEx w15:paraId="7263BB95" w15:done="0"/>
  <w15:commentEx w15:paraId="2B5B882F" w15:done="0"/>
  <w15:commentEx w15:paraId="0E478829" w15:done="0"/>
  <w15:commentEx w15:paraId="4C72566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Times New Roman (Body CS)">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o">
    <w15:presenceInfo w15:providerId="None" w15:userId="Marko"/>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71B1"/>
    <w:rsid w:val="00011648"/>
    <w:rsid w:val="00012173"/>
    <w:rsid w:val="00013872"/>
    <w:rsid w:val="0003330C"/>
    <w:rsid w:val="00033F8D"/>
    <w:rsid w:val="00034CB0"/>
    <w:rsid w:val="000352A1"/>
    <w:rsid w:val="0003648E"/>
    <w:rsid w:val="00046FA4"/>
    <w:rsid w:val="00050269"/>
    <w:rsid w:val="00050D98"/>
    <w:rsid w:val="0005581B"/>
    <w:rsid w:val="0005783A"/>
    <w:rsid w:val="00062640"/>
    <w:rsid w:val="00081F90"/>
    <w:rsid w:val="00093862"/>
    <w:rsid w:val="00095504"/>
    <w:rsid w:val="00096BB1"/>
    <w:rsid w:val="000A2ADE"/>
    <w:rsid w:val="000A5D50"/>
    <w:rsid w:val="000C0A64"/>
    <w:rsid w:val="000D14F0"/>
    <w:rsid w:val="000D2144"/>
    <w:rsid w:val="000D7811"/>
    <w:rsid w:val="000E13EE"/>
    <w:rsid w:val="000E1462"/>
    <w:rsid w:val="000E2AD7"/>
    <w:rsid w:val="000E631D"/>
    <w:rsid w:val="000F586F"/>
    <w:rsid w:val="000F63D9"/>
    <w:rsid w:val="00112D44"/>
    <w:rsid w:val="001263CF"/>
    <w:rsid w:val="00142022"/>
    <w:rsid w:val="00161A33"/>
    <w:rsid w:val="00166AFE"/>
    <w:rsid w:val="00186401"/>
    <w:rsid w:val="0019441B"/>
    <w:rsid w:val="00194A5B"/>
    <w:rsid w:val="001A360A"/>
    <w:rsid w:val="001C07BA"/>
    <w:rsid w:val="001C49A3"/>
    <w:rsid w:val="001D2523"/>
    <w:rsid w:val="001D3099"/>
    <w:rsid w:val="001D7792"/>
    <w:rsid w:val="001E51CA"/>
    <w:rsid w:val="001E5221"/>
    <w:rsid w:val="001E7EFE"/>
    <w:rsid w:val="001F0C0D"/>
    <w:rsid w:val="001F7F80"/>
    <w:rsid w:val="00204135"/>
    <w:rsid w:val="002332B2"/>
    <w:rsid w:val="00235E6C"/>
    <w:rsid w:val="00237DCC"/>
    <w:rsid w:val="002614C4"/>
    <w:rsid w:val="00262944"/>
    <w:rsid w:val="00264D35"/>
    <w:rsid w:val="00267F0C"/>
    <w:rsid w:val="002729F4"/>
    <w:rsid w:val="00272CAB"/>
    <w:rsid w:val="00277F8B"/>
    <w:rsid w:val="00286D6F"/>
    <w:rsid w:val="002A263B"/>
    <w:rsid w:val="002A2D96"/>
    <w:rsid w:val="002B2385"/>
    <w:rsid w:val="002C053D"/>
    <w:rsid w:val="002C12D8"/>
    <w:rsid w:val="002C44F2"/>
    <w:rsid w:val="002D4C04"/>
    <w:rsid w:val="002D78C7"/>
    <w:rsid w:val="002D7DAA"/>
    <w:rsid w:val="002E14A7"/>
    <w:rsid w:val="002E18FF"/>
    <w:rsid w:val="002E4CE4"/>
    <w:rsid w:val="002F60AD"/>
    <w:rsid w:val="002F7677"/>
    <w:rsid w:val="00310373"/>
    <w:rsid w:val="00310746"/>
    <w:rsid w:val="00311C8A"/>
    <w:rsid w:val="003128ED"/>
    <w:rsid w:val="00321DE6"/>
    <w:rsid w:val="00322694"/>
    <w:rsid w:val="00336889"/>
    <w:rsid w:val="00336BFC"/>
    <w:rsid w:val="00341538"/>
    <w:rsid w:val="00342631"/>
    <w:rsid w:val="003670F2"/>
    <w:rsid w:val="00371F2A"/>
    <w:rsid w:val="00375121"/>
    <w:rsid w:val="00375F8E"/>
    <w:rsid w:val="00377B9A"/>
    <w:rsid w:val="003963E9"/>
    <w:rsid w:val="003A0099"/>
    <w:rsid w:val="003B3182"/>
    <w:rsid w:val="003B3CF9"/>
    <w:rsid w:val="003B5D61"/>
    <w:rsid w:val="003C34E3"/>
    <w:rsid w:val="003C715E"/>
    <w:rsid w:val="003D3B98"/>
    <w:rsid w:val="003E341C"/>
    <w:rsid w:val="003E4508"/>
    <w:rsid w:val="003F15E6"/>
    <w:rsid w:val="003F4A0E"/>
    <w:rsid w:val="003F5182"/>
    <w:rsid w:val="003F60A8"/>
    <w:rsid w:val="00413B3F"/>
    <w:rsid w:val="0042755A"/>
    <w:rsid w:val="00444986"/>
    <w:rsid w:val="00444E87"/>
    <w:rsid w:val="00450E47"/>
    <w:rsid w:val="0045614D"/>
    <w:rsid w:val="00467ADD"/>
    <w:rsid w:val="00472750"/>
    <w:rsid w:val="00491BE8"/>
    <w:rsid w:val="004954A6"/>
    <w:rsid w:val="004971B1"/>
    <w:rsid w:val="004C4049"/>
    <w:rsid w:val="004C53CC"/>
    <w:rsid w:val="004E7F0A"/>
    <w:rsid w:val="004F0BB1"/>
    <w:rsid w:val="004F6190"/>
    <w:rsid w:val="00506F1C"/>
    <w:rsid w:val="005076D3"/>
    <w:rsid w:val="005138B4"/>
    <w:rsid w:val="005155C5"/>
    <w:rsid w:val="00522E92"/>
    <w:rsid w:val="0052343A"/>
    <w:rsid w:val="00523AB1"/>
    <w:rsid w:val="005271C5"/>
    <w:rsid w:val="00535AE7"/>
    <w:rsid w:val="00537244"/>
    <w:rsid w:val="00537A3C"/>
    <w:rsid w:val="00546089"/>
    <w:rsid w:val="005518EA"/>
    <w:rsid w:val="005547C1"/>
    <w:rsid w:val="005616A2"/>
    <w:rsid w:val="005650A7"/>
    <w:rsid w:val="005852FA"/>
    <w:rsid w:val="00594385"/>
    <w:rsid w:val="005A1775"/>
    <w:rsid w:val="005A6C5E"/>
    <w:rsid w:val="005B11E6"/>
    <w:rsid w:val="005C062E"/>
    <w:rsid w:val="005D4DE3"/>
    <w:rsid w:val="005D7FB1"/>
    <w:rsid w:val="005F307B"/>
    <w:rsid w:val="005F38FE"/>
    <w:rsid w:val="0060628B"/>
    <w:rsid w:val="00606C45"/>
    <w:rsid w:val="0060735A"/>
    <w:rsid w:val="00614875"/>
    <w:rsid w:val="00621612"/>
    <w:rsid w:val="006373F7"/>
    <w:rsid w:val="00640A45"/>
    <w:rsid w:val="00642D71"/>
    <w:rsid w:val="006A01FF"/>
    <w:rsid w:val="006A0858"/>
    <w:rsid w:val="006A3144"/>
    <w:rsid w:val="006C5E55"/>
    <w:rsid w:val="006D0877"/>
    <w:rsid w:val="007068EE"/>
    <w:rsid w:val="007078BD"/>
    <w:rsid w:val="00710A19"/>
    <w:rsid w:val="007246DA"/>
    <w:rsid w:val="00741535"/>
    <w:rsid w:val="0074190E"/>
    <w:rsid w:val="00742CDA"/>
    <w:rsid w:val="00756237"/>
    <w:rsid w:val="00757437"/>
    <w:rsid w:val="00761B58"/>
    <w:rsid w:val="007660A4"/>
    <w:rsid w:val="007768CD"/>
    <w:rsid w:val="007A32C1"/>
    <w:rsid w:val="007A7898"/>
    <w:rsid w:val="007A7F9B"/>
    <w:rsid w:val="007B00A3"/>
    <w:rsid w:val="007C51E7"/>
    <w:rsid w:val="007D7E6B"/>
    <w:rsid w:val="007E299E"/>
    <w:rsid w:val="007E58D8"/>
    <w:rsid w:val="007F2B70"/>
    <w:rsid w:val="007F3813"/>
    <w:rsid w:val="007F56EC"/>
    <w:rsid w:val="007F6211"/>
    <w:rsid w:val="0081327D"/>
    <w:rsid w:val="00817905"/>
    <w:rsid w:val="0082252A"/>
    <w:rsid w:val="008342AF"/>
    <w:rsid w:val="00844294"/>
    <w:rsid w:val="008448E3"/>
    <w:rsid w:val="008615DD"/>
    <w:rsid w:val="00863A28"/>
    <w:rsid w:val="00864267"/>
    <w:rsid w:val="00870256"/>
    <w:rsid w:val="00880B37"/>
    <w:rsid w:val="008818C0"/>
    <w:rsid w:val="00890B70"/>
    <w:rsid w:val="00891733"/>
    <w:rsid w:val="008A023A"/>
    <w:rsid w:val="008A40C7"/>
    <w:rsid w:val="008B0E05"/>
    <w:rsid w:val="008D0CD4"/>
    <w:rsid w:val="008D67B9"/>
    <w:rsid w:val="008E1599"/>
    <w:rsid w:val="008E23FB"/>
    <w:rsid w:val="008E4D58"/>
    <w:rsid w:val="008E6DB2"/>
    <w:rsid w:val="008F46C1"/>
    <w:rsid w:val="009007F2"/>
    <w:rsid w:val="00901997"/>
    <w:rsid w:val="00907920"/>
    <w:rsid w:val="009149FB"/>
    <w:rsid w:val="00917620"/>
    <w:rsid w:val="00917B3E"/>
    <w:rsid w:val="009201D6"/>
    <w:rsid w:val="00927E76"/>
    <w:rsid w:val="00932DBB"/>
    <w:rsid w:val="0094251F"/>
    <w:rsid w:val="009439EB"/>
    <w:rsid w:val="00956B3C"/>
    <w:rsid w:val="0097237F"/>
    <w:rsid w:val="00976430"/>
    <w:rsid w:val="00981E20"/>
    <w:rsid w:val="00994C22"/>
    <w:rsid w:val="009B04B4"/>
    <w:rsid w:val="009B6E3A"/>
    <w:rsid w:val="009B7E64"/>
    <w:rsid w:val="009C0025"/>
    <w:rsid w:val="009D0A36"/>
    <w:rsid w:val="009D60CE"/>
    <w:rsid w:val="009E4844"/>
    <w:rsid w:val="009E72B7"/>
    <w:rsid w:val="009F24F0"/>
    <w:rsid w:val="009F4703"/>
    <w:rsid w:val="00A1635A"/>
    <w:rsid w:val="00A52095"/>
    <w:rsid w:val="00A55A0C"/>
    <w:rsid w:val="00A63917"/>
    <w:rsid w:val="00A841ED"/>
    <w:rsid w:val="00A84C85"/>
    <w:rsid w:val="00A90B2E"/>
    <w:rsid w:val="00A97D86"/>
    <w:rsid w:val="00AA1766"/>
    <w:rsid w:val="00AB21C1"/>
    <w:rsid w:val="00AC1ABB"/>
    <w:rsid w:val="00AC76DB"/>
    <w:rsid w:val="00AC7CFC"/>
    <w:rsid w:val="00AE2B1E"/>
    <w:rsid w:val="00AE41F0"/>
    <w:rsid w:val="00AF4F52"/>
    <w:rsid w:val="00B149FE"/>
    <w:rsid w:val="00B17C75"/>
    <w:rsid w:val="00B203B9"/>
    <w:rsid w:val="00B37794"/>
    <w:rsid w:val="00B45466"/>
    <w:rsid w:val="00B53E9A"/>
    <w:rsid w:val="00B55F31"/>
    <w:rsid w:val="00B6171B"/>
    <w:rsid w:val="00B63CE3"/>
    <w:rsid w:val="00B75385"/>
    <w:rsid w:val="00B8077E"/>
    <w:rsid w:val="00B838D6"/>
    <w:rsid w:val="00B922A1"/>
    <w:rsid w:val="00BA27DF"/>
    <w:rsid w:val="00BB4428"/>
    <w:rsid w:val="00BD137B"/>
    <w:rsid w:val="00BD4F4F"/>
    <w:rsid w:val="00BF713E"/>
    <w:rsid w:val="00C0582F"/>
    <w:rsid w:val="00C06996"/>
    <w:rsid w:val="00C072F5"/>
    <w:rsid w:val="00C3566C"/>
    <w:rsid w:val="00C455BC"/>
    <w:rsid w:val="00C46B5C"/>
    <w:rsid w:val="00C5426B"/>
    <w:rsid w:val="00C64800"/>
    <w:rsid w:val="00C82577"/>
    <w:rsid w:val="00C93456"/>
    <w:rsid w:val="00CA58B7"/>
    <w:rsid w:val="00CA65B8"/>
    <w:rsid w:val="00CB1639"/>
    <w:rsid w:val="00CB6997"/>
    <w:rsid w:val="00CC0CD2"/>
    <w:rsid w:val="00CC538A"/>
    <w:rsid w:val="00CD0584"/>
    <w:rsid w:val="00CD5F86"/>
    <w:rsid w:val="00CE34B1"/>
    <w:rsid w:val="00CF0884"/>
    <w:rsid w:val="00D02375"/>
    <w:rsid w:val="00D17BA5"/>
    <w:rsid w:val="00D20787"/>
    <w:rsid w:val="00D251AF"/>
    <w:rsid w:val="00D2547F"/>
    <w:rsid w:val="00D42138"/>
    <w:rsid w:val="00D50439"/>
    <w:rsid w:val="00D55797"/>
    <w:rsid w:val="00D6117E"/>
    <w:rsid w:val="00D70CD3"/>
    <w:rsid w:val="00D70F4E"/>
    <w:rsid w:val="00D935F0"/>
    <w:rsid w:val="00D956D2"/>
    <w:rsid w:val="00D95C10"/>
    <w:rsid w:val="00DA5C6D"/>
    <w:rsid w:val="00DB2F1A"/>
    <w:rsid w:val="00DC1BEB"/>
    <w:rsid w:val="00DC429B"/>
    <w:rsid w:val="00DC7460"/>
    <w:rsid w:val="00DD5D5C"/>
    <w:rsid w:val="00DE178C"/>
    <w:rsid w:val="00DE50F4"/>
    <w:rsid w:val="00DF4A39"/>
    <w:rsid w:val="00DF5E35"/>
    <w:rsid w:val="00E051AC"/>
    <w:rsid w:val="00E1515A"/>
    <w:rsid w:val="00E15843"/>
    <w:rsid w:val="00E159B8"/>
    <w:rsid w:val="00E1656D"/>
    <w:rsid w:val="00E2179D"/>
    <w:rsid w:val="00E21F01"/>
    <w:rsid w:val="00E30238"/>
    <w:rsid w:val="00E45361"/>
    <w:rsid w:val="00E56F04"/>
    <w:rsid w:val="00E572B7"/>
    <w:rsid w:val="00E606E6"/>
    <w:rsid w:val="00E60BA7"/>
    <w:rsid w:val="00E61B0B"/>
    <w:rsid w:val="00E8370A"/>
    <w:rsid w:val="00E84A73"/>
    <w:rsid w:val="00E86B83"/>
    <w:rsid w:val="00E96BAF"/>
    <w:rsid w:val="00EB024E"/>
    <w:rsid w:val="00EC3AB7"/>
    <w:rsid w:val="00EC4A80"/>
    <w:rsid w:val="00ED0690"/>
    <w:rsid w:val="00ED0D92"/>
    <w:rsid w:val="00ED70DD"/>
    <w:rsid w:val="00ED7512"/>
    <w:rsid w:val="00EE09A7"/>
    <w:rsid w:val="00EE7FA8"/>
    <w:rsid w:val="00F032C9"/>
    <w:rsid w:val="00F04CA5"/>
    <w:rsid w:val="00F16CB0"/>
    <w:rsid w:val="00F21FE9"/>
    <w:rsid w:val="00F23D9D"/>
    <w:rsid w:val="00F26A37"/>
    <w:rsid w:val="00F55FAB"/>
    <w:rsid w:val="00F56F53"/>
    <w:rsid w:val="00F63D45"/>
    <w:rsid w:val="00F74B91"/>
    <w:rsid w:val="00F8462F"/>
    <w:rsid w:val="00F946A9"/>
    <w:rsid w:val="00FA2D7D"/>
    <w:rsid w:val="00FA5DF4"/>
    <w:rsid w:val="00FA6C9A"/>
    <w:rsid w:val="00FB044D"/>
    <w:rsid w:val="00FB7407"/>
    <w:rsid w:val="00FD10AB"/>
    <w:rsid w:val="00FD5BD5"/>
    <w:rsid w:val="00FD5EF9"/>
    <w:rsid w:val="00FE0F99"/>
    <w:rsid w:val="00FE53DD"/>
    <w:rsid w:val="00FE77C0"/>
    <w:rsid w:val="00FF21CB"/>
    <w:rsid w:val="00FF3D76"/>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3E9E6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971B1"/>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4971B1"/>
    <w:rPr>
      <w:sz w:val="20"/>
      <w:szCs w:val="20"/>
      <w:lang w:val="en-US"/>
    </w:rPr>
  </w:style>
  <w:style w:type="paragraph" w:styleId="CommentText">
    <w:name w:val="annotation text"/>
    <w:basedOn w:val="Normal"/>
    <w:link w:val="CommentTextChar"/>
    <w:uiPriority w:val="99"/>
    <w:semiHidden/>
    <w:unhideWhenUsed/>
    <w:rsid w:val="004971B1"/>
    <w:rPr>
      <w:sz w:val="20"/>
      <w:szCs w:val="20"/>
    </w:rPr>
  </w:style>
  <w:style w:type="character" w:customStyle="1" w:styleId="CommentSubjectChar">
    <w:name w:val="Comment Subject Char"/>
    <w:basedOn w:val="CommentTextChar"/>
    <w:link w:val="CommentSubject"/>
    <w:uiPriority w:val="99"/>
    <w:semiHidden/>
    <w:rsid w:val="004971B1"/>
    <w:rPr>
      <w:b/>
      <w:bCs/>
      <w:sz w:val="20"/>
      <w:szCs w:val="20"/>
      <w:lang w:val="en-US"/>
    </w:rPr>
  </w:style>
  <w:style w:type="paragraph" w:styleId="CommentSubject">
    <w:name w:val="annotation subject"/>
    <w:basedOn w:val="CommentText"/>
    <w:next w:val="CommentText"/>
    <w:link w:val="CommentSubjectChar"/>
    <w:uiPriority w:val="99"/>
    <w:semiHidden/>
    <w:unhideWhenUsed/>
    <w:rsid w:val="004971B1"/>
    <w:rPr>
      <w:b/>
      <w:bCs/>
    </w:rPr>
  </w:style>
  <w:style w:type="character" w:customStyle="1" w:styleId="BalloonTextChar">
    <w:name w:val="Balloon Text Char"/>
    <w:basedOn w:val="DefaultParagraphFont"/>
    <w:link w:val="BalloonText"/>
    <w:uiPriority w:val="99"/>
    <w:semiHidden/>
    <w:rsid w:val="004971B1"/>
    <w:rPr>
      <w:rFonts w:ascii="Times New Roman" w:hAnsi="Times New Roman" w:cs="Times New Roman"/>
      <w:sz w:val="18"/>
      <w:szCs w:val="18"/>
      <w:lang w:val="en-US"/>
    </w:rPr>
  </w:style>
  <w:style w:type="paragraph" w:styleId="BalloonText">
    <w:name w:val="Balloon Text"/>
    <w:basedOn w:val="Normal"/>
    <w:link w:val="BalloonTextChar"/>
    <w:uiPriority w:val="99"/>
    <w:semiHidden/>
    <w:unhideWhenUsed/>
    <w:rsid w:val="004971B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971B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040A6FD-7F77-1F41-B218-AFC1ACE0C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TotalTime>
  <Pages>32</Pages>
  <Words>66533</Words>
  <Characters>379241</Characters>
  <Application>Microsoft Macintosh Word</Application>
  <DocSecurity>0</DocSecurity>
  <Lines>3160</Lines>
  <Paragraphs>88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44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43</cp:revision>
  <dcterms:created xsi:type="dcterms:W3CDTF">2018-08-09T15:56:00Z</dcterms:created>
  <dcterms:modified xsi:type="dcterms:W3CDTF">2018-08-14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btex</vt:lpwstr>
  </property>
  <property fmtid="{D5CDD505-2E9C-101B-9397-08002B2CF9AE}" pid="9" name="Mendeley Recent Style Name 3_1">
    <vt:lpwstr>BibTeX generic citation styl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harvard-cite-them-right</vt:lpwstr>
  </property>
</Properties>
</file>